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77777777" w:rsidR="009F0D21" w:rsidRPr="00745CAE" w:rsidRDefault="009F0D21" w:rsidP="003405E0">
      <w:pPr>
        <w:spacing w:after="0" w:line="360" w:lineRule="auto"/>
        <w:ind w:right="49"/>
        <w:jc w:val="center"/>
        <w:rPr>
          <w:rFonts w:ascii="LM Roman 10" w:hAnsi="LM Roman 10"/>
          <w:noProof/>
          <w:szCs w:val="24"/>
        </w:rPr>
      </w:pPr>
      <w:bookmarkStart w:id="0" w:name="_Hlk4592564"/>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5FE0456D" w:rsidR="00E9535E" w:rsidRPr="00745CAE" w:rsidRDefault="00AC741C" w:rsidP="00745CAE">
      <w:pPr>
        <w:spacing w:after="0"/>
        <w:ind w:right="49"/>
        <w:jc w:val="center"/>
        <w:rPr>
          <w:rFonts w:ascii="LM Roman 10" w:hAnsi="LM Roman 10"/>
          <w:noProof/>
          <w:szCs w:val="24"/>
        </w:rPr>
      </w:pPr>
      <w:r>
        <w:rPr>
          <w:rFonts w:ascii="LM Roman 10" w:hAnsi="LM Roman 10"/>
          <w:noProof/>
          <w:spacing w:val="2"/>
          <w:szCs w:val="24"/>
        </w:rPr>
        <w:t>SEPTEMBER</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1"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1"/>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2" w:name="_Hlk16026830"/>
      <w:r w:rsidR="004E0634" w:rsidRPr="00745CAE">
        <w:rPr>
          <w:rFonts w:ascii="LM Roman 10" w:hAnsi="LM Roman 10"/>
          <w:noProof/>
          <w:sz w:val="22"/>
          <w:szCs w:val="24"/>
        </w:rPr>
        <w:t>METU</w:t>
      </w:r>
      <w:bookmarkEnd w:id="2"/>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3"/>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4"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4"/>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34E2D413"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6C39E2">
        <w:rPr>
          <w:rFonts w:ascii="LM Roman 10" w:hAnsi="LM Roman 10"/>
          <w:b/>
          <w:noProof/>
          <w:position w:val="-1"/>
          <w:sz w:val="22"/>
          <w:szCs w:val="24"/>
        </w:rPr>
        <w:t>99</w:t>
      </w:r>
      <w:r w:rsidR="00FF5907">
        <w:rPr>
          <w:rFonts w:ascii="LM Roman 10" w:hAnsi="LM Roman 10"/>
          <w:b/>
          <w:noProof/>
          <w:position w:val="-1"/>
          <w:sz w:val="22"/>
          <w:szCs w:val="24"/>
        </w:rPr>
        <w:t>.0</w:t>
      </w:r>
      <w:r w:rsidR="006C39E2">
        <w:rPr>
          <w:rFonts w:ascii="LM Roman 10" w:hAnsi="LM Roman 10"/>
          <w:b/>
          <w:noProof/>
          <w:position w:val="-1"/>
          <w:sz w:val="22"/>
          <w:szCs w:val="24"/>
        </w:rPr>
        <w:t>9</w:t>
      </w:r>
      <w:r w:rsidR="00FF5907">
        <w:rPr>
          <w:rFonts w:ascii="LM Roman 10" w:hAnsi="LM Roman 10"/>
          <w:b/>
          <w:noProof/>
          <w:position w:val="-1"/>
          <w:sz w:val="22"/>
          <w:szCs w:val="24"/>
        </w:rPr>
        <w:t>.2019</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EE1197">
      <w:pPr>
        <w:jc w:val="both"/>
        <w:rPr>
          <w:rFonts w:ascii="LM Roman 10" w:hAnsi="LM Roman 10"/>
          <w:sz w:val="28"/>
          <w:szCs w:val="22"/>
        </w:rPr>
      </w:pPr>
    </w:p>
    <w:p w14:paraId="54DD0ABC" w14:textId="77777777" w:rsidR="00EE1197" w:rsidRPr="00EE1197" w:rsidRDefault="00EE1197" w:rsidP="00EE1197">
      <w:pPr>
        <w:jc w:val="both"/>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5" w:name="_Toc18261457"/>
      <w:r w:rsidRPr="00EE1197">
        <w:t>AB</w:t>
      </w:r>
      <w:r w:rsidRPr="00EE1197">
        <w:rPr>
          <w:spacing w:val="1"/>
        </w:rPr>
        <w:t>S</w:t>
      </w:r>
      <w:r w:rsidRPr="00EE1197">
        <w:t>TR</w:t>
      </w:r>
      <w:r w:rsidRPr="00EE1197">
        <w:rPr>
          <w:spacing w:val="-1"/>
        </w:rPr>
        <w:t>A</w:t>
      </w:r>
      <w:r w:rsidRPr="00EE1197">
        <w:t>CT</w:t>
      </w:r>
      <w:bookmarkEnd w:id="5"/>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51FF142E" w:rsidR="00584234" w:rsidRPr="00123C25" w:rsidRDefault="00376DFB" w:rsidP="00DA5D11">
      <w:pPr>
        <w:spacing w:after="0"/>
        <w:ind w:right="69"/>
        <w:jc w:val="center"/>
        <w:rPr>
          <w:rFonts w:ascii="LM Roman 10" w:hAnsi="LM Roman 10"/>
          <w:noProof/>
          <w:szCs w:val="24"/>
        </w:rPr>
      </w:pPr>
      <w:bookmarkStart w:id="6" w:name="_Hlk9448736"/>
      <w:r w:rsidRPr="00123C25">
        <w:rPr>
          <w:rFonts w:ascii="LM Roman 10" w:hAnsi="LM Roman 10"/>
          <w:noProof/>
          <w:szCs w:val="24"/>
        </w:rPr>
        <w:t>AUTOMATIC DETECTION OF CYBER SECURITY EVENTS FROM TURKISH TWITTER STREAM AND TURKISH NEWSPAPER DATA</w:t>
      </w:r>
    </w:p>
    <w:bookmarkEnd w:id="6"/>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44763AA2" w:rsidR="008B0ABC" w:rsidRPr="00364EFB" w:rsidRDefault="00023D2E" w:rsidP="00DA5D11">
      <w:pPr>
        <w:spacing w:after="120"/>
        <w:ind w:right="69"/>
        <w:jc w:val="center"/>
        <w:rPr>
          <w:rFonts w:ascii="LM Roman 10" w:hAnsi="LM Roman 10"/>
          <w:noProof/>
          <w:sz w:val="22"/>
          <w:szCs w:val="22"/>
        </w:rPr>
      </w:pPr>
      <w:r>
        <w:rPr>
          <w:rFonts w:ascii="LM Roman 10" w:hAnsi="LM Roman 10"/>
          <w:noProof/>
          <w:spacing w:val="2"/>
          <w:sz w:val="22"/>
          <w:szCs w:val="22"/>
        </w:rPr>
        <w:t>August</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8F454D">
        <w:rPr>
          <w:rFonts w:ascii="LM Roman 10" w:hAnsi="LM Roman 10"/>
          <w:noProof/>
          <w:sz w:val="22"/>
          <w:szCs w:val="22"/>
        </w:rPr>
        <w:t>88</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2D2DD6">
      <w:pPr>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2903F256" w:rsidR="005207A3" w:rsidRPr="00364EFB" w:rsidRDefault="000B5B22" w:rsidP="002D2DD6">
      <w:pPr>
        <w:jc w:val="both"/>
        <w:rPr>
          <w:rFonts w:ascii="LM Roman 10" w:hAnsi="LM Roman 10"/>
          <w:noProof/>
          <w:sz w:val="22"/>
          <w:szCs w:val="22"/>
        </w:rPr>
      </w:pPr>
      <w:r w:rsidRPr="00364EFB">
        <w:rPr>
          <w:rFonts w:ascii="LM Roman 10" w:hAnsi="LM Roman 10"/>
          <w:noProof/>
          <w:sz w:val="22"/>
          <w:szCs w:val="22"/>
        </w:rPr>
        <w:lastRenderedPageBreak/>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7" w:name="_Toc8858414"/>
      <w:bookmarkStart w:id="8" w:name="_Toc9467312"/>
      <w:bookmarkStart w:id="9" w:name="_Toc9467394"/>
      <w:bookmarkStart w:id="10" w:name="_Toc9467475"/>
      <w:bookmarkStart w:id="11" w:name="_Toc10999350"/>
      <w:bookmarkStart w:id="12" w:name="_Toc11018084"/>
      <w:bookmarkStart w:id="13" w:name="_Toc12395625"/>
      <w:bookmarkStart w:id="14" w:name="_Toc12411114"/>
      <w:bookmarkStart w:id="15" w:name="_Toc12716581"/>
      <w:r>
        <w:t xml:space="preserve"> </w:t>
      </w:r>
      <w:r w:rsidR="00930800">
        <w:t xml:space="preserve">  </w:t>
      </w:r>
      <w:bookmarkStart w:id="16" w:name="_Toc12817833"/>
      <w:bookmarkStart w:id="17" w:name="_Toc16028368"/>
      <w:bookmarkStart w:id="18" w:name="_Toc18245408"/>
      <w:bookmarkStart w:id="19" w:name="_Toc18245472"/>
      <w:bookmarkStart w:id="20" w:name="_Toc18261458"/>
      <w:r w:rsidR="00462EDF" w:rsidRPr="00D44428">
        <w:t>ÖZ</w:t>
      </w:r>
      <w:bookmarkEnd w:id="7"/>
      <w:bookmarkEnd w:id="8"/>
      <w:bookmarkEnd w:id="9"/>
      <w:bookmarkEnd w:id="10"/>
      <w:bookmarkEnd w:id="11"/>
      <w:bookmarkEnd w:id="12"/>
      <w:bookmarkEnd w:id="13"/>
      <w:bookmarkEnd w:id="14"/>
      <w:bookmarkEnd w:id="15"/>
      <w:bookmarkEnd w:id="16"/>
      <w:bookmarkEnd w:id="17"/>
      <w:bookmarkEnd w:id="18"/>
      <w:bookmarkEnd w:id="19"/>
      <w:bookmarkEnd w:id="20"/>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2BD50435" w:rsidR="00584234" w:rsidRPr="00D44428" w:rsidRDefault="00A30D3D" w:rsidP="00DA5D11">
      <w:pPr>
        <w:spacing w:after="120"/>
        <w:ind w:right="68"/>
        <w:jc w:val="center"/>
        <w:rPr>
          <w:rFonts w:ascii="LM Roman 10" w:hAnsi="LM Roman 10"/>
          <w:noProof/>
          <w:sz w:val="22"/>
          <w:szCs w:val="22"/>
          <w:highlight w:val="yellow"/>
        </w:rPr>
      </w:pPr>
      <w:r>
        <w:rPr>
          <w:rFonts w:ascii="LM Roman 10" w:hAnsi="LM Roman 10"/>
          <w:noProof/>
          <w:sz w:val="22"/>
          <w:szCs w:val="22"/>
        </w:rPr>
        <w:t>Ağustos</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8F454D">
        <w:rPr>
          <w:rFonts w:ascii="LM Roman 10" w:hAnsi="LM Roman 10"/>
          <w:noProof/>
          <w:sz w:val="22"/>
          <w:szCs w:val="22"/>
        </w:rPr>
        <w:t>88</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2D2DD6">
      <w:pPr>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32AE1509" w:rsidR="00A8529F" w:rsidRPr="00D44428" w:rsidRDefault="00A811CA" w:rsidP="002D2DD6">
      <w:pPr>
        <w:jc w:val="both"/>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w:t>
      </w:r>
      <w:r w:rsidRPr="00D44428">
        <w:rPr>
          <w:rFonts w:ascii="LM Roman 10" w:hAnsi="LM Roman 10"/>
          <w:noProof/>
          <w:sz w:val="22"/>
          <w:szCs w:val="18"/>
        </w:rPr>
        <w:lastRenderedPageBreak/>
        <w:t>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21" w:name="_Toc18261459"/>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21"/>
    </w:p>
    <w:p w14:paraId="3CFB7228" w14:textId="77777777" w:rsidR="005F49A3" w:rsidRDefault="005F49A3" w:rsidP="005F49A3">
      <w:pPr>
        <w:jc w:val="both"/>
        <w:rPr>
          <w:rFonts w:ascii="LM Roman 10" w:hAnsi="LM Roman 10"/>
          <w:noProof/>
          <w:sz w:val="22"/>
          <w:szCs w:val="18"/>
        </w:rPr>
      </w:pPr>
    </w:p>
    <w:p w14:paraId="53FB229B" w14:textId="54C6C603"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CARTÜRK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3AA440B3"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 xml:space="preserve">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 I am truly grateful </w:t>
      </w:r>
      <w:r w:rsidR="00A577D9">
        <w:rPr>
          <w:rFonts w:ascii="LM Roman 10" w:hAnsi="LM Roman 10"/>
          <w:noProof/>
          <w:sz w:val="22"/>
          <w:szCs w:val="18"/>
        </w:rPr>
        <w:t>for</w:t>
      </w:r>
      <w:r w:rsidRPr="005F49A3">
        <w:rPr>
          <w:rFonts w:ascii="LM Roman 10" w:hAnsi="LM Roman 10"/>
          <w:noProof/>
          <w:sz w:val="22"/>
          <w:szCs w:val="18"/>
        </w:rPr>
        <w:t xml:space="preserve"> their friendship.</w:t>
      </w:r>
    </w:p>
    <w:p w14:paraId="3BBF57E5" w14:textId="77777777" w:rsidR="005F49A3" w:rsidRPr="005F49A3" w:rsidRDefault="005F49A3" w:rsidP="005F49A3">
      <w:pPr>
        <w:jc w:val="both"/>
        <w:rPr>
          <w:rFonts w:ascii="LM Roman 10" w:hAnsi="LM Roman 10"/>
          <w:noProof/>
          <w:sz w:val="22"/>
          <w:szCs w:val="18"/>
        </w:rPr>
      </w:pPr>
    </w:p>
    <w:p w14:paraId="6E0A7C33" w14:textId="2194959E" w:rsidR="00EE1197" w:rsidRPr="0031515E" w:rsidRDefault="005F49A3" w:rsidP="002D2DD6">
      <w:pPr>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22" w:name="_Toc18261460"/>
      <w:r w:rsidRPr="00D44428">
        <w:lastRenderedPageBreak/>
        <w:t>TABLE OF CONTENTS</w:t>
      </w:r>
      <w:bookmarkEnd w:id="22"/>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3B11E463" w14:textId="54550535" w:rsidR="003C4E4C" w:rsidRPr="003C4E4C" w:rsidRDefault="00A60818">
          <w:pPr>
            <w:pStyle w:val="T1"/>
            <w:rPr>
              <w:rFonts w:ascii="LM Roman 10" w:eastAsiaTheme="minorEastAsia" w:hAnsi="LM Roman 10" w:cstheme="minorBidi"/>
              <w:noProof/>
              <w:szCs w:val="24"/>
            </w:rPr>
          </w:pPr>
          <w:r w:rsidRPr="003C4E4C">
            <w:rPr>
              <w:rFonts w:ascii="LM Roman 10" w:hAnsi="LM Roman 10"/>
              <w:noProof/>
              <w:szCs w:val="24"/>
            </w:rPr>
            <w:fldChar w:fldCharType="begin"/>
          </w:r>
          <w:r w:rsidRPr="003C4E4C">
            <w:rPr>
              <w:rFonts w:ascii="LM Roman 10" w:hAnsi="LM Roman 10"/>
              <w:noProof/>
              <w:szCs w:val="24"/>
            </w:rPr>
            <w:instrText xml:space="preserve"> TOC \o "1-3" \h \z \u </w:instrText>
          </w:r>
          <w:r w:rsidRPr="003C4E4C">
            <w:rPr>
              <w:rFonts w:ascii="LM Roman 10" w:hAnsi="LM Roman 10"/>
              <w:noProof/>
              <w:szCs w:val="24"/>
            </w:rPr>
            <w:fldChar w:fldCharType="separate"/>
          </w:r>
          <w:hyperlink w:anchor="_Toc18261457" w:history="1">
            <w:r w:rsidR="003C4E4C" w:rsidRPr="003C4E4C">
              <w:rPr>
                <w:rStyle w:val="Kpr"/>
                <w:rFonts w:ascii="LM Roman 10" w:hAnsi="LM Roman 10"/>
                <w:noProof/>
                <w:szCs w:val="24"/>
              </w:rPr>
              <w:t>AB</w:t>
            </w:r>
            <w:r w:rsidR="003C4E4C" w:rsidRPr="003C4E4C">
              <w:rPr>
                <w:rStyle w:val="Kpr"/>
                <w:rFonts w:ascii="LM Roman 10" w:hAnsi="LM Roman 10"/>
                <w:noProof/>
                <w:spacing w:val="1"/>
                <w:szCs w:val="24"/>
              </w:rPr>
              <w:t>S</w:t>
            </w:r>
            <w:r w:rsidR="003C4E4C" w:rsidRPr="003C4E4C">
              <w:rPr>
                <w:rStyle w:val="Kpr"/>
                <w:rFonts w:ascii="LM Roman 10" w:hAnsi="LM Roman 10"/>
                <w:noProof/>
                <w:szCs w:val="24"/>
              </w:rPr>
              <w:t>TR</w:t>
            </w:r>
            <w:r w:rsidR="003C4E4C" w:rsidRPr="003C4E4C">
              <w:rPr>
                <w:rStyle w:val="Kpr"/>
                <w:rFonts w:ascii="LM Roman 10" w:hAnsi="LM Roman 10"/>
                <w:noProof/>
                <w:spacing w:val="-1"/>
                <w:szCs w:val="24"/>
              </w:rPr>
              <w:t>A</w:t>
            </w:r>
            <w:r w:rsidR="003C4E4C" w:rsidRPr="003C4E4C">
              <w:rPr>
                <w:rStyle w:val="Kpr"/>
                <w:rFonts w:ascii="LM Roman 10" w:hAnsi="LM Roman 10"/>
                <w:noProof/>
                <w:szCs w:val="24"/>
              </w:rPr>
              <w:t>CT</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57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v</w:t>
            </w:r>
            <w:r w:rsidR="003C4E4C" w:rsidRPr="003C4E4C">
              <w:rPr>
                <w:rFonts w:ascii="LM Roman 10" w:hAnsi="LM Roman 10"/>
                <w:noProof/>
                <w:webHidden/>
                <w:szCs w:val="24"/>
              </w:rPr>
              <w:fldChar w:fldCharType="end"/>
            </w:r>
          </w:hyperlink>
        </w:p>
        <w:p w14:paraId="38737664" w14:textId="7F5B9661" w:rsidR="003C4E4C" w:rsidRPr="003C4E4C" w:rsidRDefault="00997AC1">
          <w:pPr>
            <w:pStyle w:val="T1"/>
            <w:rPr>
              <w:rFonts w:ascii="LM Roman 10" w:eastAsiaTheme="minorEastAsia" w:hAnsi="LM Roman 10" w:cstheme="minorBidi"/>
              <w:noProof/>
              <w:szCs w:val="24"/>
            </w:rPr>
          </w:pPr>
          <w:hyperlink w:anchor="_Toc18261459" w:history="1">
            <w:r w:rsidR="003C4E4C" w:rsidRPr="003C4E4C">
              <w:rPr>
                <w:rStyle w:val="Kpr"/>
                <w:rFonts w:ascii="LM Roman 10" w:hAnsi="LM Roman 10"/>
                <w:noProof/>
                <w:szCs w:val="24"/>
              </w:rPr>
              <w:t>A</w:t>
            </w:r>
            <w:r w:rsidR="003C4E4C" w:rsidRPr="003C4E4C">
              <w:rPr>
                <w:rStyle w:val="Kpr"/>
                <w:rFonts w:ascii="LM Roman 10" w:hAnsi="LM Roman 10"/>
                <w:noProof/>
                <w:spacing w:val="-1"/>
                <w:szCs w:val="24"/>
              </w:rPr>
              <w:t>C</w:t>
            </w:r>
            <w:r w:rsidR="003C4E4C" w:rsidRPr="003C4E4C">
              <w:rPr>
                <w:rStyle w:val="Kpr"/>
                <w:rFonts w:ascii="LM Roman 10" w:hAnsi="LM Roman 10"/>
                <w:noProof/>
                <w:spacing w:val="-2"/>
                <w:szCs w:val="24"/>
              </w:rPr>
              <w:t>K</w:t>
            </w:r>
            <w:r w:rsidR="003C4E4C" w:rsidRPr="003C4E4C">
              <w:rPr>
                <w:rStyle w:val="Kpr"/>
                <w:rFonts w:ascii="LM Roman 10" w:hAnsi="LM Roman 10"/>
                <w:noProof/>
                <w:szCs w:val="24"/>
              </w:rPr>
              <w:t>NOWLE</w:t>
            </w:r>
            <w:r w:rsidR="003C4E4C" w:rsidRPr="003C4E4C">
              <w:rPr>
                <w:rStyle w:val="Kpr"/>
                <w:rFonts w:ascii="LM Roman 10" w:hAnsi="LM Roman 10"/>
                <w:noProof/>
                <w:spacing w:val="2"/>
                <w:szCs w:val="24"/>
              </w:rPr>
              <w:t>D</w:t>
            </w:r>
            <w:r w:rsidR="003C4E4C" w:rsidRPr="003C4E4C">
              <w:rPr>
                <w:rStyle w:val="Kpr"/>
                <w:rFonts w:ascii="LM Roman 10" w:hAnsi="LM Roman 10"/>
                <w:noProof/>
                <w:spacing w:val="-2"/>
                <w:szCs w:val="24"/>
              </w:rPr>
              <w:t>G</w:t>
            </w:r>
            <w:r w:rsidR="003C4E4C" w:rsidRPr="003C4E4C">
              <w:rPr>
                <w:rStyle w:val="Kpr"/>
                <w:rFonts w:ascii="LM Roman 10" w:hAnsi="LM Roman 10"/>
                <w:noProof/>
                <w:spacing w:val="-1"/>
                <w:szCs w:val="24"/>
              </w:rPr>
              <w:t>M</w:t>
            </w:r>
            <w:r w:rsidR="003C4E4C" w:rsidRPr="003C4E4C">
              <w:rPr>
                <w:rStyle w:val="Kpr"/>
                <w:rFonts w:ascii="LM Roman 10" w:hAnsi="LM Roman 10"/>
                <w:noProof/>
                <w:szCs w:val="24"/>
              </w:rPr>
              <w:t>E</w:t>
            </w:r>
            <w:r w:rsidR="003C4E4C" w:rsidRPr="003C4E4C">
              <w:rPr>
                <w:rStyle w:val="Kpr"/>
                <w:rFonts w:ascii="LM Roman 10" w:hAnsi="LM Roman 10"/>
                <w:noProof/>
                <w:spacing w:val="2"/>
                <w:szCs w:val="24"/>
              </w:rPr>
              <w:t>N</w:t>
            </w:r>
            <w:r w:rsidR="003C4E4C" w:rsidRPr="003C4E4C">
              <w:rPr>
                <w:rStyle w:val="Kpr"/>
                <w:rFonts w:ascii="LM Roman 10" w:hAnsi="LM Roman 10"/>
                <w:noProof/>
                <w:szCs w:val="24"/>
              </w:rPr>
              <w:t>T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59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x</w:t>
            </w:r>
            <w:r w:rsidR="003C4E4C" w:rsidRPr="003C4E4C">
              <w:rPr>
                <w:rFonts w:ascii="LM Roman 10" w:hAnsi="LM Roman 10"/>
                <w:noProof/>
                <w:webHidden/>
                <w:szCs w:val="24"/>
              </w:rPr>
              <w:fldChar w:fldCharType="end"/>
            </w:r>
          </w:hyperlink>
        </w:p>
        <w:p w14:paraId="4091BEA8" w14:textId="30CB31CE" w:rsidR="003C4E4C" w:rsidRPr="003C4E4C" w:rsidRDefault="00997AC1">
          <w:pPr>
            <w:pStyle w:val="T1"/>
            <w:rPr>
              <w:rFonts w:ascii="LM Roman 10" w:eastAsiaTheme="minorEastAsia" w:hAnsi="LM Roman 10" w:cstheme="minorBidi"/>
              <w:noProof/>
              <w:szCs w:val="24"/>
            </w:rPr>
          </w:pPr>
          <w:hyperlink w:anchor="_Toc18261460" w:history="1">
            <w:r w:rsidR="003C4E4C" w:rsidRPr="003C4E4C">
              <w:rPr>
                <w:rStyle w:val="Kpr"/>
                <w:rFonts w:ascii="LM Roman 10" w:hAnsi="LM Roman 10"/>
                <w:noProof/>
                <w:szCs w:val="24"/>
              </w:rPr>
              <w:t>TABLE OF CONTENT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60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xi</w:t>
            </w:r>
            <w:r w:rsidR="003C4E4C" w:rsidRPr="003C4E4C">
              <w:rPr>
                <w:rFonts w:ascii="LM Roman 10" w:hAnsi="LM Roman 10"/>
                <w:noProof/>
                <w:webHidden/>
                <w:szCs w:val="24"/>
              </w:rPr>
              <w:fldChar w:fldCharType="end"/>
            </w:r>
          </w:hyperlink>
        </w:p>
        <w:p w14:paraId="324C1530" w14:textId="6A8F071D" w:rsidR="003C4E4C" w:rsidRPr="003C4E4C" w:rsidRDefault="00997AC1">
          <w:pPr>
            <w:pStyle w:val="T1"/>
            <w:rPr>
              <w:rFonts w:ascii="LM Roman 10" w:eastAsiaTheme="minorEastAsia" w:hAnsi="LM Roman 10" w:cstheme="minorBidi"/>
              <w:noProof/>
              <w:szCs w:val="24"/>
            </w:rPr>
          </w:pPr>
          <w:hyperlink w:anchor="_Toc18261461" w:history="1">
            <w:r w:rsidR="003C4E4C" w:rsidRPr="003C4E4C">
              <w:rPr>
                <w:rStyle w:val="Kpr"/>
                <w:rFonts w:ascii="LM Roman 10" w:hAnsi="LM Roman 10"/>
                <w:noProof/>
                <w:szCs w:val="24"/>
              </w:rPr>
              <w:t>LIST OF TABLE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61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xiii</w:t>
            </w:r>
            <w:r w:rsidR="003C4E4C" w:rsidRPr="003C4E4C">
              <w:rPr>
                <w:rFonts w:ascii="LM Roman 10" w:hAnsi="LM Roman 10"/>
                <w:noProof/>
                <w:webHidden/>
                <w:szCs w:val="24"/>
              </w:rPr>
              <w:fldChar w:fldCharType="end"/>
            </w:r>
          </w:hyperlink>
        </w:p>
        <w:p w14:paraId="2BD5AA54" w14:textId="3299FD01" w:rsidR="003C4E4C" w:rsidRPr="003C4E4C" w:rsidRDefault="00997AC1">
          <w:pPr>
            <w:pStyle w:val="T1"/>
            <w:rPr>
              <w:rFonts w:ascii="LM Roman 10" w:eastAsiaTheme="minorEastAsia" w:hAnsi="LM Roman 10" w:cstheme="minorBidi"/>
              <w:noProof/>
              <w:szCs w:val="24"/>
            </w:rPr>
          </w:pPr>
          <w:hyperlink w:anchor="_Toc18261462" w:history="1">
            <w:r w:rsidR="003C4E4C" w:rsidRPr="003C4E4C">
              <w:rPr>
                <w:rStyle w:val="Kpr"/>
                <w:rFonts w:ascii="LM Roman 10" w:hAnsi="LM Roman 10"/>
                <w:noProof/>
                <w:szCs w:val="24"/>
              </w:rPr>
              <w:t>LIST OF FIGURE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62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xiv</w:t>
            </w:r>
            <w:r w:rsidR="003C4E4C" w:rsidRPr="003C4E4C">
              <w:rPr>
                <w:rFonts w:ascii="LM Roman 10" w:hAnsi="LM Roman 10"/>
                <w:noProof/>
                <w:webHidden/>
                <w:szCs w:val="24"/>
              </w:rPr>
              <w:fldChar w:fldCharType="end"/>
            </w:r>
          </w:hyperlink>
        </w:p>
        <w:p w14:paraId="3EF434D4" w14:textId="44F0B2D6" w:rsidR="003C4E4C" w:rsidRPr="003C4E4C" w:rsidRDefault="00997AC1">
          <w:pPr>
            <w:pStyle w:val="T1"/>
            <w:rPr>
              <w:rFonts w:ascii="LM Roman 10" w:eastAsiaTheme="minorEastAsia" w:hAnsi="LM Roman 10" w:cstheme="minorBidi"/>
              <w:noProof/>
              <w:szCs w:val="24"/>
            </w:rPr>
          </w:pPr>
          <w:hyperlink w:anchor="_Toc18261463" w:history="1">
            <w:r w:rsidR="003C4E4C" w:rsidRPr="003C4E4C">
              <w:rPr>
                <w:rStyle w:val="Kpr"/>
                <w:rFonts w:ascii="LM Roman 10" w:hAnsi="LM Roman 10"/>
                <w:noProof/>
                <w:szCs w:val="24"/>
              </w:rPr>
              <w:t>LIST OF ABBREVIATION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63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xvii</w:t>
            </w:r>
            <w:r w:rsidR="003C4E4C" w:rsidRPr="003C4E4C">
              <w:rPr>
                <w:rFonts w:ascii="LM Roman 10" w:hAnsi="LM Roman 10"/>
                <w:noProof/>
                <w:webHidden/>
                <w:szCs w:val="24"/>
              </w:rPr>
              <w:fldChar w:fldCharType="end"/>
            </w:r>
          </w:hyperlink>
        </w:p>
        <w:p w14:paraId="399B7A77" w14:textId="27D727C2" w:rsidR="003C4E4C" w:rsidRPr="003C4E4C" w:rsidRDefault="00997AC1">
          <w:pPr>
            <w:pStyle w:val="T1"/>
            <w:rPr>
              <w:rFonts w:ascii="LM Roman 10" w:eastAsiaTheme="minorEastAsia" w:hAnsi="LM Roman 10" w:cstheme="minorBidi"/>
              <w:noProof/>
              <w:szCs w:val="24"/>
            </w:rPr>
          </w:pPr>
          <w:hyperlink w:anchor="_Toc18261464" w:history="1">
            <w:r w:rsidR="003C4E4C" w:rsidRPr="003C4E4C">
              <w:rPr>
                <w:rStyle w:val="Kpr"/>
                <w:rFonts w:ascii="LM Roman 10" w:hAnsi="LM Roman 10"/>
                <w:noProof/>
                <w:szCs w:val="24"/>
              </w:rPr>
              <w:t>1</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INTRODUCTION</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64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18</w:t>
            </w:r>
            <w:r w:rsidR="003C4E4C" w:rsidRPr="003C4E4C">
              <w:rPr>
                <w:rFonts w:ascii="LM Roman 10" w:hAnsi="LM Roman 10"/>
                <w:noProof/>
                <w:webHidden/>
                <w:szCs w:val="24"/>
              </w:rPr>
              <w:fldChar w:fldCharType="end"/>
            </w:r>
          </w:hyperlink>
        </w:p>
        <w:p w14:paraId="1CB5EBB8" w14:textId="53E05709" w:rsidR="003C4E4C" w:rsidRPr="003C4E4C" w:rsidRDefault="00997AC1">
          <w:pPr>
            <w:pStyle w:val="T2"/>
            <w:rPr>
              <w:rFonts w:eastAsiaTheme="minorEastAsia" w:cstheme="minorBidi"/>
              <w:iCs w:val="0"/>
            </w:rPr>
          </w:pPr>
          <w:hyperlink w:anchor="_Toc18261465" w:history="1">
            <w:r w:rsidR="003C4E4C" w:rsidRPr="003C4E4C">
              <w:rPr>
                <w:rStyle w:val="Kpr"/>
                <w:bCs/>
              </w:rPr>
              <w:t>1.1</w:t>
            </w:r>
            <w:r w:rsidR="003C4E4C" w:rsidRPr="003C4E4C">
              <w:rPr>
                <w:rFonts w:eastAsiaTheme="minorEastAsia" w:cstheme="minorBidi"/>
                <w:iCs w:val="0"/>
              </w:rPr>
              <w:tab/>
            </w:r>
            <w:r w:rsidR="003C4E4C" w:rsidRPr="003C4E4C">
              <w:rPr>
                <w:rStyle w:val="Kpr"/>
              </w:rPr>
              <w:t>Motivation</w:t>
            </w:r>
            <w:r w:rsidR="003C4E4C" w:rsidRPr="003C4E4C">
              <w:rPr>
                <w:webHidden/>
              </w:rPr>
              <w:tab/>
            </w:r>
            <w:r w:rsidR="003C4E4C" w:rsidRPr="003C4E4C">
              <w:rPr>
                <w:webHidden/>
              </w:rPr>
              <w:fldChar w:fldCharType="begin"/>
            </w:r>
            <w:r w:rsidR="003C4E4C" w:rsidRPr="003C4E4C">
              <w:rPr>
                <w:webHidden/>
              </w:rPr>
              <w:instrText xml:space="preserve"> PAGEREF _Toc18261465 \h </w:instrText>
            </w:r>
            <w:r w:rsidR="003C4E4C" w:rsidRPr="003C4E4C">
              <w:rPr>
                <w:webHidden/>
              </w:rPr>
            </w:r>
            <w:r w:rsidR="003C4E4C" w:rsidRPr="003C4E4C">
              <w:rPr>
                <w:webHidden/>
              </w:rPr>
              <w:fldChar w:fldCharType="separate"/>
            </w:r>
            <w:r w:rsidR="003C4E4C" w:rsidRPr="003C4E4C">
              <w:rPr>
                <w:webHidden/>
              </w:rPr>
              <w:t>18</w:t>
            </w:r>
            <w:r w:rsidR="003C4E4C" w:rsidRPr="003C4E4C">
              <w:rPr>
                <w:webHidden/>
              </w:rPr>
              <w:fldChar w:fldCharType="end"/>
            </w:r>
          </w:hyperlink>
        </w:p>
        <w:p w14:paraId="0A20A613" w14:textId="2D6CB4AD" w:rsidR="003C4E4C" w:rsidRPr="003C4E4C" w:rsidRDefault="00997AC1">
          <w:pPr>
            <w:pStyle w:val="T2"/>
            <w:rPr>
              <w:rFonts w:eastAsiaTheme="minorEastAsia" w:cstheme="minorBidi"/>
              <w:iCs w:val="0"/>
            </w:rPr>
          </w:pPr>
          <w:hyperlink w:anchor="_Toc18261466" w:history="1">
            <w:r w:rsidR="003C4E4C" w:rsidRPr="003C4E4C">
              <w:rPr>
                <w:rStyle w:val="Kpr"/>
                <w:bCs/>
              </w:rPr>
              <w:t>1.2</w:t>
            </w:r>
            <w:r w:rsidR="003C4E4C" w:rsidRPr="003C4E4C">
              <w:rPr>
                <w:rFonts w:eastAsiaTheme="minorEastAsia" w:cstheme="minorBidi"/>
                <w:iCs w:val="0"/>
              </w:rPr>
              <w:tab/>
            </w:r>
            <w:r w:rsidR="003C4E4C" w:rsidRPr="003C4E4C">
              <w:rPr>
                <w:rStyle w:val="Kpr"/>
              </w:rPr>
              <w:t>Research Question and Objectives</w:t>
            </w:r>
            <w:r w:rsidR="003C4E4C" w:rsidRPr="003C4E4C">
              <w:rPr>
                <w:webHidden/>
              </w:rPr>
              <w:tab/>
            </w:r>
            <w:r w:rsidR="003C4E4C" w:rsidRPr="003C4E4C">
              <w:rPr>
                <w:webHidden/>
              </w:rPr>
              <w:fldChar w:fldCharType="begin"/>
            </w:r>
            <w:r w:rsidR="003C4E4C" w:rsidRPr="003C4E4C">
              <w:rPr>
                <w:webHidden/>
              </w:rPr>
              <w:instrText xml:space="preserve"> PAGEREF _Toc18261466 \h </w:instrText>
            </w:r>
            <w:r w:rsidR="003C4E4C" w:rsidRPr="003C4E4C">
              <w:rPr>
                <w:webHidden/>
              </w:rPr>
            </w:r>
            <w:r w:rsidR="003C4E4C" w:rsidRPr="003C4E4C">
              <w:rPr>
                <w:webHidden/>
              </w:rPr>
              <w:fldChar w:fldCharType="separate"/>
            </w:r>
            <w:r w:rsidR="003C4E4C" w:rsidRPr="003C4E4C">
              <w:rPr>
                <w:webHidden/>
              </w:rPr>
              <w:t>21</w:t>
            </w:r>
            <w:r w:rsidR="003C4E4C" w:rsidRPr="003C4E4C">
              <w:rPr>
                <w:webHidden/>
              </w:rPr>
              <w:fldChar w:fldCharType="end"/>
            </w:r>
          </w:hyperlink>
        </w:p>
        <w:p w14:paraId="218FCB2B" w14:textId="5B0EFF29" w:rsidR="003C4E4C" w:rsidRPr="003C4E4C" w:rsidRDefault="00997AC1">
          <w:pPr>
            <w:pStyle w:val="T2"/>
            <w:rPr>
              <w:rFonts w:eastAsiaTheme="minorEastAsia" w:cstheme="minorBidi"/>
              <w:iCs w:val="0"/>
            </w:rPr>
          </w:pPr>
          <w:hyperlink w:anchor="_Toc18261467" w:history="1">
            <w:r w:rsidR="003C4E4C" w:rsidRPr="003C4E4C">
              <w:rPr>
                <w:rStyle w:val="Kpr"/>
                <w:bCs/>
              </w:rPr>
              <w:t>1.3</w:t>
            </w:r>
            <w:r w:rsidR="003C4E4C" w:rsidRPr="003C4E4C">
              <w:rPr>
                <w:rFonts w:eastAsiaTheme="minorEastAsia" w:cstheme="minorBidi"/>
                <w:iCs w:val="0"/>
              </w:rPr>
              <w:tab/>
            </w:r>
            <w:r w:rsidR="003C4E4C" w:rsidRPr="003C4E4C">
              <w:rPr>
                <w:rStyle w:val="Kpr"/>
              </w:rPr>
              <w:t>Use Cases</w:t>
            </w:r>
            <w:r w:rsidR="003C4E4C" w:rsidRPr="003C4E4C">
              <w:rPr>
                <w:webHidden/>
              </w:rPr>
              <w:tab/>
            </w:r>
            <w:r w:rsidR="003C4E4C" w:rsidRPr="003C4E4C">
              <w:rPr>
                <w:webHidden/>
              </w:rPr>
              <w:fldChar w:fldCharType="begin"/>
            </w:r>
            <w:r w:rsidR="003C4E4C" w:rsidRPr="003C4E4C">
              <w:rPr>
                <w:webHidden/>
              </w:rPr>
              <w:instrText xml:space="preserve"> PAGEREF _Toc18261467 \h </w:instrText>
            </w:r>
            <w:r w:rsidR="003C4E4C" w:rsidRPr="003C4E4C">
              <w:rPr>
                <w:webHidden/>
              </w:rPr>
            </w:r>
            <w:r w:rsidR="003C4E4C" w:rsidRPr="003C4E4C">
              <w:rPr>
                <w:webHidden/>
              </w:rPr>
              <w:fldChar w:fldCharType="separate"/>
            </w:r>
            <w:r w:rsidR="003C4E4C" w:rsidRPr="003C4E4C">
              <w:rPr>
                <w:webHidden/>
              </w:rPr>
              <w:t>22</w:t>
            </w:r>
            <w:r w:rsidR="003C4E4C" w:rsidRPr="003C4E4C">
              <w:rPr>
                <w:webHidden/>
              </w:rPr>
              <w:fldChar w:fldCharType="end"/>
            </w:r>
          </w:hyperlink>
        </w:p>
        <w:p w14:paraId="2472072A" w14:textId="759D62A2" w:rsidR="003C4E4C" w:rsidRPr="003C4E4C" w:rsidRDefault="00997AC1">
          <w:pPr>
            <w:pStyle w:val="T2"/>
            <w:rPr>
              <w:rFonts w:eastAsiaTheme="minorEastAsia" w:cstheme="minorBidi"/>
              <w:iCs w:val="0"/>
            </w:rPr>
          </w:pPr>
          <w:hyperlink w:anchor="_Toc18261468" w:history="1">
            <w:r w:rsidR="003C4E4C" w:rsidRPr="003C4E4C">
              <w:rPr>
                <w:rStyle w:val="Kpr"/>
                <w:bCs/>
              </w:rPr>
              <w:t>1.4</w:t>
            </w:r>
            <w:r w:rsidR="003C4E4C" w:rsidRPr="003C4E4C">
              <w:rPr>
                <w:rFonts w:eastAsiaTheme="minorEastAsia" w:cstheme="minorBidi"/>
                <w:iCs w:val="0"/>
              </w:rPr>
              <w:tab/>
            </w:r>
            <w:r w:rsidR="003C4E4C" w:rsidRPr="003C4E4C">
              <w:rPr>
                <w:rStyle w:val="Kpr"/>
              </w:rPr>
              <w:t>Routine Tasks of an Information Security Analyst</w:t>
            </w:r>
            <w:r w:rsidR="003C4E4C" w:rsidRPr="003C4E4C">
              <w:rPr>
                <w:webHidden/>
              </w:rPr>
              <w:tab/>
            </w:r>
            <w:r w:rsidR="003C4E4C" w:rsidRPr="003C4E4C">
              <w:rPr>
                <w:webHidden/>
              </w:rPr>
              <w:fldChar w:fldCharType="begin"/>
            </w:r>
            <w:r w:rsidR="003C4E4C" w:rsidRPr="003C4E4C">
              <w:rPr>
                <w:webHidden/>
              </w:rPr>
              <w:instrText xml:space="preserve"> PAGEREF _Toc18261468 \h </w:instrText>
            </w:r>
            <w:r w:rsidR="003C4E4C" w:rsidRPr="003C4E4C">
              <w:rPr>
                <w:webHidden/>
              </w:rPr>
            </w:r>
            <w:r w:rsidR="003C4E4C" w:rsidRPr="003C4E4C">
              <w:rPr>
                <w:webHidden/>
              </w:rPr>
              <w:fldChar w:fldCharType="separate"/>
            </w:r>
            <w:r w:rsidR="003C4E4C" w:rsidRPr="003C4E4C">
              <w:rPr>
                <w:webHidden/>
              </w:rPr>
              <w:t>23</w:t>
            </w:r>
            <w:r w:rsidR="003C4E4C" w:rsidRPr="003C4E4C">
              <w:rPr>
                <w:webHidden/>
              </w:rPr>
              <w:fldChar w:fldCharType="end"/>
            </w:r>
          </w:hyperlink>
        </w:p>
        <w:p w14:paraId="4589A83B" w14:textId="42BAC54F" w:rsidR="003C4E4C" w:rsidRPr="003C4E4C" w:rsidRDefault="00997AC1">
          <w:pPr>
            <w:pStyle w:val="T2"/>
            <w:rPr>
              <w:rFonts w:eastAsiaTheme="minorEastAsia" w:cstheme="minorBidi"/>
              <w:iCs w:val="0"/>
            </w:rPr>
          </w:pPr>
          <w:hyperlink w:anchor="_Toc18261469" w:history="1">
            <w:r w:rsidR="003C4E4C" w:rsidRPr="003C4E4C">
              <w:rPr>
                <w:rStyle w:val="Kpr"/>
                <w:bCs/>
              </w:rPr>
              <w:t>1.5</w:t>
            </w:r>
            <w:r w:rsidR="003C4E4C" w:rsidRPr="003C4E4C">
              <w:rPr>
                <w:rFonts w:eastAsiaTheme="minorEastAsia" w:cstheme="minorBidi"/>
                <w:iCs w:val="0"/>
              </w:rPr>
              <w:tab/>
            </w:r>
            <w:r w:rsidR="003C4E4C" w:rsidRPr="003C4E4C">
              <w:rPr>
                <w:rStyle w:val="Kpr"/>
              </w:rPr>
              <w:t>Outline</w:t>
            </w:r>
            <w:r w:rsidR="003C4E4C" w:rsidRPr="003C4E4C">
              <w:rPr>
                <w:webHidden/>
              </w:rPr>
              <w:tab/>
            </w:r>
            <w:r w:rsidR="003C4E4C" w:rsidRPr="003C4E4C">
              <w:rPr>
                <w:webHidden/>
              </w:rPr>
              <w:fldChar w:fldCharType="begin"/>
            </w:r>
            <w:r w:rsidR="003C4E4C" w:rsidRPr="003C4E4C">
              <w:rPr>
                <w:webHidden/>
              </w:rPr>
              <w:instrText xml:space="preserve"> PAGEREF _Toc18261469 \h </w:instrText>
            </w:r>
            <w:r w:rsidR="003C4E4C" w:rsidRPr="003C4E4C">
              <w:rPr>
                <w:webHidden/>
              </w:rPr>
            </w:r>
            <w:r w:rsidR="003C4E4C" w:rsidRPr="003C4E4C">
              <w:rPr>
                <w:webHidden/>
              </w:rPr>
              <w:fldChar w:fldCharType="separate"/>
            </w:r>
            <w:r w:rsidR="003C4E4C" w:rsidRPr="003C4E4C">
              <w:rPr>
                <w:webHidden/>
              </w:rPr>
              <w:t>24</w:t>
            </w:r>
            <w:r w:rsidR="003C4E4C" w:rsidRPr="003C4E4C">
              <w:rPr>
                <w:webHidden/>
              </w:rPr>
              <w:fldChar w:fldCharType="end"/>
            </w:r>
          </w:hyperlink>
        </w:p>
        <w:p w14:paraId="4D07AE55" w14:textId="3465CC44" w:rsidR="003C4E4C" w:rsidRPr="003C4E4C" w:rsidRDefault="00997AC1">
          <w:pPr>
            <w:pStyle w:val="T1"/>
            <w:rPr>
              <w:rFonts w:ascii="LM Roman 10" w:eastAsiaTheme="minorEastAsia" w:hAnsi="LM Roman 10" w:cstheme="minorBidi"/>
              <w:noProof/>
              <w:szCs w:val="24"/>
            </w:rPr>
          </w:pPr>
          <w:hyperlink w:anchor="_Toc18261470" w:history="1">
            <w:r w:rsidR="003C4E4C" w:rsidRPr="003C4E4C">
              <w:rPr>
                <w:rStyle w:val="Kpr"/>
                <w:rFonts w:ascii="LM Roman 10" w:hAnsi="LM Roman 10"/>
                <w:noProof/>
                <w:szCs w:val="24"/>
              </w:rPr>
              <w:t>2</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LITERATURE REVIEW</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70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25</w:t>
            </w:r>
            <w:r w:rsidR="003C4E4C" w:rsidRPr="003C4E4C">
              <w:rPr>
                <w:rFonts w:ascii="LM Roman 10" w:hAnsi="LM Roman 10"/>
                <w:noProof/>
                <w:webHidden/>
                <w:szCs w:val="24"/>
              </w:rPr>
              <w:fldChar w:fldCharType="end"/>
            </w:r>
          </w:hyperlink>
        </w:p>
        <w:p w14:paraId="3AB7D6FC" w14:textId="26C30CAB" w:rsidR="003C4E4C" w:rsidRPr="003C4E4C" w:rsidRDefault="00997AC1">
          <w:pPr>
            <w:pStyle w:val="T2"/>
            <w:rPr>
              <w:rFonts w:eastAsiaTheme="minorEastAsia" w:cstheme="minorBidi"/>
              <w:iCs w:val="0"/>
            </w:rPr>
          </w:pPr>
          <w:hyperlink w:anchor="_Toc18261471" w:history="1">
            <w:r w:rsidR="003C4E4C" w:rsidRPr="003C4E4C">
              <w:rPr>
                <w:rStyle w:val="Kpr"/>
                <w:bCs/>
              </w:rPr>
              <w:t>2.1</w:t>
            </w:r>
            <w:r w:rsidR="003C4E4C" w:rsidRPr="003C4E4C">
              <w:rPr>
                <w:rFonts w:eastAsiaTheme="minorEastAsia" w:cstheme="minorBidi"/>
                <w:iCs w:val="0"/>
              </w:rPr>
              <w:tab/>
            </w:r>
            <w:r w:rsidR="003C4E4C" w:rsidRPr="003C4E4C">
              <w:rPr>
                <w:rStyle w:val="Kpr"/>
              </w:rPr>
              <w:t>Researches on Identifying Victims Affected by Cybersecurity Attacks</w:t>
            </w:r>
            <w:r w:rsidR="003C4E4C" w:rsidRPr="003C4E4C">
              <w:rPr>
                <w:webHidden/>
              </w:rPr>
              <w:tab/>
            </w:r>
            <w:r w:rsidR="003C4E4C" w:rsidRPr="003C4E4C">
              <w:rPr>
                <w:webHidden/>
              </w:rPr>
              <w:fldChar w:fldCharType="begin"/>
            </w:r>
            <w:r w:rsidR="003C4E4C" w:rsidRPr="003C4E4C">
              <w:rPr>
                <w:webHidden/>
              </w:rPr>
              <w:instrText xml:space="preserve"> PAGEREF _Toc18261471 \h </w:instrText>
            </w:r>
            <w:r w:rsidR="003C4E4C" w:rsidRPr="003C4E4C">
              <w:rPr>
                <w:webHidden/>
              </w:rPr>
            </w:r>
            <w:r w:rsidR="003C4E4C" w:rsidRPr="003C4E4C">
              <w:rPr>
                <w:webHidden/>
              </w:rPr>
              <w:fldChar w:fldCharType="separate"/>
            </w:r>
            <w:r w:rsidR="003C4E4C" w:rsidRPr="003C4E4C">
              <w:rPr>
                <w:webHidden/>
              </w:rPr>
              <w:t>25</w:t>
            </w:r>
            <w:r w:rsidR="003C4E4C" w:rsidRPr="003C4E4C">
              <w:rPr>
                <w:webHidden/>
              </w:rPr>
              <w:fldChar w:fldCharType="end"/>
            </w:r>
          </w:hyperlink>
        </w:p>
        <w:p w14:paraId="39BF4ECC" w14:textId="5CFE0D7B" w:rsidR="003C4E4C" w:rsidRPr="003C4E4C" w:rsidRDefault="00997AC1">
          <w:pPr>
            <w:pStyle w:val="T2"/>
            <w:rPr>
              <w:rFonts w:eastAsiaTheme="minorEastAsia" w:cstheme="minorBidi"/>
              <w:iCs w:val="0"/>
            </w:rPr>
          </w:pPr>
          <w:hyperlink w:anchor="_Toc18261472" w:history="1">
            <w:r w:rsidR="003C4E4C" w:rsidRPr="003C4E4C">
              <w:rPr>
                <w:rStyle w:val="Kpr"/>
                <w:bCs/>
              </w:rPr>
              <w:t>2.2</w:t>
            </w:r>
            <w:r w:rsidR="003C4E4C" w:rsidRPr="003C4E4C">
              <w:rPr>
                <w:rFonts w:eastAsiaTheme="minorEastAsia" w:cstheme="minorBidi"/>
                <w:iCs w:val="0"/>
              </w:rPr>
              <w:tab/>
            </w:r>
            <w:r w:rsidR="003C4E4C" w:rsidRPr="003C4E4C">
              <w:rPr>
                <w:rStyle w:val="Kpr"/>
              </w:rPr>
              <w:t>Cybersecurity Event Forecasting</w:t>
            </w:r>
            <w:r w:rsidR="003C4E4C" w:rsidRPr="003C4E4C">
              <w:rPr>
                <w:webHidden/>
              </w:rPr>
              <w:tab/>
            </w:r>
            <w:r w:rsidR="003C4E4C" w:rsidRPr="003C4E4C">
              <w:rPr>
                <w:webHidden/>
              </w:rPr>
              <w:fldChar w:fldCharType="begin"/>
            </w:r>
            <w:r w:rsidR="003C4E4C" w:rsidRPr="003C4E4C">
              <w:rPr>
                <w:webHidden/>
              </w:rPr>
              <w:instrText xml:space="preserve"> PAGEREF _Toc18261472 \h </w:instrText>
            </w:r>
            <w:r w:rsidR="003C4E4C" w:rsidRPr="003C4E4C">
              <w:rPr>
                <w:webHidden/>
              </w:rPr>
            </w:r>
            <w:r w:rsidR="003C4E4C" w:rsidRPr="003C4E4C">
              <w:rPr>
                <w:webHidden/>
              </w:rPr>
              <w:fldChar w:fldCharType="separate"/>
            </w:r>
            <w:r w:rsidR="003C4E4C" w:rsidRPr="003C4E4C">
              <w:rPr>
                <w:webHidden/>
              </w:rPr>
              <w:t>27</w:t>
            </w:r>
            <w:r w:rsidR="003C4E4C" w:rsidRPr="003C4E4C">
              <w:rPr>
                <w:webHidden/>
              </w:rPr>
              <w:fldChar w:fldCharType="end"/>
            </w:r>
          </w:hyperlink>
        </w:p>
        <w:p w14:paraId="7B3ECC5C" w14:textId="2A8987CB" w:rsidR="003C4E4C" w:rsidRPr="003C4E4C" w:rsidRDefault="00997AC1">
          <w:pPr>
            <w:pStyle w:val="T2"/>
            <w:rPr>
              <w:rFonts w:eastAsiaTheme="minorEastAsia" w:cstheme="minorBidi"/>
              <w:iCs w:val="0"/>
            </w:rPr>
          </w:pPr>
          <w:hyperlink w:anchor="_Toc18261473" w:history="1">
            <w:r w:rsidR="003C4E4C" w:rsidRPr="003C4E4C">
              <w:rPr>
                <w:rStyle w:val="Kpr"/>
                <w:bCs/>
              </w:rPr>
              <w:t>2.3</w:t>
            </w:r>
            <w:r w:rsidR="003C4E4C" w:rsidRPr="003C4E4C">
              <w:rPr>
                <w:rFonts w:eastAsiaTheme="minorEastAsia" w:cstheme="minorBidi"/>
                <w:iCs w:val="0"/>
              </w:rPr>
              <w:tab/>
            </w:r>
            <w:r w:rsidR="003C4E4C" w:rsidRPr="003C4E4C">
              <w:rPr>
                <w:rStyle w:val="Kpr"/>
              </w:rPr>
              <w:t>Drive-by Download Attack Prediction</w:t>
            </w:r>
            <w:r w:rsidR="003C4E4C" w:rsidRPr="003C4E4C">
              <w:rPr>
                <w:webHidden/>
              </w:rPr>
              <w:tab/>
            </w:r>
            <w:r w:rsidR="003C4E4C" w:rsidRPr="003C4E4C">
              <w:rPr>
                <w:webHidden/>
              </w:rPr>
              <w:fldChar w:fldCharType="begin"/>
            </w:r>
            <w:r w:rsidR="003C4E4C" w:rsidRPr="003C4E4C">
              <w:rPr>
                <w:webHidden/>
              </w:rPr>
              <w:instrText xml:space="preserve"> PAGEREF _Toc18261473 \h </w:instrText>
            </w:r>
            <w:r w:rsidR="003C4E4C" w:rsidRPr="003C4E4C">
              <w:rPr>
                <w:webHidden/>
              </w:rPr>
            </w:r>
            <w:r w:rsidR="003C4E4C" w:rsidRPr="003C4E4C">
              <w:rPr>
                <w:webHidden/>
              </w:rPr>
              <w:fldChar w:fldCharType="separate"/>
            </w:r>
            <w:r w:rsidR="003C4E4C" w:rsidRPr="003C4E4C">
              <w:rPr>
                <w:webHidden/>
              </w:rPr>
              <w:t>28</w:t>
            </w:r>
            <w:r w:rsidR="003C4E4C" w:rsidRPr="003C4E4C">
              <w:rPr>
                <w:webHidden/>
              </w:rPr>
              <w:fldChar w:fldCharType="end"/>
            </w:r>
          </w:hyperlink>
        </w:p>
        <w:p w14:paraId="3332E6F9" w14:textId="0AD2B8C3" w:rsidR="003C4E4C" w:rsidRPr="003C4E4C" w:rsidRDefault="00997AC1">
          <w:pPr>
            <w:pStyle w:val="T2"/>
            <w:rPr>
              <w:rFonts w:eastAsiaTheme="minorEastAsia" w:cstheme="minorBidi"/>
              <w:iCs w:val="0"/>
            </w:rPr>
          </w:pPr>
          <w:hyperlink w:anchor="_Toc18261474" w:history="1">
            <w:r w:rsidR="003C4E4C" w:rsidRPr="003C4E4C">
              <w:rPr>
                <w:rStyle w:val="Kpr"/>
                <w:bCs/>
              </w:rPr>
              <w:t>2.4</w:t>
            </w:r>
            <w:r w:rsidR="003C4E4C" w:rsidRPr="003C4E4C">
              <w:rPr>
                <w:rFonts w:eastAsiaTheme="minorEastAsia" w:cstheme="minorBidi"/>
                <w:iCs w:val="0"/>
              </w:rPr>
              <w:tab/>
            </w:r>
            <w:r w:rsidR="003C4E4C" w:rsidRPr="003C4E4C">
              <w:rPr>
                <w:rStyle w:val="Kpr"/>
              </w:rPr>
              <w:t>Cyberattack Detection using Social Media</w:t>
            </w:r>
            <w:r w:rsidR="003C4E4C" w:rsidRPr="003C4E4C">
              <w:rPr>
                <w:webHidden/>
              </w:rPr>
              <w:tab/>
            </w:r>
            <w:r w:rsidR="003C4E4C" w:rsidRPr="003C4E4C">
              <w:rPr>
                <w:webHidden/>
              </w:rPr>
              <w:fldChar w:fldCharType="begin"/>
            </w:r>
            <w:r w:rsidR="003C4E4C" w:rsidRPr="003C4E4C">
              <w:rPr>
                <w:webHidden/>
              </w:rPr>
              <w:instrText xml:space="preserve"> PAGEREF _Toc18261474 \h </w:instrText>
            </w:r>
            <w:r w:rsidR="003C4E4C" w:rsidRPr="003C4E4C">
              <w:rPr>
                <w:webHidden/>
              </w:rPr>
            </w:r>
            <w:r w:rsidR="003C4E4C" w:rsidRPr="003C4E4C">
              <w:rPr>
                <w:webHidden/>
              </w:rPr>
              <w:fldChar w:fldCharType="separate"/>
            </w:r>
            <w:r w:rsidR="003C4E4C" w:rsidRPr="003C4E4C">
              <w:rPr>
                <w:webHidden/>
              </w:rPr>
              <w:t>28</w:t>
            </w:r>
            <w:r w:rsidR="003C4E4C" w:rsidRPr="003C4E4C">
              <w:rPr>
                <w:webHidden/>
              </w:rPr>
              <w:fldChar w:fldCharType="end"/>
            </w:r>
          </w:hyperlink>
        </w:p>
        <w:p w14:paraId="42D3BA8B" w14:textId="17F14045" w:rsidR="003C4E4C" w:rsidRPr="003C4E4C" w:rsidRDefault="00997AC1">
          <w:pPr>
            <w:pStyle w:val="T1"/>
            <w:rPr>
              <w:rFonts w:ascii="LM Roman 10" w:eastAsiaTheme="minorEastAsia" w:hAnsi="LM Roman 10" w:cstheme="minorBidi"/>
              <w:noProof/>
              <w:szCs w:val="24"/>
            </w:rPr>
          </w:pPr>
          <w:hyperlink w:anchor="_Toc18261475" w:history="1">
            <w:r w:rsidR="003C4E4C" w:rsidRPr="003C4E4C">
              <w:rPr>
                <w:rStyle w:val="Kpr"/>
                <w:rFonts w:ascii="LM Roman 10" w:hAnsi="LM Roman 10"/>
                <w:noProof/>
                <w:szCs w:val="24"/>
              </w:rPr>
              <w:t>3</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SYSTEM ARCHITECTURE AND DESIGN</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75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32</w:t>
            </w:r>
            <w:r w:rsidR="003C4E4C" w:rsidRPr="003C4E4C">
              <w:rPr>
                <w:rFonts w:ascii="LM Roman 10" w:hAnsi="LM Roman 10"/>
                <w:noProof/>
                <w:webHidden/>
                <w:szCs w:val="24"/>
              </w:rPr>
              <w:fldChar w:fldCharType="end"/>
            </w:r>
          </w:hyperlink>
        </w:p>
        <w:p w14:paraId="4FA84967" w14:textId="4FD50AF7" w:rsidR="003C4E4C" w:rsidRPr="003C4E4C" w:rsidRDefault="00997AC1">
          <w:pPr>
            <w:pStyle w:val="T2"/>
            <w:rPr>
              <w:rFonts w:eastAsiaTheme="minorEastAsia" w:cstheme="minorBidi"/>
              <w:iCs w:val="0"/>
            </w:rPr>
          </w:pPr>
          <w:hyperlink w:anchor="_Toc18261476" w:history="1">
            <w:r w:rsidR="003C4E4C" w:rsidRPr="003C4E4C">
              <w:rPr>
                <w:rStyle w:val="Kpr"/>
                <w:bCs/>
              </w:rPr>
              <w:t>3.1</w:t>
            </w:r>
            <w:r w:rsidR="003C4E4C" w:rsidRPr="003C4E4C">
              <w:rPr>
                <w:rFonts w:eastAsiaTheme="minorEastAsia" w:cstheme="minorBidi"/>
                <w:iCs w:val="0"/>
              </w:rPr>
              <w:tab/>
            </w:r>
            <w:r w:rsidR="003C4E4C" w:rsidRPr="003C4E4C">
              <w:rPr>
                <w:rStyle w:val="Kpr"/>
              </w:rPr>
              <w:t>Approach</w:t>
            </w:r>
            <w:r w:rsidR="003C4E4C" w:rsidRPr="003C4E4C">
              <w:rPr>
                <w:webHidden/>
              </w:rPr>
              <w:tab/>
            </w:r>
            <w:r w:rsidR="003C4E4C" w:rsidRPr="003C4E4C">
              <w:rPr>
                <w:webHidden/>
              </w:rPr>
              <w:fldChar w:fldCharType="begin"/>
            </w:r>
            <w:r w:rsidR="003C4E4C" w:rsidRPr="003C4E4C">
              <w:rPr>
                <w:webHidden/>
              </w:rPr>
              <w:instrText xml:space="preserve"> PAGEREF _Toc18261476 \h </w:instrText>
            </w:r>
            <w:r w:rsidR="003C4E4C" w:rsidRPr="003C4E4C">
              <w:rPr>
                <w:webHidden/>
              </w:rPr>
            </w:r>
            <w:r w:rsidR="003C4E4C" w:rsidRPr="003C4E4C">
              <w:rPr>
                <w:webHidden/>
              </w:rPr>
              <w:fldChar w:fldCharType="separate"/>
            </w:r>
            <w:r w:rsidR="003C4E4C" w:rsidRPr="003C4E4C">
              <w:rPr>
                <w:webHidden/>
              </w:rPr>
              <w:t>32</w:t>
            </w:r>
            <w:r w:rsidR="003C4E4C" w:rsidRPr="003C4E4C">
              <w:rPr>
                <w:webHidden/>
              </w:rPr>
              <w:fldChar w:fldCharType="end"/>
            </w:r>
          </w:hyperlink>
        </w:p>
        <w:p w14:paraId="0614C545" w14:textId="606677B1" w:rsidR="003C4E4C" w:rsidRPr="003C4E4C" w:rsidRDefault="00997AC1">
          <w:pPr>
            <w:pStyle w:val="T2"/>
            <w:rPr>
              <w:rFonts w:eastAsiaTheme="minorEastAsia" w:cstheme="minorBidi"/>
              <w:iCs w:val="0"/>
            </w:rPr>
          </w:pPr>
          <w:hyperlink w:anchor="_Toc18261477" w:history="1">
            <w:r w:rsidR="003C4E4C" w:rsidRPr="003C4E4C">
              <w:rPr>
                <w:rStyle w:val="Kpr"/>
                <w:bCs/>
              </w:rPr>
              <w:t>3.2</w:t>
            </w:r>
            <w:r w:rsidR="003C4E4C" w:rsidRPr="003C4E4C">
              <w:rPr>
                <w:rFonts w:eastAsiaTheme="minorEastAsia" w:cstheme="minorBidi"/>
                <w:iCs w:val="0"/>
              </w:rPr>
              <w:tab/>
            </w:r>
            <w:r w:rsidR="003C4E4C" w:rsidRPr="003C4E4C">
              <w:rPr>
                <w:rStyle w:val="Kpr"/>
              </w:rPr>
              <w:t>Data Collection</w:t>
            </w:r>
            <w:r w:rsidR="003C4E4C" w:rsidRPr="003C4E4C">
              <w:rPr>
                <w:webHidden/>
              </w:rPr>
              <w:tab/>
            </w:r>
            <w:r w:rsidR="003C4E4C" w:rsidRPr="003C4E4C">
              <w:rPr>
                <w:webHidden/>
              </w:rPr>
              <w:fldChar w:fldCharType="begin"/>
            </w:r>
            <w:r w:rsidR="003C4E4C" w:rsidRPr="003C4E4C">
              <w:rPr>
                <w:webHidden/>
              </w:rPr>
              <w:instrText xml:space="preserve"> PAGEREF _Toc18261477 \h </w:instrText>
            </w:r>
            <w:r w:rsidR="003C4E4C" w:rsidRPr="003C4E4C">
              <w:rPr>
                <w:webHidden/>
              </w:rPr>
            </w:r>
            <w:r w:rsidR="003C4E4C" w:rsidRPr="003C4E4C">
              <w:rPr>
                <w:webHidden/>
              </w:rPr>
              <w:fldChar w:fldCharType="separate"/>
            </w:r>
            <w:r w:rsidR="003C4E4C" w:rsidRPr="003C4E4C">
              <w:rPr>
                <w:webHidden/>
              </w:rPr>
              <w:t>37</w:t>
            </w:r>
            <w:r w:rsidR="003C4E4C" w:rsidRPr="003C4E4C">
              <w:rPr>
                <w:webHidden/>
              </w:rPr>
              <w:fldChar w:fldCharType="end"/>
            </w:r>
          </w:hyperlink>
        </w:p>
        <w:p w14:paraId="65E09B2A" w14:textId="3AB87915"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478" w:history="1">
            <w:r w:rsidR="003C4E4C" w:rsidRPr="003C4E4C">
              <w:rPr>
                <w:rStyle w:val="Kpr"/>
                <w:rFonts w:ascii="LM Roman 10" w:hAnsi="LM Roman 10"/>
                <w:bCs/>
                <w:noProof/>
                <w:szCs w:val="24"/>
                <w14:scene3d>
                  <w14:camera w14:prst="orthographicFront"/>
                  <w14:lightRig w14:rig="threePt" w14:dir="t">
                    <w14:rot w14:lat="0" w14:lon="0" w14:rev="0"/>
                  </w14:lightRig>
                </w14:scene3d>
              </w:rPr>
              <w:t>3.2.1</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Twitter Social Network as a Data Sourc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78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37</w:t>
            </w:r>
            <w:r w:rsidR="003C4E4C" w:rsidRPr="003C4E4C">
              <w:rPr>
                <w:rFonts w:ascii="LM Roman 10" w:hAnsi="LM Roman 10"/>
                <w:noProof/>
                <w:webHidden/>
                <w:szCs w:val="24"/>
              </w:rPr>
              <w:fldChar w:fldCharType="end"/>
            </w:r>
          </w:hyperlink>
        </w:p>
        <w:p w14:paraId="74AD95D0" w14:textId="7A0A81AB"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479" w:history="1">
            <w:r w:rsidR="003C4E4C" w:rsidRPr="003C4E4C">
              <w:rPr>
                <w:rStyle w:val="Kpr"/>
                <w:rFonts w:ascii="LM Roman 10" w:hAnsi="LM Roman 10"/>
                <w:bCs/>
                <w:noProof/>
                <w:szCs w:val="24"/>
                <w14:scene3d>
                  <w14:camera w14:prst="orthographicFront"/>
                  <w14:lightRig w14:rig="threePt" w14:dir="t">
                    <w14:rot w14:lat="0" w14:lon="0" w14:rev="0"/>
                  </w14:lightRig>
                </w14:scene3d>
              </w:rPr>
              <w:t>3.2.2</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Hürriyet Turkish Newspaper as a Data Sourc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79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39</w:t>
            </w:r>
            <w:r w:rsidR="003C4E4C" w:rsidRPr="003C4E4C">
              <w:rPr>
                <w:rFonts w:ascii="LM Roman 10" w:hAnsi="LM Roman 10"/>
                <w:noProof/>
                <w:webHidden/>
                <w:szCs w:val="24"/>
              </w:rPr>
              <w:fldChar w:fldCharType="end"/>
            </w:r>
          </w:hyperlink>
        </w:p>
        <w:p w14:paraId="42593A8F" w14:textId="7DEAD8F7" w:rsidR="003C4E4C" w:rsidRPr="003C4E4C" w:rsidRDefault="00997AC1">
          <w:pPr>
            <w:pStyle w:val="T2"/>
            <w:rPr>
              <w:rFonts w:eastAsiaTheme="minorEastAsia" w:cstheme="minorBidi"/>
              <w:iCs w:val="0"/>
            </w:rPr>
          </w:pPr>
          <w:hyperlink w:anchor="_Toc18261480" w:history="1">
            <w:r w:rsidR="003C4E4C" w:rsidRPr="003C4E4C">
              <w:rPr>
                <w:rStyle w:val="Kpr"/>
                <w:bCs/>
              </w:rPr>
              <w:t>3.3</w:t>
            </w:r>
            <w:r w:rsidR="003C4E4C" w:rsidRPr="003C4E4C">
              <w:rPr>
                <w:rFonts w:eastAsiaTheme="minorEastAsia" w:cstheme="minorBidi"/>
                <w:iCs w:val="0"/>
              </w:rPr>
              <w:tab/>
            </w:r>
            <w:r w:rsidR="003C4E4C" w:rsidRPr="003C4E4C">
              <w:rPr>
                <w:rStyle w:val="Kpr"/>
              </w:rPr>
              <w:t>Data Preprocessing</w:t>
            </w:r>
            <w:r w:rsidR="003C4E4C" w:rsidRPr="003C4E4C">
              <w:rPr>
                <w:webHidden/>
              </w:rPr>
              <w:tab/>
            </w:r>
            <w:r w:rsidR="003C4E4C" w:rsidRPr="003C4E4C">
              <w:rPr>
                <w:webHidden/>
              </w:rPr>
              <w:fldChar w:fldCharType="begin"/>
            </w:r>
            <w:r w:rsidR="003C4E4C" w:rsidRPr="003C4E4C">
              <w:rPr>
                <w:webHidden/>
              </w:rPr>
              <w:instrText xml:space="preserve"> PAGEREF _Toc18261480 \h </w:instrText>
            </w:r>
            <w:r w:rsidR="003C4E4C" w:rsidRPr="003C4E4C">
              <w:rPr>
                <w:webHidden/>
              </w:rPr>
            </w:r>
            <w:r w:rsidR="003C4E4C" w:rsidRPr="003C4E4C">
              <w:rPr>
                <w:webHidden/>
              </w:rPr>
              <w:fldChar w:fldCharType="separate"/>
            </w:r>
            <w:r w:rsidR="003C4E4C" w:rsidRPr="003C4E4C">
              <w:rPr>
                <w:webHidden/>
              </w:rPr>
              <w:t>41</w:t>
            </w:r>
            <w:r w:rsidR="003C4E4C" w:rsidRPr="003C4E4C">
              <w:rPr>
                <w:webHidden/>
              </w:rPr>
              <w:fldChar w:fldCharType="end"/>
            </w:r>
          </w:hyperlink>
        </w:p>
        <w:p w14:paraId="74284C4C" w14:textId="77E759C0" w:rsidR="003C4E4C" w:rsidRPr="003C4E4C" w:rsidRDefault="00997AC1">
          <w:pPr>
            <w:pStyle w:val="T2"/>
            <w:rPr>
              <w:rFonts w:eastAsiaTheme="minorEastAsia" w:cstheme="minorBidi"/>
              <w:iCs w:val="0"/>
            </w:rPr>
          </w:pPr>
          <w:hyperlink w:anchor="_Toc18261481" w:history="1">
            <w:r w:rsidR="003C4E4C" w:rsidRPr="003C4E4C">
              <w:rPr>
                <w:rStyle w:val="Kpr"/>
                <w:bCs/>
              </w:rPr>
              <w:t>3.4</w:t>
            </w:r>
            <w:r w:rsidR="003C4E4C" w:rsidRPr="003C4E4C">
              <w:rPr>
                <w:rFonts w:eastAsiaTheme="minorEastAsia" w:cstheme="minorBidi"/>
                <w:iCs w:val="0"/>
              </w:rPr>
              <w:tab/>
            </w:r>
            <w:r w:rsidR="003C4E4C" w:rsidRPr="003C4E4C">
              <w:rPr>
                <w:rStyle w:val="Kpr"/>
              </w:rPr>
              <w:t>Data Processing</w:t>
            </w:r>
            <w:r w:rsidR="003C4E4C" w:rsidRPr="003C4E4C">
              <w:rPr>
                <w:webHidden/>
              </w:rPr>
              <w:tab/>
            </w:r>
            <w:r w:rsidR="003C4E4C" w:rsidRPr="003C4E4C">
              <w:rPr>
                <w:webHidden/>
              </w:rPr>
              <w:fldChar w:fldCharType="begin"/>
            </w:r>
            <w:r w:rsidR="003C4E4C" w:rsidRPr="003C4E4C">
              <w:rPr>
                <w:webHidden/>
              </w:rPr>
              <w:instrText xml:space="preserve"> PAGEREF _Toc18261481 \h </w:instrText>
            </w:r>
            <w:r w:rsidR="003C4E4C" w:rsidRPr="003C4E4C">
              <w:rPr>
                <w:webHidden/>
              </w:rPr>
            </w:r>
            <w:r w:rsidR="003C4E4C" w:rsidRPr="003C4E4C">
              <w:rPr>
                <w:webHidden/>
              </w:rPr>
              <w:fldChar w:fldCharType="separate"/>
            </w:r>
            <w:r w:rsidR="003C4E4C" w:rsidRPr="003C4E4C">
              <w:rPr>
                <w:webHidden/>
              </w:rPr>
              <w:t>41</w:t>
            </w:r>
            <w:r w:rsidR="003C4E4C" w:rsidRPr="003C4E4C">
              <w:rPr>
                <w:webHidden/>
              </w:rPr>
              <w:fldChar w:fldCharType="end"/>
            </w:r>
          </w:hyperlink>
        </w:p>
        <w:p w14:paraId="49040355" w14:textId="53D96EFE"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482" w:history="1">
            <w:r w:rsidR="003C4E4C" w:rsidRPr="003C4E4C">
              <w:rPr>
                <w:rStyle w:val="Kpr"/>
                <w:rFonts w:ascii="LM Roman 10" w:hAnsi="LM Roman 10"/>
                <w:bCs/>
                <w:noProof/>
                <w:szCs w:val="24"/>
                <w14:scene3d>
                  <w14:camera w14:prst="orthographicFront"/>
                  <w14:lightRig w14:rig="threePt" w14:dir="t">
                    <w14:rot w14:lat="0" w14:lon="0" w14:rev="0"/>
                  </w14:lightRig>
                </w14:scene3d>
              </w:rPr>
              <w:t>3.4.1</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Natural Language Processing</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82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41</w:t>
            </w:r>
            <w:r w:rsidR="003C4E4C" w:rsidRPr="003C4E4C">
              <w:rPr>
                <w:rFonts w:ascii="LM Roman 10" w:hAnsi="LM Roman 10"/>
                <w:noProof/>
                <w:webHidden/>
                <w:szCs w:val="24"/>
              </w:rPr>
              <w:fldChar w:fldCharType="end"/>
            </w:r>
          </w:hyperlink>
        </w:p>
        <w:p w14:paraId="3A00BA4E" w14:textId="4D5F755A"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483" w:history="1">
            <w:r w:rsidR="003C4E4C" w:rsidRPr="003C4E4C">
              <w:rPr>
                <w:rStyle w:val="Kpr"/>
                <w:rFonts w:ascii="LM Roman 10" w:hAnsi="LM Roman 10"/>
                <w:bCs/>
                <w:noProof/>
                <w:szCs w:val="24"/>
                <w14:scene3d>
                  <w14:camera w14:prst="orthographicFront"/>
                  <w14:lightRig w14:rig="threePt" w14:dir="t">
                    <w14:rot w14:lat="0" w14:lon="0" w14:rev="0"/>
                  </w14:lightRig>
                </w14:scene3d>
              </w:rPr>
              <w:t>3.4.2</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Istanbul Technical University NLP API</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83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42</w:t>
            </w:r>
            <w:r w:rsidR="003C4E4C" w:rsidRPr="003C4E4C">
              <w:rPr>
                <w:rFonts w:ascii="LM Roman 10" w:hAnsi="LM Roman 10"/>
                <w:noProof/>
                <w:webHidden/>
                <w:szCs w:val="24"/>
              </w:rPr>
              <w:fldChar w:fldCharType="end"/>
            </w:r>
          </w:hyperlink>
        </w:p>
        <w:p w14:paraId="48F827CA" w14:textId="0CD5618C"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484" w:history="1">
            <w:r w:rsidR="003C4E4C" w:rsidRPr="003C4E4C">
              <w:rPr>
                <w:rStyle w:val="Kpr"/>
                <w:rFonts w:ascii="LM Roman 10" w:hAnsi="LM Roman 10"/>
                <w:bCs/>
                <w:noProof/>
                <w:szCs w:val="24"/>
                <w14:scene3d>
                  <w14:camera w14:prst="orthographicFront"/>
                  <w14:lightRig w14:rig="threePt" w14:dir="t">
                    <w14:rot w14:lat="0" w14:lon="0" w14:rev="0"/>
                  </w14:lightRig>
                </w14:scene3d>
              </w:rPr>
              <w:t>3.4.3</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Text Mining</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84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43</w:t>
            </w:r>
            <w:r w:rsidR="003C4E4C" w:rsidRPr="003C4E4C">
              <w:rPr>
                <w:rFonts w:ascii="LM Roman 10" w:hAnsi="LM Roman 10"/>
                <w:noProof/>
                <w:webHidden/>
                <w:szCs w:val="24"/>
              </w:rPr>
              <w:fldChar w:fldCharType="end"/>
            </w:r>
          </w:hyperlink>
        </w:p>
        <w:p w14:paraId="731B47F9" w14:textId="72E53F46" w:rsidR="003C4E4C" w:rsidRPr="003C4E4C" w:rsidRDefault="00997AC1">
          <w:pPr>
            <w:pStyle w:val="T2"/>
            <w:rPr>
              <w:rFonts w:eastAsiaTheme="minorEastAsia" w:cstheme="minorBidi"/>
              <w:iCs w:val="0"/>
            </w:rPr>
          </w:pPr>
          <w:hyperlink w:anchor="_Toc18261485" w:history="1">
            <w:r w:rsidR="003C4E4C" w:rsidRPr="003C4E4C">
              <w:rPr>
                <w:rStyle w:val="Kpr"/>
                <w:bCs/>
              </w:rPr>
              <w:t>3.5</w:t>
            </w:r>
            <w:r w:rsidR="003C4E4C" w:rsidRPr="003C4E4C">
              <w:rPr>
                <w:rFonts w:eastAsiaTheme="minorEastAsia" w:cstheme="minorBidi"/>
                <w:iCs w:val="0"/>
              </w:rPr>
              <w:tab/>
            </w:r>
            <w:r w:rsidR="003C4E4C" w:rsidRPr="003C4E4C">
              <w:rPr>
                <w:rStyle w:val="Kpr"/>
              </w:rPr>
              <w:t>Cybersecurity Related Event Detection</w:t>
            </w:r>
            <w:r w:rsidR="003C4E4C" w:rsidRPr="003C4E4C">
              <w:rPr>
                <w:webHidden/>
              </w:rPr>
              <w:tab/>
            </w:r>
            <w:r w:rsidR="003C4E4C" w:rsidRPr="003C4E4C">
              <w:rPr>
                <w:webHidden/>
              </w:rPr>
              <w:fldChar w:fldCharType="begin"/>
            </w:r>
            <w:r w:rsidR="003C4E4C" w:rsidRPr="003C4E4C">
              <w:rPr>
                <w:webHidden/>
              </w:rPr>
              <w:instrText xml:space="preserve"> PAGEREF _Toc18261485 \h </w:instrText>
            </w:r>
            <w:r w:rsidR="003C4E4C" w:rsidRPr="003C4E4C">
              <w:rPr>
                <w:webHidden/>
              </w:rPr>
            </w:r>
            <w:r w:rsidR="003C4E4C" w:rsidRPr="003C4E4C">
              <w:rPr>
                <w:webHidden/>
              </w:rPr>
              <w:fldChar w:fldCharType="separate"/>
            </w:r>
            <w:r w:rsidR="003C4E4C" w:rsidRPr="003C4E4C">
              <w:rPr>
                <w:webHidden/>
              </w:rPr>
              <w:t>44</w:t>
            </w:r>
            <w:r w:rsidR="003C4E4C" w:rsidRPr="003C4E4C">
              <w:rPr>
                <w:webHidden/>
              </w:rPr>
              <w:fldChar w:fldCharType="end"/>
            </w:r>
          </w:hyperlink>
        </w:p>
        <w:p w14:paraId="78A50241" w14:textId="184DE9FF"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486" w:history="1">
            <w:r w:rsidR="003C4E4C" w:rsidRPr="003C4E4C">
              <w:rPr>
                <w:rStyle w:val="Kpr"/>
                <w:rFonts w:ascii="LM Roman 10" w:hAnsi="LM Roman 10"/>
                <w:bCs/>
                <w:noProof/>
                <w:szCs w:val="24"/>
                <w14:scene3d>
                  <w14:camera w14:prst="orthographicFront"/>
                  <w14:lightRig w14:rig="threePt" w14:dir="t">
                    <w14:rot w14:lat="0" w14:lon="0" w14:rev="0"/>
                  </w14:lightRig>
                </w14:scene3d>
              </w:rPr>
              <w:t>3.5.1</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Anomaly Detection with Using Machine Learning</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86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44</w:t>
            </w:r>
            <w:r w:rsidR="003C4E4C" w:rsidRPr="003C4E4C">
              <w:rPr>
                <w:rFonts w:ascii="LM Roman 10" w:hAnsi="LM Roman 10"/>
                <w:noProof/>
                <w:webHidden/>
                <w:szCs w:val="24"/>
              </w:rPr>
              <w:fldChar w:fldCharType="end"/>
            </w:r>
          </w:hyperlink>
        </w:p>
        <w:p w14:paraId="6D547FE8" w14:textId="53DE7340" w:rsidR="003C4E4C" w:rsidRPr="003C4E4C" w:rsidRDefault="00997AC1">
          <w:pPr>
            <w:pStyle w:val="T1"/>
            <w:rPr>
              <w:rFonts w:ascii="LM Roman 10" w:eastAsiaTheme="minorEastAsia" w:hAnsi="LM Roman 10" w:cstheme="minorBidi"/>
              <w:noProof/>
              <w:szCs w:val="24"/>
            </w:rPr>
          </w:pPr>
          <w:hyperlink w:anchor="_Toc18261487" w:history="1">
            <w:r w:rsidR="003C4E4C" w:rsidRPr="003C4E4C">
              <w:rPr>
                <w:rStyle w:val="Kpr"/>
                <w:rFonts w:ascii="LM Roman 10" w:hAnsi="LM Roman 10"/>
                <w:noProof/>
                <w:szCs w:val="24"/>
              </w:rPr>
              <w:t>4</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IMPLEMENTATION</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87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46</w:t>
            </w:r>
            <w:r w:rsidR="003C4E4C" w:rsidRPr="003C4E4C">
              <w:rPr>
                <w:rFonts w:ascii="LM Roman 10" w:hAnsi="LM Roman 10"/>
                <w:noProof/>
                <w:webHidden/>
                <w:szCs w:val="24"/>
              </w:rPr>
              <w:fldChar w:fldCharType="end"/>
            </w:r>
          </w:hyperlink>
        </w:p>
        <w:p w14:paraId="5DBBD0B4" w14:textId="4E20F244" w:rsidR="003C4E4C" w:rsidRPr="003C4E4C" w:rsidRDefault="00997AC1">
          <w:pPr>
            <w:pStyle w:val="T2"/>
            <w:rPr>
              <w:rFonts w:eastAsiaTheme="minorEastAsia" w:cstheme="minorBidi"/>
              <w:iCs w:val="0"/>
            </w:rPr>
          </w:pPr>
          <w:hyperlink w:anchor="_Toc18261488" w:history="1">
            <w:r w:rsidR="003C4E4C" w:rsidRPr="003C4E4C">
              <w:rPr>
                <w:rStyle w:val="Kpr"/>
                <w:bCs/>
              </w:rPr>
              <w:t>4.1</w:t>
            </w:r>
            <w:r w:rsidR="003C4E4C" w:rsidRPr="003C4E4C">
              <w:rPr>
                <w:rFonts w:eastAsiaTheme="minorEastAsia" w:cstheme="minorBidi"/>
                <w:iCs w:val="0"/>
              </w:rPr>
              <w:tab/>
            </w:r>
            <w:r w:rsidR="003C4E4C" w:rsidRPr="003C4E4C">
              <w:rPr>
                <w:rStyle w:val="Kpr"/>
              </w:rPr>
              <w:t>Multi-Process Architecture</w:t>
            </w:r>
            <w:r w:rsidR="003C4E4C" w:rsidRPr="003C4E4C">
              <w:rPr>
                <w:webHidden/>
              </w:rPr>
              <w:tab/>
            </w:r>
            <w:r w:rsidR="003C4E4C" w:rsidRPr="003C4E4C">
              <w:rPr>
                <w:webHidden/>
              </w:rPr>
              <w:fldChar w:fldCharType="begin"/>
            </w:r>
            <w:r w:rsidR="003C4E4C" w:rsidRPr="003C4E4C">
              <w:rPr>
                <w:webHidden/>
              </w:rPr>
              <w:instrText xml:space="preserve"> PAGEREF _Toc18261488 \h </w:instrText>
            </w:r>
            <w:r w:rsidR="003C4E4C" w:rsidRPr="003C4E4C">
              <w:rPr>
                <w:webHidden/>
              </w:rPr>
            </w:r>
            <w:r w:rsidR="003C4E4C" w:rsidRPr="003C4E4C">
              <w:rPr>
                <w:webHidden/>
              </w:rPr>
              <w:fldChar w:fldCharType="separate"/>
            </w:r>
            <w:r w:rsidR="003C4E4C" w:rsidRPr="003C4E4C">
              <w:rPr>
                <w:webHidden/>
              </w:rPr>
              <w:t>46</w:t>
            </w:r>
            <w:r w:rsidR="003C4E4C" w:rsidRPr="003C4E4C">
              <w:rPr>
                <w:webHidden/>
              </w:rPr>
              <w:fldChar w:fldCharType="end"/>
            </w:r>
          </w:hyperlink>
        </w:p>
        <w:p w14:paraId="0942791D" w14:textId="68D24EDB"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489" w:history="1">
            <w:r w:rsidR="003C4E4C" w:rsidRPr="003C4E4C">
              <w:rPr>
                <w:rStyle w:val="Kpr"/>
                <w:rFonts w:ascii="LM Roman 10" w:hAnsi="LM Roman 10"/>
                <w:bCs/>
                <w:noProof/>
                <w:szCs w:val="24"/>
                <w14:scene3d>
                  <w14:camera w14:prst="orthographicFront"/>
                  <w14:lightRig w14:rig="threePt" w14:dir="t">
                    <w14:rot w14:lat="0" w14:lon="0" w14:rev="0"/>
                  </w14:lightRig>
                </w14:scene3d>
              </w:rPr>
              <w:t>4.1.1</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Twitter API Stream to Database Proces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89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46</w:t>
            </w:r>
            <w:r w:rsidR="003C4E4C" w:rsidRPr="003C4E4C">
              <w:rPr>
                <w:rFonts w:ascii="LM Roman 10" w:hAnsi="LM Roman 10"/>
                <w:noProof/>
                <w:webHidden/>
                <w:szCs w:val="24"/>
              </w:rPr>
              <w:fldChar w:fldCharType="end"/>
            </w:r>
          </w:hyperlink>
        </w:p>
        <w:p w14:paraId="562CFA57" w14:textId="24591445"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490" w:history="1">
            <w:r w:rsidR="003C4E4C" w:rsidRPr="003C4E4C">
              <w:rPr>
                <w:rStyle w:val="Kpr"/>
                <w:rFonts w:ascii="LM Roman 10" w:hAnsi="LM Roman 10"/>
                <w:bCs/>
                <w:noProof/>
                <w:szCs w:val="24"/>
                <w14:scene3d>
                  <w14:camera w14:prst="orthographicFront"/>
                  <w14:lightRig w14:rig="threePt" w14:dir="t">
                    <w14:rot w14:lat="0" w14:lon="0" w14:rev="0"/>
                  </w14:lightRig>
                </w14:scene3d>
              </w:rPr>
              <w:t>4.1.2</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Hurriyet API Stream to Database Proces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90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48</w:t>
            </w:r>
            <w:r w:rsidR="003C4E4C" w:rsidRPr="003C4E4C">
              <w:rPr>
                <w:rFonts w:ascii="LM Roman 10" w:hAnsi="LM Roman 10"/>
                <w:noProof/>
                <w:webHidden/>
                <w:szCs w:val="24"/>
              </w:rPr>
              <w:fldChar w:fldCharType="end"/>
            </w:r>
          </w:hyperlink>
        </w:p>
        <w:p w14:paraId="168CCD46" w14:textId="0524DE89"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491" w:history="1">
            <w:r w:rsidR="003C4E4C" w:rsidRPr="003C4E4C">
              <w:rPr>
                <w:rStyle w:val="Kpr"/>
                <w:rFonts w:ascii="LM Roman 10" w:hAnsi="LM Roman 10"/>
                <w:bCs/>
                <w:noProof/>
                <w:szCs w:val="24"/>
                <w14:scene3d>
                  <w14:camera w14:prst="orthographicFront"/>
                  <w14:lightRig w14:rig="threePt" w14:dir="t">
                    <w14:rot w14:lat="0" w14:lon="0" w14:rev="0"/>
                  </w14:lightRig>
                </w14:scene3d>
              </w:rPr>
              <w:t>4.1.3</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ITU NLP API Normalization Proces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91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0</w:t>
            </w:r>
            <w:r w:rsidR="003C4E4C" w:rsidRPr="003C4E4C">
              <w:rPr>
                <w:rFonts w:ascii="LM Roman 10" w:hAnsi="LM Roman 10"/>
                <w:noProof/>
                <w:webHidden/>
                <w:szCs w:val="24"/>
              </w:rPr>
              <w:fldChar w:fldCharType="end"/>
            </w:r>
          </w:hyperlink>
        </w:p>
        <w:p w14:paraId="32ABBEF6" w14:textId="4D44368B"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492" w:history="1">
            <w:r w:rsidR="003C4E4C" w:rsidRPr="003C4E4C">
              <w:rPr>
                <w:rStyle w:val="Kpr"/>
                <w:rFonts w:ascii="LM Roman 10" w:hAnsi="LM Roman 10"/>
                <w:bCs/>
                <w:noProof/>
                <w:szCs w:val="24"/>
                <w14:scene3d>
                  <w14:camera w14:prst="orthographicFront"/>
                  <w14:lightRig w14:rig="threePt" w14:dir="t">
                    <w14:rot w14:lat="0" w14:lon="0" w14:rev="0"/>
                  </w14:lightRig>
                </w14:scene3d>
              </w:rPr>
              <w:t>4.1.4</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Security Events Web Portal Proces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92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0</w:t>
            </w:r>
            <w:r w:rsidR="003C4E4C" w:rsidRPr="003C4E4C">
              <w:rPr>
                <w:rFonts w:ascii="LM Roman 10" w:hAnsi="LM Roman 10"/>
                <w:noProof/>
                <w:webHidden/>
                <w:szCs w:val="24"/>
              </w:rPr>
              <w:fldChar w:fldCharType="end"/>
            </w:r>
          </w:hyperlink>
        </w:p>
        <w:p w14:paraId="01C9B69E" w14:textId="554B471F" w:rsidR="003C4E4C" w:rsidRPr="003C4E4C" w:rsidRDefault="00997AC1">
          <w:pPr>
            <w:pStyle w:val="T2"/>
            <w:rPr>
              <w:rFonts w:eastAsiaTheme="minorEastAsia" w:cstheme="minorBidi"/>
              <w:iCs w:val="0"/>
            </w:rPr>
          </w:pPr>
          <w:hyperlink w:anchor="_Toc18261493" w:history="1">
            <w:r w:rsidR="003C4E4C" w:rsidRPr="003C4E4C">
              <w:rPr>
                <w:rStyle w:val="Kpr"/>
                <w:bCs/>
              </w:rPr>
              <w:t>4.2</w:t>
            </w:r>
            <w:r w:rsidR="003C4E4C" w:rsidRPr="003C4E4C">
              <w:rPr>
                <w:rFonts w:eastAsiaTheme="minorEastAsia" w:cstheme="minorBidi"/>
                <w:iCs w:val="0"/>
              </w:rPr>
              <w:tab/>
            </w:r>
            <w:r w:rsidR="003C4E4C" w:rsidRPr="003C4E4C">
              <w:rPr>
                <w:rStyle w:val="Kpr"/>
              </w:rPr>
              <w:t>Microservice Architecture</w:t>
            </w:r>
            <w:r w:rsidR="003C4E4C" w:rsidRPr="003C4E4C">
              <w:rPr>
                <w:webHidden/>
              </w:rPr>
              <w:tab/>
            </w:r>
            <w:r w:rsidR="003C4E4C" w:rsidRPr="003C4E4C">
              <w:rPr>
                <w:webHidden/>
              </w:rPr>
              <w:fldChar w:fldCharType="begin"/>
            </w:r>
            <w:r w:rsidR="003C4E4C" w:rsidRPr="003C4E4C">
              <w:rPr>
                <w:webHidden/>
              </w:rPr>
              <w:instrText xml:space="preserve"> PAGEREF _Toc18261493 \h </w:instrText>
            </w:r>
            <w:r w:rsidR="003C4E4C" w:rsidRPr="003C4E4C">
              <w:rPr>
                <w:webHidden/>
              </w:rPr>
            </w:r>
            <w:r w:rsidR="003C4E4C" w:rsidRPr="003C4E4C">
              <w:rPr>
                <w:webHidden/>
              </w:rPr>
              <w:fldChar w:fldCharType="separate"/>
            </w:r>
            <w:r w:rsidR="003C4E4C" w:rsidRPr="003C4E4C">
              <w:rPr>
                <w:webHidden/>
              </w:rPr>
              <w:t>50</w:t>
            </w:r>
            <w:r w:rsidR="003C4E4C" w:rsidRPr="003C4E4C">
              <w:rPr>
                <w:webHidden/>
              </w:rPr>
              <w:fldChar w:fldCharType="end"/>
            </w:r>
          </w:hyperlink>
        </w:p>
        <w:p w14:paraId="326F774F" w14:textId="28A87586" w:rsidR="003C4E4C" w:rsidRPr="003C4E4C" w:rsidRDefault="00997AC1">
          <w:pPr>
            <w:pStyle w:val="T2"/>
            <w:rPr>
              <w:rFonts w:eastAsiaTheme="minorEastAsia" w:cstheme="minorBidi"/>
              <w:iCs w:val="0"/>
            </w:rPr>
          </w:pPr>
          <w:hyperlink w:anchor="_Toc18261494" w:history="1">
            <w:r w:rsidR="003C4E4C" w:rsidRPr="003C4E4C">
              <w:rPr>
                <w:rStyle w:val="Kpr"/>
                <w:bCs/>
              </w:rPr>
              <w:t>4.3</w:t>
            </w:r>
            <w:r w:rsidR="003C4E4C" w:rsidRPr="003C4E4C">
              <w:rPr>
                <w:rFonts w:eastAsiaTheme="minorEastAsia" w:cstheme="minorBidi"/>
                <w:iCs w:val="0"/>
              </w:rPr>
              <w:tab/>
            </w:r>
            <w:r w:rsidR="003C4E4C" w:rsidRPr="003C4E4C">
              <w:rPr>
                <w:rStyle w:val="Kpr"/>
              </w:rPr>
              <w:t>Database Architecture of the System</w:t>
            </w:r>
            <w:r w:rsidR="003C4E4C" w:rsidRPr="003C4E4C">
              <w:rPr>
                <w:webHidden/>
              </w:rPr>
              <w:tab/>
            </w:r>
            <w:r w:rsidR="003C4E4C" w:rsidRPr="003C4E4C">
              <w:rPr>
                <w:webHidden/>
              </w:rPr>
              <w:fldChar w:fldCharType="begin"/>
            </w:r>
            <w:r w:rsidR="003C4E4C" w:rsidRPr="003C4E4C">
              <w:rPr>
                <w:webHidden/>
              </w:rPr>
              <w:instrText xml:space="preserve"> PAGEREF _Toc18261494 \h </w:instrText>
            </w:r>
            <w:r w:rsidR="003C4E4C" w:rsidRPr="003C4E4C">
              <w:rPr>
                <w:webHidden/>
              </w:rPr>
            </w:r>
            <w:r w:rsidR="003C4E4C" w:rsidRPr="003C4E4C">
              <w:rPr>
                <w:webHidden/>
              </w:rPr>
              <w:fldChar w:fldCharType="separate"/>
            </w:r>
            <w:r w:rsidR="003C4E4C" w:rsidRPr="003C4E4C">
              <w:rPr>
                <w:webHidden/>
              </w:rPr>
              <w:t>51</w:t>
            </w:r>
            <w:r w:rsidR="003C4E4C" w:rsidRPr="003C4E4C">
              <w:rPr>
                <w:webHidden/>
              </w:rPr>
              <w:fldChar w:fldCharType="end"/>
            </w:r>
          </w:hyperlink>
        </w:p>
        <w:p w14:paraId="7940D61C" w14:textId="4AE514A2"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495" w:history="1">
            <w:r w:rsidR="003C4E4C" w:rsidRPr="003C4E4C">
              <w:rPr>
                <w:rStyle w:val="Kpr"/>
                <w:rFonts w:ascii="LM Roman 10" w:hAnsi="LM Roman 10"/>
                <w:bCs/>
                <w:noProof/>
                <w:szCs w:val="24"/>
                <w14:scene3d>
                  <w14:camera w14:prst="orthographicFront"/>
                  <w14:lightRig w14:rig="threePt" w14:dir="t">
                    <w14:rot w14:lat="0" w14:lon="0" w14:rev="0"/>
                  </w14:lightRig>
                </w14:scene3d>
              </w:rPr>
              <w:t>4.3.1</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Source Column of the Databas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95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1</w:t>
            </w:r>
            <w:r w:rsidR="003C4E4C" w:rsidRPr="003C4E4C">
              <w:rPr>
                <w:rFonts w:ascii="LM Roman 10" w:hAnsi="LM Roman 10"/>
                <w:noProof/>
                <w:webHidden/>
                <w:szCs w:val="24"/>
              </w:rPr>
              <w:fldChar w:fldCharType="end"/>
            </w:r>
          </w:hyperlink>
        </w:p>
        <w:p w14:paraId="4762DACB" w14:textId="657F7DA0"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496" w:history="1">
            <w:r w:rsidR="003C4E4C" w:rsidRPr="003C4E4C">
              <w:rPr>
                <w:rStyle w:val="Kpr"/>
                <w:rFonts w:ascii="LM Roman 10" w:hAnsi="LM Roman 10"/>
                <w:bCs/>
                <w:noProof/>
                <w:szCs w:val="24"/>
                <w14:scene3d>
                  <w14:camera w14:prst="orthographicFront"/>
                  <w14:lightRig w14:rig="threePt" w14:dir="t">
                    <w14:rot w14:lat="0" w14:lon="0" w14:rev="0"/>
                  </w14:lightRig>
                </w14:scene3d>
              </w:rPr>
              <w:t>4.3.2</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Date Column of the Databas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96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1</w:t>
            </w:r>
            <w:r w:rsidR="003C4E4C" w:rsidRPr="003C4E4C">
              <w:rPr>
                <w:rFonts w:ascii="LM Roman 10" w:hAnsi="LM Roman 10"/>
                <w:noProof/>
                <w:webHidden/>
                <w:szCs w:val="24"/>
              </w:rPr>
              <w:fldChar w:fldCharType="end"/>
            </w:r>
          </w:hyperlink>
        </w:p>
        <w:p w14:paraId="367089DE" w14:textId="4C615BBE"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497" w:history="1">
            <w:r w:rsidR="003C4E4C" w:rsidRPr="003C4E4C">
              <w:rPr>
                <w:rStyle w:val="Kpr"/>
                <w:rFonts w:ascii="LM Roman 10" w:hAnsi="LM Roman 10"/>
                <w:bCs/>
                <w:noProof/>
                <w:szCs w:val="24"/>
                <w14:scene3d>
                  <w14:camera w14:prst="orthographicFront"/>
                  <w14:lightRig w14:rig="threePt" w14:dir="t">
                    <w14:rot w14:lat="0" w14:lon="0" w14:rev="0"/>
                  </w14:lightRig>
                </w14:scene3d>
              </w:rPr>
              <w:t>4.3.3</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UserName Column of the Databas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97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1</w:t>
            </w:r>
            <w:r w:rsidR="003C4E4C" w:rsidRPr="003C4E4C">
              <w:rPr>
                <w:rFonts w:ascii="LM Roman 10" w:hAnsi="LM Roman 10"/>
                <w:noProof/>
                <w:webHidden/>
                <w:szCs w:val="24"/>
              </w:rPr>
              <w:fldChar w:fldCharType="end"/>
            </w:r>
          </w:hyperlink>
        </w:p>
        <w:p w14:paraId="1665E79D" w14:textId="06E1241A"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498" w:history="1">
            <w:r w:rsidR="003C4E4C" w:rsidRPr="003C4E4C">
              <w:rPr>
                <w:rStyle w:val="Kpr"/>
                <w:rFonts w:ascii="LM Roman 10" w:hAnsi="LM Roman 10"/>
                <w:bCs/>
                <w:noProof/>
                <w:szCs w:val="24"/>
                <w14:scene3d>
                  <w14:camera w14:prst="orthographicFront"/>
                  <w14:lightRig w14:rig="threePt" w14:dir="t">
                    <w14:rot w14:lat="0" w14:lon="0" w14:rev="0"/>
                  </w14:lightRig>
                </w14:scene3d>
              </w:rPr>
              <w:t>4.3.4</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Title Column of the Databas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98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2</w:t>
            </w:r>
            <w:r w:rsidR="003C4E4C" w:rsidRPr="003C4E4C">
              <w:rPr>
                <w:rFonts w:ascii="LM Roman 10" w:hAnsi="LM Roman 10"/>
                <w:noProof/>
                <w:webHidden/>
                <w:szCs w:val="24"/>
              </w:rPr>
              <w:fldChar w:fldCharType="end"/>
            </w:r>
          </w:hyperlink>
        </w:p>
        <w:p w14:paraId="5E731CF8" w14:textId="4D1A705B"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499" w:history="1">
            <w:r w:rsidR="003C4E4C" w:rsidRPr="003C4E4C">
              <w:rPr>
                <w:rStyle w:val="Kpr"/>
                <w:rFonts w:ascii="LM Roman 10" w:hAnsi="LM Roman 10"/>
                <w:bCs/>
                <w:noProof/>
                <w:szCs w:val="24"/>
                <w14:scene3d>
                  <w14:camera w14:prst="orthographicFront"/>
                  <w14:lightRig w14:rig="threePt" w14:dir="t">
                    <w14:rot w14:lat="0" w14:lon="0" w14:rev="0"/>
                  </w14:lightRig>
                </w14:scene3d>
              </w:rPr>
              <w:t>4.3.5</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Text Column of the Databas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99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2</w:t>
            </w:r>
            <w:r w:rsidR="003C4E4C" w:rsidRPr="003C4E4C">
              <w:rPr>
                <w:rFonts w:ascii="LM Roman 10" w:hAnsi="LM Roman 10"/>
                <w:noProof/>
                <w:webHidden/>
                <w:szCs w:val="24"/>
              </w:rPr>
              <w:fldChar w:fldCharType="end"/>
            </w:r>
          </w:hyperlink>
        </w:p>
        <w:p w14:paraId="012B3302" w14:textId="430A42B7"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500" w:history="1">
            <w:r w:rsidR="003C4E4C" w:rsidRPr="003C4E4C">
              <w:rPr>
                <w:rStyle w:val="Kpr"/>
                <w:rFonts w:ascii="LM Roman 10" w:hAnsi="LM Roman 10"/>
                <w:bCs/>
                <w:noProof/>
                <w:szCs w:val="24"/>
                <w14:scene3d>
                  <w14:camera w14:prst="orthographicFront"/>
                  <w14:lightRig w14:rig="threePt" w14:dir="t">
                    <w14:rot w14:lat="0" w14:lon="0" w14:rev="0"/>
                  </w14:lightRig>
                </w14:scene3d>
              </w:rPr>
              <w:t>4.3.6</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Status Column of the Databas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00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2</w:t>
            </w:r>
            <w:r w:rsidR="003C4E4C" w:rsidRPr="003C4E4C">
              <w:rPr>
                <w:rFonts w:ascii="LM Roman 10" w:hAnsi="LM Roman 10"/>
                <w:noProof/>
                <w:webHidden/>
                <w:szCs w:val="24"/>
              </w:rPr>
              <w:fldChar w:fldCharType="end"/>
            </w:r>
          </w:hyperlink>
        </w:p>
        <w:p w14:paraId="71509031" w14:textId="74DEE108" w:rsidR="003C4E4C" w:rsidRPr="003C4E4C" w:rsidRDefault="00997AC1">
          <w:pPr>
            <w:pStyle w:val="T2"/>
            <w:rPr>
              <w:rFonts w:eastAsiaTheme="minorEastAsia" w:cstheme="minorBidi"/>
              <w:iCs w:val="0"/>
            </w:rPr>
          </w:pPr>
          <w:hyperlink w:anchor="_Toc18261501" w:history="1">
            <w:r w:rsidR="003C4E4C" w:rsidRPr="003C4E4C">
              <w:rPr>
                <w:rStyle w:val="Kpr"/>
                <w:bCs/>
              </w:rPr>
              <w:t>4.4</w:t>
            </w:r>
            <w:r w:rsidR="003C4E4C" w:rsidRPr="003C4E4C">
              <w:rPr>
                <w:rFonts w:eastAsiaTheme="minorEastAsia" w:cstheme="minorBidi"/>
                <w:iCs w:val="0"/>
              </w:rPr>
              <w:tab/>
            </w:r>
            <w:r w:rsidR="003C4E4C" w:rsidRPr="003C4E4C">
              <w:rPr>
                <w:rStyle w:val="Kpr"/>
              </w:rPr>
              <w:t>User Interface of the System</w:t>
            </w:r>
            <w:r w:rsidR="003C4E4C" w:rsidRPr="003C4E4C">
              <w:rPr>
                <w:webHidden/>
              </w:rPr>
              <w:tab/>
            </w:r>
            <w:r w:rsidR="003C4E4C" w:rsidRPr="003C4E4C">
              <w:rPr>
                <w:webHidden/>
              </w:rPr>
              <w:fldChar w:fldCharType="begin"/>
            </w:r>
            <w:r w:rsidR="003C4E4C" w:rsidRPr="003C4E4C">
              <w:rPr>
                <w:webHidden/>
              </w:rPr>
              <w:instrText xml:space="preserve"> PAGEREF _Toc18261501 \h </w:instrText>
            </w:r>
            <w:r w:rsidR="003C4E4C" w:rsidRPr="003C4E4C">
              <w:rPr>
                <w:webHidden/>
              </w:rPr>
            </w:r>
            <w:r w:rsidR="003C4E4C" w:rsidRPr="003C4E4C">
              <w:rPr>
                <w:webHidden/>
              </w:rPr>
              <w:fldChar w:fldCharType="separate"/>
            </w:r>
            <w:r w:rsidR="003C4E4C" w:rsidRPr="003C4E4C">
              <w:rPr>
                <w:webHidden/>
              </w:rPr>
              <w:t>53</w:t>
            </w:r>
            <w:r w:rsidR="003C4E4C" w:rsidRPr="003C4E4C">
              <w:rPr>
                <w:webHidden/>
              </w:rPr>
              <w:fldChar w:fldCharType="end"/>
            </w:r>
          </w:hyperlink>
        </w:p>
        <w:p w14:paraId="3AB8980C" w14:textId="2A180295" w:rsidR="003C4E4C" w:rsidRPr="003C4E4C" w:rsidRDefault="00997AC1">
          <w:pPr>
            <w:pStyle w:val="T2"/>
            <w:rPr>
              <w:rFonts w:eastAsiaTheme="minorEastAsia" w:cstheme="minorBidi"/>
              <w:iCs w:val="0"/>
            </w:rPr>
          </w:pPr>
          <w:hyperlink w:anchor="_Toc18261502" w:history="1">
            <w:r w:rsidR="003C4E4C" w:rsidRPr="003C4E4C">
              <w:rPr>
                <w:rStyle w:val="Kpr"/>
                <w:bCs/>
              </w:rPr>
              <w:t>4.5</w:t>
            </w:r>
            <w:r w:rsidR="003C4E4C" w:rsidRPr="003C4E4C">
              <w:rPr>
                <w:rFonts w:eastAsiaTheme="minorEastAsia" w:cstheme="minorBidi"/>
                <w:iCs w:val="0"/>
              </w:rPr>
              <w:tab/>
            </w:r>
            <w:r w:rsidR="003C4E4C" w:rsidRPr="003C4E4C">
              <w:rPr>
                <w:rStyle w:val="Kpr"/>
              </w:rPr>
              <w:t>Other Technologies Used in the Thesis Study</w:t>
            </w:r>
            <w:r w:rsidR="003C4E4C" w:rsidRPr="003C4E4C">
              <w:rPr>
                <w:webHidden/>
              </w:rPr>
              <w:tab/>
            </w:r>
            <w:r w:rsidR="003C4E4C" w:rsidRPr="003C4E4C">
              <w:rPr>
                <w:webHidden/>
              </w:rPr>
              <w:fldChar w:fldCharType="begin"/>
            </w:r>
            <w:r w:rsidR="003C4E4C" w:rsidRPr="003C4E4C">
              <w:rPr>
                <w:webHidden/>
              </w:rPr>
              <w:instrText xml:space="preserve"> PAGEREF _Toc18261502 \h </w:instrText>
            </w:r>
            <w:r w:rsidR="003C4E4C" w:rsidRPr="003C4E4C">
              <w:rPr>
                <w:webHidden/>
              </w:rPr>
            </w:r>
            <w:r w:rsidR="003C4E4C" w:rsidRPr="003C4E4C">
              <w:rPr>
                <w:webHidden/>
              </w:rPr>
              <w:fldChar w:fldCharType="separate"/>
            </w:r>
            <w:r w:rsidR="003C4E4C" w:rsidRPr="003C4E4C">
              <w:rPr>
                <w:webHidden/>
              </w:rPr>
              <w:t>53</w:t>
            </w:r>
            <w:r w:rsidR="003C4E4C" w:rsidRPr="003C4E4C">
              <w:rPr>
                <w:webHidden/>
              </w:rPr>
              <w:fldChar w:fldCharType="end"/>
            </w:r>
          </w:hyperlink>
        </w:p>
        <w:p w14:paraId="56ADC71F" w14:textId="5096C5EB" w:rsidR="003C4E4C" w:rsidRPr="003C4E4C" w:rsidRDefault="00997AC1">
          <w:pPr>
            <w:pStyle w:val="T2"/>
            <w:rPr>
              <w:rFonts w:eastAsiaTheme="minorEastAsia" w:cstheme="minorBidi"/>
              <w:iCs w:val="0"/>
            </w:rPr>
          </w:pPr>
          <w:hyperlink w:anchor="_Toc18261503" w:history="1">
            <w:r w:rsidR="003C4E4C" w:rsidRPr="003C4E4C">
              <w:rPr>
                <w:rStyle w:val="Kpr"/>
                <w:bCs/>
              </w:rPr>
              <w:t>4.6</w:t>
            </w:r>
            <w:r w:rsidR="003C4E4C" w:rsidRPr="003C4E4C">
              <w:rPr>
                <w:rFonts w:eastAsiaTheme="minorEastAsia" w:cstheme="minorBidi"/>
                <w:iCs w:val="0"/>
              </w:rPr>
              <w:tab/>
            </w:r>
            <w:r w:rsidR="003C4E4C" w:rsidRPr="003C4E4C">
              <w:rPr>
                <w:rStyle w:val="Kpr"/>
              </w:rPr>
              <w:t>Summary of the Implementation Chapter</w:t>
            </w:r>
            <w:r w:rsidR="003C4E4C" w:rsidRPr="003C4E4C">
              <w:rPr>
                <w:webHidden/>
              </w:rPr>
              <w:tab/>
            </w:r>
            <w:r w:rsidR="003C4E4C" w:rsidRPr="003C4E4C">
              <w:rPr>
                <w:webHidden/>
              </w:rPr>
              <w:fldChar w:fldCharType="begin"/>
            </w:r>
            <w:r w:rsidR="003C4E4C" w:rsidRPr="003C4E4C">
              <w:rPr>
                <w:webHidden/>
              </w:rPr>
              <w:instrText xml:space="preserve"> PAGEREF _Toc18261503 \h </w:instrText>
            </w:r>
            <w:r w:rsidR="003C4E4C" w:rsidRPr="003C4E4C">
              <w:rPr>
                <w:webHidden/>
              </w:rPr>
            </w:r>
            <w:r w:rsidR="003C4E4C" w:rsidRPr="003C4E4C">
              <w:rPr>
                <w:webHidden/>
              </w:rPr>
              <w:fldChar w:fldCharType="separate"/>
            </w:r>
            <w:r w:rsidR="003C4E4C" w:rsidRPr="003C4E4C">
              <w:rPr>
                <w:webHidden/>
              </w:rPr>
              <w:t>54</w:t>
            </w:r>
            <w:r w:rsidR="003C4E4C" w:rsidRPr="003C4E4C">
              <w:rPr>
                <w:webHidden/>
              </w:rPr>
              <w:fldChar w:fldCharType="end"/>
            </w:r>
          </w:hyperlink>
        </w:p>
        <w:p w14:paraId="63BCC408" w14:textId="57D218D0" w:rsidR="003C4E4C" w:rsidRPr="003C4E4C" w:rsidRDefault="00997AC1">
          <w:pPr>
            <w:pStyle w:val="T1"/>
            <w:rPr>
              <w:rFonts w:ascii="LM Roman 10" w:eastAsiaTheme="minorEastAsia" w:hAnsi="LM Roman 10" w:cstheme="minorBidi"/>
              <w:noProof/>
              <w:szCs w:val="24"/>
            </w:rPr>
          </w:pPr>
          <w:hyperlink w:anchor="_Toc18261504" w:history="1">
            <w:r w:rsidR="003C4E4C" w:rsidRPr="003C4E4C">
              <w:rPr>
                <w:rStyle w:val="Kpr"/>
                <w:rFonts w:ascii="LM Roman 10" w:hAnsi="LM Roman 10"/>
                <w:noProof/>
                <w:szCs w:val="24"/>
              </w:rPr>
              <w:t>5</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RESULT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04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5</w:t>
            </w:r>
            <w:r w:rsidR="003C4E4C" w:rsidRPr="003C4E4C">
              <w:rPr>
                <w:rFonts w:ascii="LM Roman 10" w:hAnsi="LM Roman 10"/>
                <w:noProof/>
                <w:webHidden/>
                <w:szCs w:val="24"/>
              </w:rPr>
              <w:fldChar w:fldCharType="end"/>
            </w:r>
          </w:hyperlink>
        </w:p>
        <w:p w14:paraId="5BB94397" w14:textId="17DE830F" w:rsidR="003C4E4C" w:rsidRPr="003C4E4C" w:rsidRDefault="00997AC1">
          <w:pPr>
            <w:pStyle w:val="T2"/>
            <w:rPr>
              <w:rFonts w:eastAsiaTheme="minorEastAsia" w:cstheme="minorBidi"/>
              <w:iCs w:val="0"/>
            </w:rPr>
          </w:pPr>
          <w:hyperlink w:anchor="_Toc18261505" w:history="1">
            <w:r w:rsidR="003C4E4C" w:rsidRPr="003C4E4C">
              <w:rPr>
                <w:rStyle w:val="Kpr"/>
                <w:bCs/>
              </w:rPr>
              <w:t>5.1</w:t>
            </w:r>
            <w:r w:rsidR="003C4E4C" w:rsidRPr="003C4E4C">
              <w:rPr>
                <w:rFonts w:eastAsiaTheme="minorEastAsia" w:cstheme="minorBidi"/>
                <w:iCs w:val="0"/>
              </w:rPr>
              <w:tab/>
            </w:r>
            <w:r w:rsidR="003C4E4C" w:rsidRPr="003C4E4C">
              <w:rPr>
                <w:rStyle w:val="Kpr"/>
              </w:rPr>
              <w:t>Successful Cybersecurity Event Detection Samples</w:t>
            </w:r>
            <w:r w:rsidR="003C4E4C" w:rsidRPr="003C4E4C">
              <w:rPr>
                <w:webHidden/>
              </w:rPr>
              <w:tab/>
            </w:r>
            <w:r w:rsidR="003C4E4C" w:rsidRPr="003C4E4C">
              <w:rPr>
                <w:webHidden/>
              </w:rPr>
              <w:fldChar w:fldCharType="begin"/>
            </w:r>
            <w:r w:rsidR="003C4E4C" w:rsidRPr="003C4E4C">
              <w:rPr>
                <w:webHidden/>
              </w:rPr>
              <w:instrText xml:space="preserve"> PAGEREF _Toc18261505 \h </w:instrText>
            </w:r>
            <w:r w:rsidR="003C4E4C" w:rsidRPr="003C4E4C">
              <w:rPr>
                <w:webHidden/>
              </w:rPr>
            </w:r>
            <w:r w:rsidR="003C4E4C" w:rsidRPr="003C4E4C">
              <w:rPr>
                <w:webHidden/>
              </w:rPr>
              <w:fldChar w:fldCharType="separate"/>
            </w:r>
            <w:r w:rsidR="003C4E4C" w:rsidRPr="003C4E4C">
              <w:rPr>
                <w:webHidden/>
              </w:rPr>
              <w:t>56</w:t>
            </w:r>
            <w:r w:rsidR="003C4E4C" w:rsidRPr="003C4E4C">
              <w:rPr>
                <w:webHidden/>
              </w:rPr>
              <w:fldChar w:fldCharType="end"/>
            </w:r>
          </w:hyperlink>
        </w:p>
        <w:p w14:paraId="6D62EC24" w14:textId="707F07DB"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506" w:history="1">
            <w:r w:rsidR="003C4E4C" w:rsidRPr="003C4E4C">
              <w:rPr>
                <w:rStyle w:val="Kpr"/>
                <w:rFonts w:ascii="LM Roman 10" w:hAnsi="LM Roman 10"/>
                <w:bCs/>
                <w:noProof/>
                <w:szCs w:val="24"/>
                <w14:scene3d>
                  <w14:camera w14:prst="orthographicFront"/>
                  <w14:lightRig w14:rig="threePt" w14:dir="t">
                    <w14:rot w14:lat="0" w14:lon="0" w14:rev="0"/>
                  </w14:lightRig>
                </w14:scene3d>
              </w:rPr>
              <w:t>5.1.1</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WhatsApp Spyware Attack</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06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6</w:t>
            </w:r>
            <w:r w:rsidR="003C4E4C" w:rsidRPr="003C4E4C">
              <w:rPr>
                <w:rFonts w:ascii="LM Roman 10" w:hAnsi="LM Roman 10"/>
                <w:noProof/>
                <w:webHidden/>
                <w:szCs w:val="24"/>
              </w:rPr>
              <w:fldChar w:fldCharType="end"/>
            </w:r>
          </w:hyperlink>
        </w:p>
        <w:p w14:paraId="070A1DB0" w14:textId="3D03B531"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507" w:history="1">
            <w:r w:rsidR="003C4E4C" w:rsidRPr="003C4E4C">
              <w:rPr>
                <w:rStyle w:val="Kpr"/>
                <w:rFonts w:ascii="LM Roman 10" w:hAnsi="LM Roman 10"/>
                <w:bCs/>
                <w:noProof/>
                <w:szCs w:val="24"/>
                <w14:scene3d>
                  <w14:camera w14:prst="orthographicFront"/>
                  <w14:lightRig w14:rig="threePt" w14:dir="t">
                    <w14:rot w14:lat="0" w14:lon="0" w14:rev="0"/>
                  </w14:lightRig>
                </w14:scene3d>
              </w:rPr>
              <w:t>5.1.2</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Vulnerabilities in Remote Patient Tracking System Application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07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7</w:t>
            </w:r>
            <w:r w:rsidR="003C4E4C" w:rsidRPr="003C4E4C">
              <w:rPr>
                <w:rFonts w:ascii="LM Roman 10" w:hAnsi="LM Roman 10"/>
                <w:noProof/>
                <w:webHidden/>
                <w:szCs w:val="24"/>
              </w:rPr>
              <w:fldChar w:fldCharType="end"/>
            </w:r>
          </w:hyperlink>
        </w:p>
        <w:p w14:paraId="2A219F1D" w14:textId="4D2E7B04"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508" w:history="1">
            <w:r w:rsidR="003C4E4C" w:rsidRPr="003C4E4C">
              <w:rPr>
                <w:rStyle w:val="Kpr"/>
                <w:rFonts w:ascii="LM Roman 10" w:hAnsi="LM Roman 10"/>
                <w:bCs/>
                <w:noProof/>
                <w:szCs w:val="24"/>
                <w14:scene3d>
                  <w14:camera w14:prst="orthographicFront"/>
                  <w14:lightRig w14:rig="threePt" w14:dir="t">
                    <w14:rot w14:lat="0" w14:lon="0" w14:rev="0"/>
                  </w14:lightRig>
                </w14:scene3d>
              </w:rPr>
              <w:t>5.1.3</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Other Successful Detection Example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08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7</w:t>
            </w:r>
            <w:r w:rsidR="003C4E4C" w:rsidRPr="003C4E4C">
              <w:rPr>
                <w:rFonts w:ascii="LM Roman 10" w:hAnsi="LM Roman 10"/>
                <w:noProof/>
                <w:webHidden/>
                <w:szCs w:val="24"/>
              </w:rPr>
              <w:fldChar w:fldCharType="end"/>
            </w:r>
          </w:hyperlink>
        </w:p>
        <w:p w14:paraId="66E1DB86" w14:textId="7721C475" w:rsidR="003C4E4C" w:rsidRPr="003C4E4C" w:rsidRDefault="00997AC1">
          <w:pPr>
            <w:pStyle w:val="T2"/>
            <w:rPr>
              <w:rFonts w:eastAsiaTheme="minorEastAsia" w:cstheme="minorBidi"/>
              <w:iCs w:val="0"/>
            </w:rPr>
          </w:pPr>
          <w:hyperlink w:anchor="_Toc18261509" w:history="1">
            <w:r w:rsidR="003C4E4C" w:rsidRPr="003C4E4C">
              <w:rPr>
                <w:rStyle w:val="Kpr"/>
                <w:bCs/>
              </w:rPr>
              <w:t>5.2</w:t>
            </w:r>
            <w:r w:rsidR="003C4E4C" w:rsidRPr="003C4E4C">
              <w:rPr>
                <w:rFonts w:eastAsiaTheme="minorEastAsia" w:cstheme="minorBidi"/>
                <w:iCs w:val="0"/>
              </w:rPr>
              <w:tab/>
            </w:r>
            <w:r w:rsidR="003C4E4C" w:rsidRPr="003C4E4C">
              <w:rPr>
                <w:rStyle w:val="Kpr"/>
              </w:rPr>
              <w:t>Unsuccessful Cybersecurity Event Detection Samples</w:t>
            </w:r>
            <w:r w:rsidR="003C4E4C" w:rsidRPr="003C4E4C">
              <w:rPr>
                <w:webHidden/>
              </w:rPr>
              <w:tab/>
            </w:r>
            <w:r w:rsidR="003C4E4C" w:rsidRPr="003C4E4C">
              <w:rPr>
                <w:webHidden/>
              </w:rPr>
              <w:fldChar w:fldCharType="begin"/>
            </w:r>
            <w:r w:rsidR="003C4E4C" w:rsidRPr="003C4E4C">
              <w:rPr>
                <w:webHidden/>
              </w:rPr>
              <w:instrText xml:space="preserve"> PAGEREF _Toc18261509 \h </w:instrText>
            </w:r>
            <w:r w:rsidR="003C4E4C" w:rsidRPr="003C4E4C">
              <w:rPr>
                <w:webHidden/>
              </w:rPr>
            </w:r>
            <w:r w:rsidR="003C4E4C" w:rsidRPr="003C4E4C">
              <w:rPr>
                <w:webHidden/>
              </w:rPr>
              <w:fldChar w:fldCharType="separate"/>
            </w:r>
            <w:r w:rsidR="003C4E4C" w:rsidRPr="003C4E4C">
              <w:rPr>
                <w:webHidden/>
              </w:rPr>
              <w:t>63</w:t>
            </w:r>
            <w:r w:rsidR="003C4E4C" w:rsidRPr="003C4E4C">
              <w:rPr>
                <w:webHidden/>
              </w:rPr>
              <w:fldChar w:fldCharType="end"/>
            </w:r>
          </w:hyperlink>
        </w:p>
        <w:p w14:paraId="01AF822B" w14:textId="2FBAFEA4"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510" w:history="1">
            <w:r w:rsidR="003C4E4C" w:rsidRPr="003C4E4C">
              <w:rPr>
                <w:rStyle w:val="Kpr"/>
                <w:rFonts w:ascii="LM Roman 10" w:hAnsi="LM Roman 10"/>
                <w:bCs/>
                <w:noProof/>
                <w:szCs w:val="24"/>
                <w14:scene3d>
                  <w14:camera w14:prst="orthographicFront"/>
                  <w14:lightRig w14:rig="threePt" w14:dir="t">
                    <w14:rot w14:lat="0" w14:lon="0" w14:rev="0"/>
                  </w14:lightRig>
                </w14:scene3d>
              </w:rPr>
              <w:t>5.2.1</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Sample False Positive Cybersecurity Event Detection</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10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63</w:t>
            </w:r>
            <w:r w:rsidR="003C4E4C" w:rsidRPr="003C4E4C">
              <w:rPr>
                <w:rFonts w:ascii="LM Roman 10" w:hAnsi="LM Roman 10"/>
                <w:noProof/>
                <w:webHidden/>
                <w:szCs w:val="24"/>
              </w:rPr>
              <w:fldChar w:fldCharType="end"/>
            </w:r>
          </w:hyperlink>
        </w:p>
        <w:p w14:paraId="452160F8" w14:textId="0B213F80" w:rsidR="003C4E4C" w:rsidRPr="003C4E4C" w:rsidRDefault="00997AC1">
          <w:pPr>
            <w:pStyle w:val="T3"/>
            <w:tabs>
              <w:tab w:val="left" w:pos="1320"/>
              <w:tab w:val="right" w:leader="dot" w:pos="8544"/>
            </w:tabs>
            <w:rPr>
              <w:rFonts w:ascii="LM Roman 10" w:eastAsiaTheme="minorEastAsia" w:hAnsi="LM Roman 10" w:cstheme="minorBidi"/>
              <w:noProof/>
              <w:szCs w:val="24"/>
            </w:rPr>
          </w:pPr>
          <w:hyperlink w:anchor="_Toc18261511" w:history="1">
            <w:r w:rsidR="003C4E4C" w:rsidRPr="003C4E4C">
              <w:rPr>
                <w:rStyle w:val="Kpr"/>
                <w:rFonts w:ascii="LM Roman 10" w:hAnsi="LM Roman 10"/>
                <w:bCs/>
                <w:noProof/>
                <w:szCs w:val="24"/>
                <w14:scene3d>
                  <w14:camera w14:prst="orthographicFront"/>
                  <w14:lightRig w14:rig="threePt" w14:dir="t">
                    <w14:rot w14:lat="0" w14:lon="0" w14:rev="0"/>
                  </w14:lightRig>
                </w14:scene3d>
              </w:rPr>
              <w:t>5.2.2</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Sample not Useful Cybersecurity Event Detection</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11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63</w:t>
            </w:r>
            <w:r w:rsidR="003C4E4C" w:rsidRPr="003C4E4C">
              <w:rPr>
                <w:rFonts w:ascii="LM Roman 10" w:hAnsi="LM Roman 10"/>
                <w:noProof/>
                <w:webHidden/>
                <w:szCs w:val="24"/>
              </w:rPr>
              <w:fldChar w:fldCharType="end"/>
            </w:r>
          </w:hyperlink>
        </w:p>
        <w:p w14:paraId="2C91F086" w14:textId="35830299" w:rsidR="003C4E4C" w:rsidRPr="003C4E4C" w:rsidRDefault="00997AC1">
          <w:pPr>
            <w:pStyle w:val="T2"/>
            <w:rPr>
              <w:rFonts w:eastAsiaTheme="minorEastAsia" w:cstheme="minorBidi"/>
              <w:iCs w:val="0"/>
            </w:rPr>
          </w:pPr>
          <w:hyperlink w:anchor="_Toc18261512" w:history="1">
            <w:r w:rsidR="003C4E4C" w:rsidRPr="003C4E4C">
              <w:rPr>
                <w:rStyle w:val="Kpr"/>
                <w:bCs/>
              </w:rPr>
              <w:t>5.3</w:t>
            </w:r>
            <w:r w:rsidR="003C4E4C" w:rsidRPr="003C4E4C">
              <w:rPr>
                <w:rFonts w:eastAsiaTheme="minorEastAsia" w:cstheme="minorBidi"/>
                <w:iCs w:val="0"/>
              </w:rPr>
              <w:tab/>
            </w:r>
            <w:r w:rsidR="003C4E4C" w:rsidRPr="003C4E4C">
              <w:rPr>
                <w:rStyle w:val="Kpr"/>
              </w:rPr>
              <w:t>Evaluation of the Results</w:t>
            </w:r>
            <w:r w:rsidR="003C4E4C" w:rsidRPr="003C4E4C">
              <w:rPr>
                <w:webHidden/>
              </w:rPr>
              <w:tab/>
            </w:r>
            <w:r w:rsidR="003C4E4C" w:rsidRPr="003C4E4C">
              <w:rPr>
                <w:webHidden/>
              </w:rPr>
              <w:fldChar w:fldCharType="begin"/>
            </w:r>
            <w:r w:rsidR="003C4E4C" w:rsidRPr="003C4E4C">
              <w:rPr>
                <w:webHidden/>
              </w:rPr>
              <w:instrText xml:space="preserve"> PAGEREF _Toc18261512 \h </w:instrText>
            </w:r>
            <w:r w:rsidR="003C4E4C" w:rsidRPr="003C4E4C">
              <w:rPr>
                <w:webHidden/>
              </w:rPr>
            </w:r>
            <w:r w:rsidR="003C4E4C" w:rsidRPr="003C4E4C">
              <w:rPr>
                <w:webHidden/>
              </w:rPr>
              <w:fldChar w:fldCharType="separate"/>
            </w:r>
            <w:r w:rsidR="003C4E4C" w:rsidRPr="003C4E4C">
              <w:rPr>
                <w:webHidden/>
              </w:rPr>
              <w:t>64</w:t>
            </w:r>
            <w:r w:rsidR="003C4E4C" w:rsidRPr="003C4E4C">
              <w:rPr>
                <w:webHidden/>
              </w:rPr>
              <w:fldChar w:fldCharType="end"/>
            </w:r>
          </w:hyperlink>
        </w:p>
        <w:p w14:paraId="75C51AC5" w14:textId="48FEB471" w:rsidR="003C4E4C" w:rsidRPr="003C4E4C" w:rsidRDefault="00997AC1">
          <w:pPr>
            <w:pStyle w:val="T1"/>
            <w:rPr>
              <w:rFonts w:ascii="LM Roman 10" w:eastAsiaTheme="minorEastAsia" w:hAnsi="LM Roman 10" w:cstheme="minorBidi"/>
              <w:noProof/>
              <w:szCs w:val="24"/>
            </w:rPr>
          </w:pPr>
          <w:hyperlink w:anchor="_Toc18261513" w:history="1">
            <w:r w:rsidR="003C4E4C" w:rsidRPr="003C4E4C">
              <w:rPr>
                <w:rStyle w:val="Kpr"/>
                <w:rFonts w:ascii="LM Roman 10" w:hAnsi="LM Roman 10"/>
                <w:noProof/>
                <w:szCs w:val="24"/>
              </w:rPr>
              <w:t>6</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CONCLUSION AND FUTURE WORK</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13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66</w:t>
            </w:r>
            <w:r w:rsidR="003C4E4C" w:rsidRPr="003C4E4C">
              <w:rPr>
                <w:rFonts w:ascii="LM Roman 10" w:hAnsi="LM Roman 10"/>
                <w:noProof/>
                <w:webHidden/>
                <w:szCs w:val="24"/>
              </w:rPr>
              <w:fldChar w:fldCharType="end"/>
            </w:r>
          </w:hyperlink>
        </w:p>
        <w:p w14:paraId="25A0EC75" w14:textId="6E921B83" w:rsidR="003C4E4C" w:rsidRPr="003C4E4C" w:rsidRDefault="00997AC1">
          <w:pPr>
            <w:pStyle w:val="T2"/>
            <w:rPr>
              <w:rFonts w:eastAsiaTheme="minorEastAsia" w:cstheme="minorBidi"/>
              <w:iCs w:val="0"/>
            </w:rPr>
          </w:pPr>
          <w:hyperlink w:anchor="_Toc18261514" w:history="1">
            <w:r w:rsidR="003C4E4C" w:rsidRPr="003C4E4C">
              <w:rPr>
                <w:rStyle w:val="Kpr"/>
                <w:bCs/>
              </w:rPr>
              <w:t>6.1</w:t>
            </w:r>
            <w:r w:rsidR="003C4E4C" w:rsidRPr="003C4E4C">
              <w:rPr>
                <w:rFonts w:eastAsiaTheme="minorEastAsia" w:cstheme="minorBidi"/>
                <w:iCs w:val="0"/>
              </w:rPr>
              <w:tab/>
            </w:r>
            <w:r w:rsidR="003C4E4C" w:rsidRPr="003C4E4C">
              <w:rPr>
                <w:rStyle w:val="Kpr"/>
              </w:rPr>
              <w:t>Conclusion</w:t>
            </w:r>
            <w:r w:rsidR="003C4E4C" w:rsidRPr="003C4E4C">
              <w:rPr>
                <w:webHidden/>
              </w:rPr>
              <w:tab/>
            </w:r>
            <w:r w:rsidR="003C4E4C" w:rsidRPr="003C4E4C">
              <w:rPr>
                <w:webHidden/>
              </w:rPr>
              <w:fldChar w:fldCharType="begin"/>
            </w:r>
            <w:r w:rsidR="003C4E4C" w:rsidRPr="003C4E4C">
              <w:rPr>
                <w:webHidden/>
              </w:rPr>
              <w:instrText xml:space="preserve"> PAGEREF _Toc18261514 \h </w:instrText>
            </w:r>
            <w:r w:rsidR="003C4E4C" w:rsidRPr="003C4E4C">
              <w:rPr>
                <w:webHidden/>
              </w:rPr>
            </w:r>
            <w:r w:rsidR="003C4E4C" w:rsidRPr="003C4E4C">
              <w:rPr>
                <w:webHidden/>
              </w:rPr>
              <w:fldChar w:fldCharType="separate"/>
            </w:r>
            <w:r w:rsidR="003C4E4C" w:rsidRPr="003C4E4C">
              <w:rPr>
                <w:webHidden/>
              </w:rPr>
              <w:t>66</w:t>
            </w:r>
            <w:r w:rsidR="003C4E4C" w:rsidRPr="003C4E4C">
              <w:rPr>
                <w:webHidden/>
              </w:rPr>
              <w:fldChar w:fldCharType="end"/>
            </w:r>
          </w:hyperlink>
        </w:p>
        <w:p w14:paraId="299C05C5" w14:textId="624A4E9A" w:rsidR="003C4E4C" w:rsidRPr="003C4E4C" w:rsidRDefault="00997AC1">
          <w:pPr>
            <w:pStyle w:val="T2"/>
            <w:rPr>
              <w:rFonts w:eastAsiaTheme="minorEastAsia" w:cstheme="minorBidi"/>
              <w:iCs w:val="0"/>
            </w:rPr>
          </w:pPr>
          <w:hyperlink w:anchor="_Toc18261515" w:history="1">
            <w:r w:rsidR="003C4E4C" w:rsidRPr="003C4E4C">
              <w:rPr>
                <w:rStyle w:val="Kpr"/>
                <w:bCs/>
              </w:rPr>
              <w:t>6.2</w:t>
            </w:r>
            <w:r w:rsidR="003C4E4C" w:rsidRPr="003C4E4C">
              <w:rPr>
                <w:rFonts w:eastAsiaTheme="minorEastAsia" w:cstheme="minorBidi"/>
                <w:iCs w:val="0"/>
              </w:rPr>
              <w:tab/>
            </w:r>
            <w:r w:rsidR="003C4E4C" w:rsidRPr="003C4E4C">
              <w:rPr>
                <w:rStyle w:val="Kpr"/>
              </w:rPr>
              <w:t>Future Work</w:t>
            </w:r>
            <w:r w:rsidR="003C4E4C" w:rsidRPr="003C4E4C">
              <w:rPr>
                <w:webHidden/>
              </w:rPr>
              <w:tab/>
            </w:r>
            <w:r w:rsidR="003C4E4C" w:rsidRPr="003C4E4C">
              <w:rPr>
                <w:webHidden/>
              </w:rPr>
              <w:fldChar w:fldCharType="begin"/>
            </w:r>
            <w:r w:rsidR="003C4E4C" w:rsidRPr="003C4E4C">
              <w:rPr>
                <w:webHidden/>
              </w:rPr>
              <w:instrText xml:space="preserve"> PAGEREF _Toc18261515 \h </w:instrText>
            </w:r>
            <w:r w:rsidR="003C4E4C" w:rsidRPr="003C4E4C">
              <w:rPr>
                <w:webHidden/>
              </w:rPr>
            </w:r>
            <w:r w:rsidR="003C4E4C" w:rsidRPr="003C4E4C">
              <w:rPr>
                <w:webHidden/>
              </w:rPr>
              <w:fldChar w:fldCharType="separate"/>
            </w:r>
            <w:r w:rsidR="003C4E4C" w:rsidRPr="003C4E4C">
              <w:rPr>
                <w:webHidden/>
              </w:rPr>
              <w:t>67</w:t>
            </w:r>
            <w:r w:rsidR="003C4E4C" w:rsidRPr="003C4E4C">
              <w:rPr>
                <w:webHidden/>
              </w:rPr>
              <w:fldChar w:fldCharType="end"/>
            </w:r>
          </w:hyperlink>
        </w:p>
        <w:p w14:paraId="6196120F" w14:textId="3395CA2B" w:rsidR="003C4E4C" w:rsidRPr="003C4E4C" w:rsidRDefault="00997AC1">
          <w:pPr>
            <w:pStyle w:val="T1"/>
            <w:rPr>
              <w:rFonts w:ascii="LM Roman 10" w:eastAsiaTheme="minorEastAsia" w:hAnsi="LM Roman 10" w:cstheme="minorBidi"/>
              <w:noProof/>
              <w:szCs w:val="24"/>
            </w:rPr>
          </w:pPr>
          <w:hyperlink w:anchor="_Toc18261516" w:history="1">
            <w:r w:rsidR="003C4E4C" w:rsidRPr="003C4E4C">
              <w:rPr>
                <w:rStyle w:val="Kpr"/>
                <w:rFonts w:ascii="LM Roman 10" w:hAnsi="LM Roman 10"/>
                <w:noProof/>
                <w:szCs w:val="24"/>
              </w:rPr>
              <w:t>REFERENCE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16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68</w:t>
            </w:r>
            <w:r w:rsidR="003C4E4C" w:rsidRPr="003C4E4C">
              <w:rPr>
                <w:rFonts w:ascii="LM Roman 10" w:hAnsi="LM Roman 10"/>
                <w:noProof/>
                <w:webHidden/>
                <w:szCs w:val="24"/>
              </w:rPr>
              <w:fldChar w:fldCharType="end"/>
            </w:r>
          </w:hyperlink>
        </w:p>
        <w:p w14:paraId="553FABD4" w14:textId="3EFFCE3E" w:rsidR="003C4E4C" w:rsidRPr="003C4E4C" w:rsidRDefault="00997AC1">
          <w:pPr>
            <w:pStyle w:val="T1"/>
            <w:rPr>
              <w:rFonts w:ascii="LM Roman 10" w:eastAsiaTheme="minorEastAsia" w:hAnsi="LM Roman 10" w:cstheme="minorBidi"/>
              <w:noProof/>
              <w:szCs w:val="24"/>
            </w:rPr>
          </w:pPr>
          <w:hyperlink w:anchor="_Toc18261517" w:history="1">
            <w:r w:rsidR="003C4E4C" w:rsidRPr="003C4E4C">
              <w:rPr>
                <w:rStyle w:val="Kpr"/>
                <w:rFonts w:ascii="LM Roman 10" w:hAnsi="LM Roman 10"/>
                <w:noProof/>
                <w:szCs w:val="24"/>
              </w:rPr>
              <w:t>APPENDICE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17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2</w:t>
            </w:r>
            <w:r w:rsidR="003C4E4C" w:rsidRPr="003C4E4C">
              <w:rPr>
                <w:rFonts w:ascii="LM Roman 10" w:hAnsi="LM Roman 10"/>
                <w:noProof/>
                <w:webHidden/>
                <w:szCs w:val="24"/>
              </w:rPr>
              <w:fldChar w:fldCharType="end"/>
            </w:r>
          </w:hyperlink>
        </w:p>
        <w:p w14:paraId="06AFD0D1" w14:textId="2168923C" w:rsidR="003C4E4C" w:rsidRPr="003C4E4C" w:rsidRDefault="00997AC1">
          <w:pPr>
            <w:pStyle w:val="T1"/>
            <w:rPr>
              <w:rFonts w:ascii="LM Roman 10" w:eastAsiaTheme="minorEastAsia" w:hAnsi="LM Roman 10" w:cstheme="minorBidi"/>
              <w:noProof/>
              <w:szCs w:val="24"/>
            </w:rPr>
          </w:pPr>
          <w:hyperlink w:anchor="_Toc18261518" w:history="1">
            <w:r w:rsidR="003C4E4C" w:rsidRPr="003C4E4C">
              <w:rPr>
                <w:rStyle w:val="Kpr"/>
                <w:rFonts w:ascii="LM Roman 10" w:hAnsi="LM Roman 10"/>
                <w:noProof/>
                <w:szCs w:val="24"/>
              </w:rPr>
              <w:t>APPENDIX A</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18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2</w:t>
            </w:r>
            <w:r w:rsidR="003C4E4C" w:rsidRPr="003C4E4C">
              <w:rPr>
                <w:rFonts w:ascii="LM Roman 10" w:hAnsi="LM Roman 10"/>
                <w:noProof/>
                <w:webHidden/>
                <w:szCs w:val="24"/>
              </w:rPr>
              <w:fldChar w:fldCharType="end"/>
            </w:r>
          </w:hyperlink>
        </w:p>
        <w:p w14:paraId="21EA8B83" w14:textId="016F14CD" w:rsidR="003C4E4C" w:rsidRPr="003C4E4C" w:rsidRDefault="00997AC1">
          <w:pPr>
            <w:pStyle w:val="T3"/>
            <w:tabs>
              <w:tab w:val="right" w:leader="dot" w:pos="8544"/>
            </w:tabs>
            <w:rPr>
              <w:rFonts w:ascii="LM Roman 10" w:eastAsiaTheme="minorEastAsia" w:hAnsi="LM Roman 10" w:cstheme="minorBidi"/>
              <w:noProof/>
              <w:szCs w:val="24"/>
            </w:rPr>
          </w:pPr>
          <w:hyperlink w:anchor="_Toc18261519" w:history="1">
            <w:r w:rsidR="003C4E4C" w:rsidRPr="003C4E4C">
              <w:rPr>
                <w:rStyle w:val="Kpr"/>
                <w:rFonts w:ascii="LM Roman 10" w:hAnsi="LM Roman 10" w:cs="Courier New"/>
                <w:iCs/>
                <w:noProof/>
                <w:szCs w:val="24"/>
              </w:rPr>
              <w:t>manager.py Fil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19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2</w:t>
            </w:r>
            <w:r w:rsidR="003C4E4C" w:rsidRPr="003C4E4C">
              <w:rPr>
                <w:rFonts w:ascii="LM Roman 10" w:hAnsi="LM Roman 10"/>
                <w:noProof/>
                <w:webHidden/>
                <w:szCs w:val="24"/>
              </w:rPr>
              <w:fldChar w:fldCharType="end"/>
            </w:r>
          </w:hyperlink>
        </w:p>
        <w:p w14:paraId="3DF6F329" w14:textId="4BBBFC98" w:rsidR="003C4E4C" w:rsidRPr="003C4E4C" w:rsidRDefault="00997AC1">
          <w:pPr>
            <w:pStyle w:val="T3"/>
            <w:tabs>
              <w:tab w:val="right" w:leader="dot" w:pos="8544"/>
            </w:tabs>
            <w:rPr>
              <w:rFonts w:ascii="LM Roman 10" w:eastAsiaTheme="minorEastAsia" w:hAnsi="LM Roman 10" w:cstheme="minorBidi"/>
              <w:noProof/>
              <w:szCs w:val="24"/>
            </w:rPr>
          </w:pPr>
          <w:hyperlink w:anchor="_Toc18261520" w:history="1">
            <w:r w:rsidR="003C4E4C" w:rsidRPr="003C4E4C">
              <w:rPr>
                <w:rStyle w:val="Kpr"/>
                <w:rFonts w:ascii="LM Roman 10" w:hAnsi="LM Roman 10" w:cs="Courier New"/>
                <w:iCs/>
                <w:noProof/>
                <w:szCs w:val="24"/>
              </w:rPr>
              <w:t>config.py Fil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20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2</w:t>
            </w:r>
            <w:r w:rsidR="003C4E4C" w:rsidRPr="003C4E4C">
              <w:rPr>
                <w:rFonts w:ascii="LM Roman 10" w:hAnsi="LM Roman 10"/>
                <w:noProof/>
                <w:webHidden/>
                <w:szCs w:val="24"/>
              </w:rPr>
              <w:fldChar w:fldCharType="end"/>
            </w:r>
          </w:hyperlink>
        </w:p>
        <w:p w14:paraId="45DB4C2D" w14:textId="302053DF" w:rsidR="003C4E4C" w:rsidRPr="003C4E4C" w:rsidRDefault="00997AC1">
          <w:pPr>
            <w:pStyle w:val="T3"/>
            <w:tabs>
              <w:tab w:val="right" w:leader="dot" w:pos="8544"/>
            </w:tabs>
            <w:rPr>
              <w:rFonts w:ascii="LM Roman 10" w:eastAsiaTheme="minorEastAsia" w:hAnsi="LM Roman 10" w:cstheme="minorBidi"/>
              <w:noProof/>
              <w:szCs w:val="24"/>
            </w:rPr>
          </w:pPr>
          <w:hyperlink w:anchor="_Toc18261521" w:history="1">
            <w:r w:rsidR="003C4E4C" w:rsidRPr="003C4E4C">
              <w:rPr>
                <w:rStyle w:val="Kpr"/>
                <w:rFonts w:ascii="LM Roman 10" w:hAnsi="LM Roman 10" w:cs="Courier New"/>
                <w:iCs/>
                <w:noProof/>
                <w:szCs w:val="24"/>
              </w:rPr>
              <w:t>hurriyetApiToDb.py Fil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21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3</w:t>
            </w:r>
            <w:r w:rsidR="003C4E4C" w:rsidRPr="003C4E4C">
              <w:rPr>
                <w:rFonts w:ascii="LM Roman 10" w:hAnsi="LM Roman 10"/>
                <w:noProof/>
                <w:webHidden/>
                <w:szCs w:val="24"/>
              </w:rPr>
              <w:fldChar w:fldCharType="end"/>
            </w:r>
          </w:hyperlink>
        </w:p>
        <w:p w14:paraId="090643DA" w14:textId="75CEFDC9" w:rsidR="003C4E4C" w:rsidRPr="003C4E4C" w:rsidRDefault="00997AC1">
          <w:pPr>
            <w:pStyle w:val="T3"/>
            <w:tabs>
              <w:tab w:val="right" w:leader="dot" w:pos="8544"/>
            </w:tabs>
            <w:rPr>
              <w:rFonts w:ascii="LM Roman 10" w:eastAsiaTheme="minorEastAsia" w:hAnsi="LM Roman 10" w:cstheme="minorBidi"/>
              <w:noProof/>
              <w:szCs w:val="24"/>
            </w:rPr>
          </w:pPr>
          <w:hyperlink w:anchor="_Toc18261522" w:history="1">
            <w:r w:rsidR="003C4E4C" w:rsidRPr="003C4E4C">
              <w:rPr>
                <w:rStyle w:val="Kpr"/>
                <w:rFonts w:ascii="LM Roman 10" w:hAnsi="LM Roman 10" w:cs="Courier New"/>
                <w:iCs/>
                <w:noProof/>
                <w:szCs w:val="24"/>
              </w:rPr>
              <w:t>ituNlpPipeline.py Fil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22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4</w:t>
            </w:r>
            <w:r w:rsidR="003C4E4C" w:rsidRPr="003C4E4C">
              <w:rPr>
                <w:rFonts w:ascii="LM Roman 10" w:hAnsi="LM Roman 10"/>
                <w:noProof/>
                <w:webHidden/>
                <w:szCs w:val="24"/>
              </w:rPr>
              <w:fldChar w:fldCharType="end"/>
            </w:r>
          </w:hyperlink>
        </w:p>
        <w:p w14:paraId="5065AC14" w14:textId="1CB2F32D" w:rsidR="003C4E4C" w:rsidRPr="003C4E4C" w:rsidRDefault="00997AC1">
          <w:pPr>
            <w:pStyle w:val="T3"/>
            <w:tabs>
              <w:tab w:val="right" w:leader="dot" w:pos="8544"/>
            </w:tabs>
            <w:rPr>
              <w:rFonts w:ascii="LM Roman 10" w:eastAsiaTheme="minorEastAsia" w:hAnsi="LM Roman 10" w:cstheme="minorBidi"/>
              <w:noProof/>
              <w:szCs w:val="24"/>
            </w:rPr>
          </w:pPr>
          <w:hyperlink w:anchor="_Toc18261523" w:history="1">
            <w:r w:rsidR="003C4E4C" w:rsidRPr="003C4E4C">
              <w:rPr>
                <w:rStyle w:val="Kpr"/>
                <w:rFonts w:ascii="LM Roman 10" w:hAnsi="LM Roman 10" w:cs="Courier New"/>
                <w:iCs/>
                <w:noProof/>
                <w:szCs w:val="24"/>
              </w:rPr>
              <w:t>securityEventsWebPortal.py Fil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23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5</w:t>
            </w:r>
            <w:r w:rsidR="003C4E4C" w:rsidRPr="003C4E4C">
              <w:rPr>
                <w:rFonts w:ascii="LM Roman 10" w:hAnsi="LM Roman 10"/>
                <w:noProof/>
                <w:webHidden/>
                <w:szCs w:val="24"/>
              </w:rPr>
              <w:fldChar w:fldCharType="end"/>
            </w:r>
          </w:hyperlink>
        </w:p>
        <w:p w14:paraId="678769B5" w14:textId="1E4E3652" w:rsidR="003C4E4C" w:rsidRPr="003C4E4C" w:rsidRDefault="00997AC1">
          <w:pPr>
            <w:pStyle w:val="T3"/>
            <w:tabs>
              <w:tab w:val="right" w:leader="dot" w:pos="8544"/>
            </w:tabs>
            <w:rPr>
              <w:rFonts w:ascii="LM Roman 10" w:eastAsiaTheme="minorEastAsia" w:hAnsi="LM Roman 10" w:cstheme="minorBidi"/>
              <w:noProof/>
              <w:szCs w:val="24"/>
            </w:rPr>
          </w:pPr>
          <w:hyperlink w:anchor="_Toc18261524" w:history="1">
            <w:r w:rsidR="003C4E4C" w:rsidRPr="003C4E4C">
              <w:rPr>
                <w:rStyle w:val="Kpr"/>
                <w:rFonts w:ascii="LM Roman 10" w:hAnsi="LM Roman 10" w:cs="Courier New"/>
                <w:iCs/>
                <w:noProof/>
                <w:szCs w:val="24"/>
              </w:rPr>
              <w:t>sqliteOperations.py Fil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24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5</w:t>
            </w:r>
            <w:r w:rsidR="003C4E4C" w:rsidRPr="003C4E4C">
              <w:rPr>
                <w:rFonts w:ascii="LM Roman 10" w:hAnsi="LM Roman 10"/>
                <w:noProof/>
                <w:webHidden/>
                <w:szCs w:val="24"/>
              </w:rPr>
              <w:fldChar w:fldCharType="end"/>
            </w:r>
          </w:hyperlink>
        </w:p>
        <w:p w14:paraId="50EF3AEA" w14:textId="589750CC" w:rsidR="003C4E4C" w:rsidRPr="003C4E4C" w:rsidRDefault="00997AC1">
          <w:pPr>
            <w:pStyle w:val="T3"/>
            <w:tabs>
              <w:tab w:val="right" w:leader="dot" w:pos="8544"/>
            </w:tabs>
            <w:rPr>
              <w:rFonts w:ascii="LM Roman 10" w:eastAsiaTheme="minorEastAsia" w:hAnsi="LM Roman 10" w:cstheme="minorBidi"/>
              <w:noProof/>
              <w:szCs w:val="24"/>
            </w:rPr>
          </w:pPr>
          <w:hyperlink w:anchor="_Toc18261525" w:history="1">
            <w:r w:rsidR="003C4E4C" w:rsidRPr="003C4E4C">
              <w:rPr>
                <w:rStyle w:val="Kpr"/>
                <w:rFonts w:ascii="LM Roman 10" w:hAnsi="LM Roman 10" w:cs="Courier New"/>
                <w:iCs/>
                <w:noProof/>
                <w:szCs w:val="24"/>
              </w:rPr>
              <w:t>twitterStreamToDb.py Fil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25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6</w:t>
            </w:r>
            <w:r w:rsidR="003C4E4C" w:rsidRPr="003C4E4C">
              <w:rPr>
                <w:rFonts w:ascii="LM Roman 10" w:hAnsi="LM Roman 10"/>
                <w:noProof/>
                <w:webHidden/>
                <w:szCs w:val="24"/>
              </w:rPr>
              <w:fldChar w:fldCharType="end"/>
            </w:r>
          </w:hyperlink>
        </w:p>
        <w:p w14:paraId="04B40E02" w14:textId="6EF71C34" w:rsidR="003C4E4C" w:rsidRPr="003C4E4C" w:rsidRDefault="00997AC1">
          <w:pPr>
            <w:pStyle w:val="T3"/>
            <w:tabs>
              <w:tab w:val="right" w:leader="dot" w:pos="8544"/>
            </w:tabs>
            <w:rPr>
              <w:rFonts w:ascii="LM Roman 10" w:eastAsiaTheme="minorEastAsia" w:hAnsi="LM Roman 10" w:cstheme="minorBidi"/>
              <w:noProof/>
              <w:szCs w:val="24"/>
            </w:rPr>
          </w:pPr>
          <w:hyperlink w:anchor="_Toc18261526" w:history="1">
            <w:r w:rsidR="003C4E4C" w:rsidRPr="003C4E4C">
              <w:rPr>
                <w:rStyle w:val="Kpr"/>
                <w:rFonts w:ascii="LM Roman 10" w:hAnsi="LM Roman 10" w:cs="Courier New"/>
                <w:iCs/>
                <w:noProof/>
                <w:szCs w:val="24"/>
              </w:rPr>
              <w:t>userInterface.html Fil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26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6</w:t>
            </w:r>
            <w:r w:rsidR="003C4E4C" w:rsidRPr="003C4E4C">
              <w:rPr>
                <w:rFonts w:ascii="LM Roman 10" w:hAnsi="LM Roman 10"/>
                <w:noProof/>
                <w:webHidden/>
                <w:szCs w:val="24"/>
              </w:rPr>
              <w:fldChar w:fldCharType="end"/>
            </w:r>
          </w:hyperlink>
        </w:p>
        <w:p w14:paraId="0A8A24E4" w14:textId="36E55C98" w:rsidR="003C4E4C" w:rsidRPr="003C4E4C" w:rsidRDefault="00997AC1">
          <w:pPr>
            <w:pStyle w:val="T1"/>
            <w:rPr>
              <w:rFonts w:ascii="LM Roman 10" w:eastAsiaTheme="minorEastAsia" w:hAnsi="LM Roman 10" w:cstheme="minorBidi"/>
              <w:noProof/>
              <w:szCs w:val="24"/>
            </w:rPr>
          </w:pPr>
          <w:hyperlink w:anchor="_Toc18261527" w:history="1">
            <w:r w:rsidR="003C4E4C" w:rsidRPr="003C4E4C">
              <w:rPr>
                <w:rStyle w:val="Kpr"/>
                <w:rFonts w:ascii="LM Roman 10" w:hAnsi="LM Roman 10"/>
                <w:noProof/>
                <w:szCs w:val="24"/>
              </w:rPr>
              <w:t>APPENDIX B</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27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7</w:t>
            </w:r>
            <w:r w:rsidR="003C4E4C" w:rsidRPr="003C4E4C">
              <w:rPr>
                <w:rFonts w:ascii="LM Roman 10" w:hAnsi="LM Roman 10"/>
                <w:noProof/>
                <w:webHidden/>
                <w:szCs w:val="24"/>
              </w:rPr>
              <w:fldChar w:fldCharType="end"/>
            </w:r>
          </w:hyperlink>
        </w:p>
        <w:p w14:paraId="21A6A42A" w14:textId="55A3DDD5" w:rsidR="004B52EA" w:rsidRPr="007F70AE" w:rsidRDefault="00A60818" w:rsidP="0031515E">
          <w:pPr>
            <w:jc w:val="both"/>
            <w:rPr>
              <w:rFonts w:ascii="LM Roman 10" w:hAnsi="LM Roman 10"/>
              <w:noProof/>
              <w:szCs w:val="24"/>
            </w:rPr>
          </w:pPr>
          <w:r w:rsidRPr="003C4E4C">
            <w:rPr>
              <w:rFonts w:ascii="LM Roman 10" w:hAnsi="LM Roman 10"/>
              <w:b/>
              <w:bCs/>
              <w:noProof/>
              <w:szCs w:val="24"/>
            </w:rPr>
            <w:fldChar w:fldCharType="end"/>
          </w:r>
        </w:p>
      </w:sdtContent>
    </w:sdt>
    <w:p w14:paraId="786B4643" w14:textId="78AE8AE1" w:rsidR="00F7302D" w:rsidRDefault="00F7302D" w:rsidP="00D63D87">
      <w:pPr>
        <w:pStyle w:val="Balk1"/>
        <w:numPr>
          <w:ilvl w:val="0"/>
          <w:numId w:val="0"/>
        </w:numPr>
        <w:jc w:val="left"/>
      </w:pPr>
    </w:p>
    <w:p w14:paraId="5B12D79E" w14:textId="77777777" w:rsidR="003C4E4C" w:rsidRPr="003C4E4C" w:rsidRDefault="003C4E4C" w:rsidP="003C4E4C"/>
    <w:p w14:paraId="14075758" w14:textId="77777777" w:rsidR="003C4E4C" w:rsidRPr="003C4E4C" w:rsidRDefault="003C4E4C" w:rsidP="003C4E4C"/>
    <w:p w14:paraId="59AB3F9D" w14:textId="7CE6A83A" w:rsidR="00D63D87" w:rsidRPr="003C4E4C" w:rsidRDefault="00D63D87" w:rsidP="00D63D87">
      <w:pPr>
        <w:rPr>
          <w:rFonts w:ascii="LM Roman 10" w:hAnsi="LM Roman 10"/>
          <w:sz w:val="28"/>
          <w:szCs w:val="22"/>
        </w:rPr>
      </w:pPr>
    </w:p>
    <w:p w14:paraId="37D0C57D" w14:textId="5F350F2B" w:rsidR="003C4E4C" w:rsidRPr="003C4E4C" w:rsidRDefault="003C4E4C" w:rsidP="00D63D87">
      <w:pPr>
        <w:rPr>
          <w:rFonts w:ascii="LM Roman 10" w:hAnsi="LM Roman 10"/>
          <w:sz w:val="28"/>
          <w:szCs w:val="22"/>
        </w:rPr>
      </w:pPr>
    </w:p>
    <w:p w14:paraId="1193DEC2" w14:textId="77777777" w:rsidR="003C4E4C" w:rsidRPr="003C4E4C" w:rsidRDefault="003C4E4C" w:rsidP="00D63D87">
      <w:pPr>
        <w:rPr>
          <w:rFonts w:ascii="LM Roman 10" w:hAnsi="LM Roman 10"/>
          <w:sz w:val="28"/>
          <w:szCs w:val="22"/>
        </w:rPr>
      </w:pPr>
    </w:p>
    <w:p w14:paraId="3EEBD722" w14:textId="7C58DEE1" w:rsidR="00814651" w:rsidRPr="00D44428" w:rsidRDefault="00814651" w:rsidP="005975E1">
      <w:pPr>
        <w:pStyle w:val="Balk1"/>
        <w:numPr>
          <w:ilvl w:val="0"/>
          <w:numId w:val="0"/>
        </w:numPr>
      </w:pPr>
      <w:bookmarkStart w:id="23" w:name="_Toc18261461"/>
      <w:r w:rsidRPr="00D44428">
        <w:t>LIST OF TABLES</w:t>
      </w:r>
      <w:bookmarkEnd w:id="23"/>
    </w:p>
    <w:p w14:paraId="3EEBD723" w14:textId="77777777" w:rsidR="00814651" w:rsidRPr="00D44428" w:rsidRDefault="00814651" w:rsidP="00814651">
      <w:pPr>
        <w:rPr>
          <w:rFonts w:ascii="LM Roman 10" w:hAnsi="LM Roman 10"/>
          <w:noProof/>
        </w:rPr>
      </w:pPr>
    </w:p>
    <w:p w14:paraId="478EE367" w14:textId="12916EC1" w:rsidR="003C4E4C" w:rsidRDefault="00814651" w:rsidP="003C4E4C">
      <w:pPr>
        <w:pStyle w:val="ekillerTablosu"/>
        <w:tabs>
          <w:tab w:val="right" w:leader="dot" w:pos="8544"/>
        </w:tabs>
        <w:jc w:val="both"/>
        <w:rPr>
          <w:rFonts w:asciiTheme="minorHAnsi" w:eastAsiaTheme="minorEastAsia" w:hAnsiTheme="minorHAnsi"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8261540" w:history="1">
        <w:r w:rsidR="003C4E4C" w:rsidRPr="005F213D">
          <w:rPr>
            <w:rStyle w:val="Kpr"/>
            <w:rFonts w:ascii="LM Roman 10" w:hAnsi="LM Roman 10"/>
            <w:noProof/>
          </w:rPr>
          <w:t>Table 1: Example high-confidence events extracted using the system published within this paper.</w:t>
        </w:r>
        <w:r w:rsidR="003C4E4C">
          <w:rPr>
            <w:noProof/>
            <w:webHidden/>
          </w:rPr>
          <w:tab/>
        </w:r>
        <w:r w:rsidR="003C4E4C">
          <w:rPr>
            <w:noProof/>
            <w:webHidden/>
          </w:rPr>
          <w:fldChar w:fldCharType="begin"/>
        </w:r>
        <w:r w:rsidR="003C4E4C">
          <w:rPr>
            <w:noProof/>
            <w:webHidden/>
          </w:rPr>
          <w:instrText xml:space="preserve"> PAGEREF _Toc18261540 \h </w:instrText>
        </w:r>
        <w:r w:rsidR="003C4E4C">
          <w:rPr>
            <w:noProof/>
            <w:webHidden/>
          </w:rPr>
        </w:r>
        <w:r w:rsidR="003C4E4C">
          <w:rPr>
            <w:noProof/>
            <w:webHidden/>
          </w:rPr>
          <w:fldChar w:fldCharType="separate"/>
        </w:r>
        <w:r w:rsidR="003C4E4C">
          <w:rPr>
            <w:noProof/>
            <w:webHidden/>
          </w:rPr>
          <w:t>25</w:t>
        </w:r>
        <w:r w:rsidR="003C4E4C">
          <w:rPr>
            <w:noProof/>
            <w:webHidden/>
          </w:rPr>
          <w:fldChar w:fldCharType="end"/>
        </w:r>
      </w:hyperlink>
    </w:p>
    <w:p w14:paraId="4FB6B22B" w14:textId="36842922" w:rsidR="003C4E4C" w:rsidRDefault="00997AC1">
      <w:pPr>
        <w:pStyle w:val="ekillerTablosu"/>
        <w:tabs>
          <w:tab w:val="right" w:leader="dot" w:pos="8544"/>
        </w:tabs>
        <w:rPr>
          <w:rFonts w:asciiTheme="minorHAnsi" w:eastAsiaTheme="minorEastAsia" w:hAnsiTheme="minorHAnsi" w:cstheme="minorBidi"/>
          <w:noProof/>
          <w:sz w:val="22"/>
          <w:szCs w:val="22"/>
        </w:rPr>
      </w:pPr>
      <w:hyperlink r:id="rId9" w:anchor="_Toc18261541" w:history="1">
        <w:r w:rsidR="003C4E4C" w:rsidRPr="005F213D">
          <w:rPr>
            <w:rStyle w:val="Kpr"/>
            <w:rFonts w:ascii="LM Roman 10" w:hAnsi="LM Roman 10"/>
            <w:noProof/>
          </w:rPr>
          <w:t>Table 2: Example of high-weight features. Context words other than nouns and verbs are replaced with their part of speech tags for better generalization.</w:t>
        </w:r>
        <w:r w:rsidR="003C4E4C">
          <w:rPr>
            <w:noProof/>
            <w:webHidden/>
          </w:rPr>
          <w:tab/>
        </w:r>
        <w:r w:rsidR="003C4E4C">
          <w:rPr>
            <w:noProof/>
            <w:webHidden/>
          </w:rPr>
          <w:fldChar w:fldCharType="begin"/>
        </w:r>
        <w:r w:rsidR="003C4E4C">
          <w:rPr>
            <w:noProof/>
            <w:webHidden/>
          </w:rPr>
          <w:instrText xml:space="preserve"> PAGEREF _Toc18261541 \h </w:instrText>
        </w:r>
        <w:r w:rsidR="003C4E4C">
          <w:rPr>
            <w:noProof/>
            <w:webHidden/>
          </w:rPr>
        </w:r>
        <w:r w:rsidR="003C4E4C">
          <w:rPr>
            <w:noProof/>
            <w:webHidden/>
          </w:rPr>
          <w:fldChar w:fldCharType="separate"/>
        </w:r>
        <w:r w:rsidR="003C4E4C">
          <w:rPr>
            <w:noProof/>
            <w:webHidden/>
          </w:rPr>
          <w:t>26</w:t>
        </w:r>
        <w:r w:rsidR="003C4E4C">
          <w:rPr>
            <w:noProof/>
            <w:webHidden/>
          </w:rPr>
          <w:fldChar w:fldCharType="end"/>
        </w:r>
      </w:hyperlink>
    </w:p>
    <w:p w14:paraId="2EDE0DF7" w14:textId="7CCA2F16" w:rsidR="003C4E4C" w:rsidRDefault="00997AC1">
      <w:pPr>
        <w:pStyle w:val="ekillerTablosu"/>
        <w:tabs>
          <w:tab w:val="right" w:leader="dot" w:pos="8544"/>
        </w:tabs>
        <w:rPr>
          <w:rFonts w:asciiTheme="minorHAnsi" w:eastAsiaTheme="minorEastAsia" w:hAnsiTheme="minorHAnsi" w:cstheme="minorBidi"/>
          <w:noProof/>
          <w:sz w:val="22"/>
          <w:szCs w:val="22"/>
        </w:rPr>
      </w:pPr>
      <w:hyperlink r:id="rId10" w:anchor="_Toc18261542" w:history="1">
        <w:r w:rsidR="003C4E4C" w:rsidRPr="005F213D">
          <w:rPr>
            <w:rStyle w:val="Kpr"/>
            <w:rFonts w:ascii="LM Roman 10" w:hAnsi="LM Roman 10"/>
            <w:noProof/>
          </w:rPr>
          <w:t>Table 3: Seed Instances for DDoS Attacks.</w:t>
        </w:r>
        <w:r w:rsidR="003C4E4C">
          <w:rPr>
            <w:noProof/>
            <w:webHidden/>
          </w:rPr>
          <w:tab/>
        </w:r>
        <w:r w:rsidR="003C4E4C">
          <w:rPr>
            <w:noProof/>
            <w:webHidden/>
          </w:rPr>
          <w:fldChar w:fldCharType="begin"/>
        </w:r>
        <w:r w:rsidR="003C4E4C">
          <w:rPr>
            <w:noProof/>
            <w:webHidden/>
          </w:rPr>
          <w:instrText xml:space="preserve"> PAGEREF _Toc18261542 \h </w:instrText>
        </w:r>
        <w:r w:rsidR="003C4E4C">
          <w:rPr>
            <w:noProof/>
            <w:webHidden/>
          </w:rPr>
        </w:r>
        <w:r w:rsidR="003C4E4C">
          <w:rPr>
            <w:noProof/>
            <w:webHidden/>
          </w:rPr>
          <w:fldChar w:fldCharType="separate"/>
        </w:r>
        <w:r w:rsidR="003C4E4C">
          <w:rPr>
            <w:noProof/>
            <w:webHidden/>
          </w:rPr>
          <w:t>26</w:t>
        </w:r>
        <w:r w:rsidR="003C4E4C">
          <w:rPr>
            <w:noProof/>
            <w:webHidden/>
          </w:rPr>
          <w:fldChar w:fldCharType="end"/>
        </w:r>
      </w:hyperlink>
    </w:p>
    <w:p w14:paraId="17CA7741" w14:textId="56D7782B" w:rsidR="003C4E4C" w:rsidRDefault="00997AC1">
      <w:pPr>
        <w:pStyle w:val="ekillerTablosu"/>
        <w:tabs>
          <w:tab w:val="right" w:leader="dot" w:pos="8544"/>
        </w:tabs>
        <w:rPr>
          <w:rFonts w:asciiTheme="minorHAnsi" w:eastAsiaTheme="minorEastAsia" w:hAnsiTheme="minorHAnsi" w:cstheme="minorBidi"/>
          <w:noProof/>
          <w:sz w:val="22"/>
          <w:szCs w:val="22"/>
        </w:rPr>
      </w:pPr>
      <w:hyperlink r:id="rId11" w:anchor="_Toc18261543" w:history="1">
        <w:r w:rsidR="003C4E4C" w:rsidRPr="005F213D">
          <w:rPr>
            <w:rStyle w:val="Kpr"/>
            <w:rFonts w:ascii="LM Roman 10" w:hAnsi="LM Roman 10"/>
            <w:noProof/>
          </w:rPr>
          <w:t>Table 4: Tweet Examples with Attack Targets.</w:t>
        </w:r>
        <w:r w:rsidR="003C4E4C">
          <w:rPr>
            <w:noProof/>
            <w:webHidden/>
          </w:rPr>
          <w:tab/>
        </w:r>
        <w:r w:rsidR="003C4E4C">
          <w:rPr>
            <w:noProof/>
            <w:webHidden/>
          </w:rPr>
          <w:fldChar w:fldCharType="begin"/>
        </w:r>
        <w:r w:rsidR="003C4E4C">
          <w:rPr>
            <w:noProof/>
            <w:webHidden/>
          </w:rPr>
          <w:instrText xml:space="preserve"> PAGEREF _Toc18261543 \h </w:instrText>
        </w:r>
        <w:r w:rsidR="003C4E4C">
          <w:rPr>
            <w:noProof/>
            <w:webHidden/>
          </w:rPr>
        </w:r>
        <w:r w:rsidR="003C4E4C">
          <w:rPr>
            <w:noProof/>
            <w:webHidden/>
          </w:rPr>
          <w:fldChar w:fldCharType="separate"/>
        </w:r>
        <w:r w:rsidR="003C4E4C">
          <w:rPr>
            <w:noProof/>
            <w:webHidden/>
          </w:rPr>
          <w:t>27</w:t>
        </w:r>
        <w:r w:rsidR="003C4E4C">
          <w:rPr>
            <w:noProof/>
            <w:webHidden/>
          </w:rPr>
          <w:fldChar w:fldCharType="end"/>
        </w:r>
      </w:hyperlink>
    </w:p>
    <w:p w14:paraId="4D4DA6C5" w14:textId="0262CA8B" w:rsidR="003C4E4C" w:rsidRDefault="00997AC1">
      <w:pPr>
        <w:pStyle w:val="ekillerTablosu"/>
        <w:tabs>
          <w:tab w:val="right" w:leader="dot" w:pos="8544"/>
        </w:tabs>
        <w:rPr>
          <w:rFonts w:asciiTheme="minorHAnsi" w:eastAsiaTheme="minorEastAsia" w:hAnsiTheme="minorHAnsi" w:cstheme="minorBidi"/>
          <w:noProof/>
          <w:sz w:val="22"/>
          <w:szCs w:val="22"/>
        </w:rPr>
      </w:pPr>
      <w:hyperlink w:anchor="_Toc18261544" w:history="1">
        <w:r w:rsidR="003C4E4C" w:rsidRPr="005F213D">
          <w:rPr>
            <w:rStyle w:val="Kpr"/>
            <w:rFonts w:ascii="LM Roman 10" w:hAnsi="LM Roman 10"/>
            <w:noProof/>
          </w:rPr>
          <w:t>Table 5: Sample Table after the Analyze</w:t>
        </w:r>
        <w:r w:rsidR="003C4E4C">
          <w:rPr>
            <w:noProof/>
            <w:webHidden/>
          </w:rPr>
          <w:tab/>
        </w:r>
        <w:r w:rsidR="003C4E4C">
          <w:rPr>
            <w:noProof/>
            <w:webHidden/>
          </w:rPr>
          <w:fldChar w:fldCharType="begin"/>
        </w:r>
        <w:r w:rsidR="003C4E4C">
          <w:rPr>
            <w:noProof/>
            <w:webHidden/>
          </w:rPr>
          <w:instrText xml:space="preserve"> PAGEREF _Toc18261544 \h </w:instrText>
        </w:r>
        <w:r w:rsidR="003C4E4C">
          <w:rPr>
            <w:noProof/>
            <w:webHidden/>
          </w:rPr>
        </w:r>
        <w:r w:rsidR="003C4E4C">
          <w:rPr>
            <w:noProof/>
            <w:webHidden/>
          </w:rPr>
          <w:fldChar w:fldCharType="separate"/>
        </w:r>
        <w:r w:rsidR="003C4E4C">
          <w:rPr>
            <w:noProof/>
            <w:webHidden/>
          </w:rPr>
          <w:t>34</w:t>
        </w:r>
        <w:r w:rsidR="003C4E4C">
          <w:rPr>
            <w:noProof/>
            <w:webHidden/>
          </w:rPr>
          <w:fldChar w:fldCharType="end"/>
        </w:r>
      </w:hyperlink>
    </w:p>
    <w:p w14:paraId="3703A936" w14:textId="1CB37F70" w:rsidR="003C4E4C" w:rsidRDefault="00997AC1">
      <w:pPr>
        <w:pStyle w:val="ekillerTablosu"/>
        <w:tabs>
          <w:tab w:val="right" w:leader="dot" w:pos="8544"/>
        </w:tabs>
        <w:rPr>
          <w:rFonts w:asciiTheme="minorHAnsi" w:eastAsiaTheme="minorEastAsia" w:hAnsiTheme="minorHAnsi" w:cstheme="minorBidi"/>
          <w:noProof/>
          <w:sz w:val="22"/>
          <w:szCs w:val="22"/>
        </w:rPr>
      </w:pPr>
      <w:hyperlink w:anchor="_Toc18261545" w:history="1">
        <w:r w:rsidR="003C4E4C" w:rsidRPr="005F213D">
          <w:rPr>
            <w:rStyle w:val="Kpr"/>
            <w:rFonts w:ascii="LM Roman 10" w:hAnsi="LM Roman 10"/>
            <w:noProof/>
          </w:rPr>
          <w:t>Table 6: Sample Information Sharing Plan Table</w:t>
        </w:r>
        <w:r w:rsidR="003C4E4C">
          <w:rPr>
            <w:noProof/>
            <w:webHidden/>
          </w:rPr>
          <w:tab/>
        </w:r>
        <w:r w:rsidR="003C4E4C">
          <w:rPr>
            <w:noProof/>
            <w:webHidden/>
          </w:rPr>
          <w:fldChar w:fldCharType="begin"/>
        </w:r>
        <w:r w:rsidR="003C4E4C">
          <w:rPr>
            <w:noProof/>
            <w:webHidden/>
          </w:rPr>
          <w:instrText xml:space="preserve"> PAGEREF _Toc18261545 \h </w:instrText>
        </w:r>
        <w:r w:rsidR="003C4E4C">
          <w:rPr>
            <w:noProof/>
            <w:webHidden/>
          </w:rPr>
        </w:r>
        <w:r w:rsidR="003C4E4C">
          <w:rPr>
            <w:noProof/>
            <w:webHidden/>
          </w:rPr>
          <w:fldChar w:fldCharType="separate"/>
        </w:r>
        <w:r w:rsidR="003C4E4C">
          <w:rPr>
            <w:noProof/>
            <w:webHidden/>
          </w:rPr>
          <w:t>34</w:t>
        </w:r>
        <w:r w:rsidR="003C4E4C">
          <w:rPr>
            <w:noProof/>
            <w:webHidden/>
          </w:rPr>
          <w:fldChar w:fldCharType="end"/>
        </w:r>
      </w:hyperlink>
    </w:p>
    <w:p w14:paraId="227F47B3" w14:textId="1DC3BC4D" w:rsidR="003C4E4C" w:rsidRDefault="00997AC1">
      <w:pPr>
        <w:pStyle w:val="ekillerTablosu"/>
        <w:tabs>
          <w:tab w:val="right" w:leader="dot" w:pos="8544"/>
        </w:tabs>
        <w:rPr>
          <w:rFonts w:asciiTheme="minorHAnsi" w:eastAsiaTheme="minorEastAsia" w:hAnsiTheme="minorHAnsi" w:cstheme="minorBidi"/>
          <w:noProof/>
          <w:sz w:val="22"/>
          <w:szCs w:val="22"/>
        </w:rPr>
      </w:pPr>
      <w:hyperlink w:anchor="_Toc18261546" w:history="1">
        <w:r w:rsidR="003C4E4C" w:rsidRPr="005F213D">
          <w:rPr>
            <w:rStyle w:val="Kpr"/>
            <w:rFonts w:ascii="LM Roman 10" w:hAnsi="LM Roman 10"/>
            <w:noProof/>
          </w:rPr>
          <w:t>Table 7: Sample Detected Events Table</w:t>
        </w:r>
        <w:r w:rsidR="003C4E4C">
          <w:rPr>
            <w:noProof/>
            <w:webHidden/>
          </w:rPr>
          <w:tab/>
        </w:r>
        <w:r w:rsidR="003C4E4C">
          <w:rPr>
            <w:noProof/>
            <w:webHidden/>
          </w:rPr>
          <w:fldChar w:fldCharType="begin"/>
        </w:r>
        <w:r w:rsidR="003C4E4C">
          <w:rPr>
            <w:noProof/>
            <w:webHidden/>
          </w:rPr>
          <w:instrText xml:space="preserve"> PAGEREF _Toc18261546 \h </w:instrText>
        </w:r>
        <w:r w:rsidR="003C4E4C">
          <w:rPr>
            <w:noProof/>
            <w:webHidden/>
          </w:rPr>
        </w:r>
        <w:r w:rsidR="003C4E4C">
          <w:rPr>
            <w:noProof/>
            <w:webHidden/>
          </w:rPr>
          <w:fldChar w:fldCharType="separate"/>
        </w:r>
        <w:r w:rsidR="003C4E4C">
          <w:rPr>
            <w:noProof/>
            <w:webHidden/>
          </w:rPr>
          <w:t>35</w:t>
        </w:r>
        <w:r w:rsidR="003C4E4C">
          <w:rPr>
            <w:noProof/>
            <w:webHidden/>
          </w:rPr>
          <w:fldChar w:fldCharType="end"/>
        </w:r>
      </w:hyperlink>
    </w:p>
    <w:p w14:paraId="29D3B986" w14:textId="18531D11" w:rsidR="00D44428" w:rsidRDefault="00814651" w:rsidP="00FB060D">
      <w:pPr>
        <w:spacing w:line="360" w:lineRule="auto"/>
        <w:jc w:val="center"/>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77777777" w:rsidR="00D44428" w:rsidRDefault="00D44428"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77777777" w:rsidR="00D44428" w:rsidRDefault="00D44428" w:rsidP="00FB060D">
      <w:pPr>
        <w:spacing w:line="360" w:lineRule="auto"/>
        <w:jc w:val="center"/>
        <w:rPr>
          <w:b/>
          <w:noProof/>
        </w:rPr>
      </w:pPr>
    </w:p>
    <w:p w14:paraId="040816DB" w14:textId="77777777" w:rsidR="00D44428" w:rsidRDefault="00D44428" w:rsidP="00FB060D">
      <w:pPr>
        <w:spacing w:line="360" w:lineRule="auto"/>
        <w:jc w:val="center"/>
        <w:rPr>
          <w:b/>
          <w:noProof/>
        </w:rPr>
      </w:pPr>
    </w:p>
    <w:p w14:paraId="3BFF4390" w14:textId="4673612A" w:rsidR="00D44428" w:rsidRDefault="00D44428" w:rsidP="00F7302D">
      <w:pPr>
        <w:spacing w:line="360" w:lineRule="auto"/>
        <w:rPr>
          <w:b/>
          <w:noProof/>
        </w:rPr>
      </w:pPr>
    </w:p>
    <w:p w14:paraId="53636697" w14:textId="2763A2FF" w:rsidR="00F7302D" w:rsidRPr="00F7302D" w:rsidRDefault="00F7302D" w:rsidP="00F7302D">
      <w:pPr>
        <w:spacing w:line="360" w:lineRule="auto"/>
        <w:rPr>
          <w:rFonts w:ascii="LM Roman 10" w:hAnsi="LM Roman 10"/>
          <w:b/>
          <w:noProof/>
          <w:sz w:val="28"/>
          <w:szCs w:val="22"/>
        </w:rPr>
      </w:pPr>
    </w:p>
    <w:p w14:paraId="3470D8F2" w14:textId="0A5DD08A" w:rsidR="00F7302D" w:rsidRPr="00F7302D" w:rsidRDefault="00F7302D" w:rsidP="00F7302D">
      <w:pPr>
        <w:spacing w:line="360" w:lineRule="auto"/>
        <w:rPr>
          <w:rFonts w:ascii="LM Roman 10" w:hAnsi="LM Roman 10"/>
          <w:b/>
          <w:noProof/>
          <w:sz w:val="28"/>
          <w:szCs w:val="22"/>
        </w:rPr>
      </w:pPr>
    </w:p>
    <w:p w14:paraId="4C15F5F4" w14:textId="6BDB16FF" w:rsidR="00F7302D" w:rsidRDefault="00F7302D" w:rsidP="00F7302D">
      <w:pPr>
        <w:spacing w:line="360" w:lineRule="auto"/>
        <w:rPr>
          <w:rFonts w:ascii="LM Roman 10" w:hAnsi="LM Roman 10"/>
          <w:b/>
          <w:noProof/>
          <w:sz w:val="28"/>
          <w:szCs w:val="22"/>
        </w:rPr>
      </w:pPr>
    </w:p>
    <w:p w14:paraId="4F0E2494" w14:textId="77777777" w:rsidR="003C4E4C" w:rsidRPr="007F70AE" w:rsidRDefault="003C4E4C" w:rsidP="00F7302D">
      <w:pPr>
        <w:spacing w:line="360" w:lineRule="auto"/>
        <w:rPr>
          <w:rFonts w:ascii="LM Roman 10" w:hAnsi="LM Roman 10"/>
          <w:b/>
          <w:noProof/>
          <w:sz w:val="28"/>
          <w:szCs w:val="22"/>
        </w:rPr>
      </w:pPr>
    </w:p>
    <w:p w14:paraId="651EB13D" w14:textId="77777777" w:rsidR="00D63D87" w:rsidRPr="007F70AE" w:rsidRDefault="00D63D87" w:rsidP="00F7302D">
      <w:pPr>
        <w:spacing w:line="360" w:lineRule="auto"/>
        <w:rPr>
          <w:rFonts w:ascii="LM Roman 10" w:hAnsi="LM Roman 10"/>
          <w:b/>
          <w:noProof/>
          <w:sz w:val="28"/>
          <w:szCs w:val="22"/>
        </w:rPr>
      </w:pPr>
    </w:p>
    <w:p w14:paraId="3EEBD729" w14:textId="63A20288" w:rsidR="00814651" w:rsidRPr="00D44428" w:rsidRDefault="00814651" w:rsidP="005975E1">
      <w:pPr>
        <w:pStyle w:val="Balk1"/>
        <w:numPr>
          <w:ilvl w:val="0"/>
          <w:numId w:val="0"/>
        </w:numPr>
        <w:ind w:left="216"/>
      </w:pPr>
      <w:bookmarkStart w:id="24" w:name="_Toc18261462"/>
      <w:r w:rsidRPr="00D44428">
        <w:t>LIST OF FIGURES</w:t>
      </w:r>
      <w:bookmarkEnd w:id="24"/>
    </w:p>
    <w:p w14:paraId="3EEBD72A" w14:textId="77777777" w:rsidR="00ED32CA" w:rsidRPr="007E1CF6" w:rsidRDefault="00ED32CA" w:rsidP="00ED32CA">
      <w:pPr>
        <w:rPr>
          <w:noProof/>
        </w:rPr>
      </w:pPr>
    </w:p>
    <w:p w14:paraId="5D19549E" w14:textId="046DA8E2" w:rsidR="003C4E4C" w:rsidRDefault="00ED32CA" w:rsidP="003C4E4C">
      <w:pPr>
        <w:pStyle w:val="ekillerTablosu"/>
        <w:tabs>
          <w:tab w:val="right" w:leader="dot" w:pos="8544"/>
        </w:tabs>
        <w:jc w:val="both"/>
        <w:rPr>
          <w:rFonts w:asciiTheme="minorHAnsi" w:eastAsiaTheme="minorEastAsia" w:hAnsiTheme="minorHAnsi"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Figure" </w:instrText>
      </w:r>
      <w:r w:rsidRPr="00D44428">
        <w:rPr>
          <w:rFonts w:ascii="LM Roman 10" w:hAnsi="LM Roman 10"/>
          <w:b/>
          <w:noProof/>
        </w:rPr>
        <w:fldChar w:fldCharType="separate"/>
      </w:r>
      <w:hyperlink r:id="rId12" w:anchor="_Toc18261563" w:history="1">
        <w:r w:rsidR="003C4E4C" w:rsidRPr="008A69E8">
          <w:rPr>
            <w:rStyle w:val="Kpr"/>
            <w:rFonts w:ascii="LM Roman 10" w:hAnsi="LM Roman 10"/>
            <w:noProof/>
          </w:rPr>
          <w:t>Figure 1 Tweets in Turkish After the Turktrust Vulnerability Announcement on 3 January 2013. Retrieved June 28, 2019, from https://twitter.com.</w:t>
        </w:r>
        <w:r w:rsidR="003C4E4C">
          <w:rPr>
            <w:noProof/>
            <w:webHidden/>
          </w:rPr>
          <w:tab/>
        </w:r>
        <w:r w:rsidR="003C4E4C">
          <w:rPr>
            <w:noProof/>
            <w:webHidden/>
          </w:rPr>
          <w:fldChar w:fldCharType="begin"/>
        </w:r>
        <w:r w:rsidR="003C4E4C">
          <w:rPr>
            <w:noProof/>
            <w:webHidden/>
          </w:rPr>
          <w:instrText xml:space="preserve"> PAGEREF _Toc18261563 \h </w:instrText>
        </w:r>
        <w:r w:rsidR="003C4E4C">
          <w:rPr>
            <w:noProof/>
            <w:webHidden/>
          </w:rPr>
        </w:r>
        <w:r w:rsidR="003C4E4C">
          <w:rPr>
            <w:noProof/>
            <w:webHidden/>
          </w:rPr>
          <w:fldChar w:fldCharType="separate"/>
        </w:r>
        <w:r w:rsidR="003C4E4C">
          <w:rPr>
            <w:noProof/>
            <w:webHidden/>
          </w:rPr>
          <w:t>18</w:t>
        </w:r>
        <w:r w:rsidR="003C4E4C">
          <w:rPr>
            <w:noProof/>
            <w:webHidden/>
          </w:rPr>
          <w:fldChar w:fldCharType="end"/>
        </w:r>
      </w:hyperlink>
    </w:p>
    <w:p w14:paraId="2FD01E32" w14:textId="26344039"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r:id="rId13" w:anchor="_Toc18261564" w:history="1">
        <w:r w:rsidR="003C4E4C" w:rsidRPr="008A69E8">
          <w:rPr>
            <w:rStyle w:val="Kpr"/>
            <w:rFonts w:ascii="LM Roman 10" w:hAnsi="LM Roman 10"/>
            <w:noProof/>
          </w:rPr>
          <w:t>Figure 2 Hürriyet Newspaper News after the Turktrust SSL Vulnerability is Detected. Retrieved June 28, 2019, from http://www.hurriyet.com.tr/teknoloji/yanlis-sertifika-googledan-dondu-22290509. Copyright 2013 by Hürriyet Gazetecilik ve Matbaacılık A.Ş.</w:t>
        </w:r>
        <w:r w:rsidR="003C4E4C">
          <w:rPr>
            <w:noProof/>
            <w:webHidden/>
          </w:rPr>
          <w:tab/>
        </w:r>
        <w:r w:rsidR="003C4E4C">
          <w:rPr>
            <w:noProof/>
            <w:webHidden/>
          </w:rPr>
          <w:fldChar w:fldCharType="begin"/>
        </w:r>
        <w:r w:rsidR="003C4E4C">
          <w:rPr>
            <w:noProof/>
            <w:webHidden/>
          </w:rPr>
          <w:instrText xml:space="preserve"> PAGEREF _Toc18261564 \h </w:instrText>
        </w:r>
        <w:r w:rsidR="003C4E4C">
          <w:rPr>
            <w:noProof/>
            <w:webHidden/>
          </w:rPr>
        </w:r>
        <w:r w:rsidR="003C4E4C">
          <w:rPr>
            <w:noProof/>
            <w:webHidden/>
          </w:rPr>
          <w:fldChar w:fldCharType="separate"/>
        </w:r>
        <w:r w:rsidR="003C4E4C">
          <w:rPr>
            <w:noProof/>
            <w:webHidden/>
          </w:rPr>
          <w:t>20</w:t>
        </w:r>
        <w:r w:rsidR="003C4E4C">
          <w:rPr>
            <w:noProof/>
            <w:webHidden/>
          </w:rPr>
          <w:fldChar w:fldCharType="end"/>
        </w:r>
      </w:hyperlink>
    </w:p>
    <w:p w14:paraId="5E23341C" w14:textId="3B19D0FE"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r:id="rId14" w:anchor="_Toc18261565" w:history="1">
        <w:r w:rsidR="003C4E4C" w:rsidRPr="008A69E8">
          <w:rPr>
            <w:rStyle w:val="Kpr"/>
            <w:noProof/>
          </w:rPr>
          <w:t>Figure 3 Research results of IBM Security Lab about Cyber Security Analysts</w:t>
        </w:r>
        <w:r w:rsidR="003C4E4C">
          <w:rPr>
            <w:noProof/>
            <w:webHidden/>
          </w:rPr>
          <w:tab/>
        </w:r>
        <w:r w:rsidR="003C4E4C">
          <w:rPr>
            <w:noProof/>
            <w:webHidden/>
          </w:rPr>
          <w:fldChar w:fldCharType="begin"/>
        </w:r>
        <w:r w:rsidR="003C4E4C">
          <w:rPr>
            <w:noProof/>
            <w:webHidden/>
          </w:rPr>
          <w:instrText xml:space="preserve"> PAGEREF _Toc18261565 \h </w:instrText>
        </w:r>
        <w:r w:rsidR="003C4E4C">
          <w:rPr>
            <w:noProof/>
            <w:webHidden/>
          </w:rPr>
        </w:r>
        <w:r w:rsidR="003C4E4C">
          <w:rPr>
            <w:noProof/>
            <w:webHidden/>
          </w:rPr>
          <w:fldChar w:fldCharType="separate"/>
        </w:r>
        <w:r w:rsidR="003C4E4C">
          <w:rPr>
            <w:noProof/>
            <w:webHidden/>
          </w:rPr>
          <w:t>24</w:t>
        </w:r>
        <w:r w:rsidR="003C4E4C">
          <w:rPr>
            <w:noProof/>
            <w:webHidden/>
          </w:rPr>
          <w:fldChar w:fldCharType="end"/>
        </w:r>
      </w:hyperlink>
    </w:p>
    <w:p w14:paraId="07930F1C" w14:textId="603BD401"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r:id="rId15" w:anchor="_Toc18261566" w:history="1">
        <w:r w:rsidR="003C4E4C" w:rsidRPr="008A69E8">
          <w:rPr>
            <w:rStyle w:val="Kpr"/>
            <w:rFonts w:ascii="LM Roman 10" w:hAnsi="LM Roman 10"/>
            <w:noProof/>
          </w:rPr>
          <w:t>Figure 6 Architecture of the Keyword Finder Component.</w:t>
        </w:r>
        <w:r w:rsidR="003C4E4C">
          <w:rPr>
            <w:noProof/>
            <w:webHidden/>
          </w:rPr>
          <w:tab/>
        </w:r>
        <w:r w:rsidR="003C4E4C">
          <w:rPr>
            <w:noProof/>
            <w:webHidden/>
          </w:rPr>
          <w:fldChar w:fldCharType="begin"/>
        </w:r>
        <w:r w:rsidR="003C4E4C">
          <w:rPr>
            <w:noProof/>
            <w:webHidden/>
          </w:rPr>
          <w:instrText xml:space="preserve"> PAGEREF _Toc18261566 \h </w:instrText>
        </w:r>
        <w:r w:rsidR="003C4E4C">
          <w:rPr>
            <w:noProof/>
            <w:webHidden/>
          </w:rPr>
        </w:r>
        <w:r w:rsidR="003C4E4C">
          <w:rPr>
            <w:noProof/>
            <w:webHidden/>
          </w:rPr>
          <w:fldChar w:fldCharType="separate"/>
        </w:r>
        <w:r w:rsidR="003C4E4C">
          <w:rPr>
            <w:noProof/>
            <w:webHidden/>
          </w:rPr>
          <w:t>29</w:t>
        </w:r>
        <w:r w:rsidR="003C4E4C">
          <w:rPr>
            <w:noProof/>
            <w:webHidden/>
          </w:rPr>
          <w:fldChar w:fldCharType="end"/>
        </w:r>
      </w:hyperlink>
    </w:p>
    <w:p w14:paraId="2FB75F18" w14:textId="65256082"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r:id="rId16" w:anchor="_Toc18261567" w:history="1">
        <w:r w:rsidR="003C4E4C" w:rsidRPr="008A69E8">
          <w:rPr>
            <w:rStyle w:val="Kpr"/>
            <w:rFonts w:ascii="LM Roman 10" w:hAnsi="LM Roman 10"/>
            <w:noProof/>
          </w:rPr>
          <w:t>Figure 7 Technical Overview of Sonar.</w:t>
        </w:r>
        <w:r w:rsidR="003C4E4C">
          <w:rPr>
            <w:noProof/>
            <w:webHidden/>
          </w:rPr>
          <w:tab/>
        </w:r>
        <w:r w:rsidR="003C4E4C">
          <w:rPr>
            <w:noProof/>
            <w:webHidden/>
          </w:rPr>
          <w:fldChar w:fldCharType="begin"/>
        </w:r>
        <w:r w:rsidR="003C4E4C">
          <w:rPr>
            <w:noProof/>
            <w:webHidden/>
          </w:rPr>
          <w:instrText xml:space="preserve"> PAGEREF _Toc18261567 \h </w:instrText>
        </w:r>
        <w:r w:rsidR="003C4E4C">
          <w:rPr>
            <w:noProof/>
            <w:webHidden/>
          </w:rPr>
        </w:r>
        <w:r w:rsidR="003C4E4C">
          <w:rPr>
            <w:noProof/>
            <w:webHidden/>
          </w:rPr>
          <w:fldChar w:fldCharType="separate"/>
        </w:r>
        <w:r w:rsidR="003C4E4C">
          <w:rPr>
            <w:noProof/>
            <w:webHidden/>
          </w:rPr>
          <w:t>29</w:t>
        </w:r>
        <w:r w:rsidR="003C4E4C">
          <w:rPr>
            <w:noProof/>
            <w:webHidden/>
          </w:rPr>
          <w:fldChar w:fldCharType="end"/>
        </w:r>
      </w:hyperlink>
    </w:p>
    <w:p w14:paraId="28C7DEDB" w14:textId="2E4B8209"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r:id="rId17" w:anchor="_Toc18261568" w:history="1">
        <w:r w:rsidR="003C4E4C" w:rsidRPr="008A69E8">
          <w:rPr>
            <w:rStyle w:val="Kpr"/>
            <w:rFonts w:ascii="LM Roman 10" w:hAnsi="LM Roman 10"/>
            <w:noProof/>
          </w:rPr>
          <w:t>Figure 8 Streamgraph Showing Normalized Volume of Tweets (September 2015 through October 2016) Tagged with Data Breach (red), DDoS Activity (grey) and Account Hijacking (blue) Types of Cybersecurity Events.</w:t>
        </w:r>
        <w:r w:rsidR="003C4E4C">
          <w:rPr>
            <w:noProof/>
            <w:webHidden/>
          </w:rPr>
          <w:tab/>
        </w:r>
        <w:r w:rsidR="003C4E4C">
          <w:rPr>
            <w:noProof/>
            <w:webHidden/>
          </w:rPr>
          <w:fldChar w:fldCharType="begin"/>
        </w:r>
        <w:r w:rsidR="003C4E4C">
          <w:rPr>
            <w:noProof/>
            <w:webHidden/>
          </w:rPr>
          <w:instrText xml:space="preserve"> PAGEREF _Toc18261568 \h </w:instrText>
        </w:r>
        <w:r w:rsidR="003C4E4C">
          <w:rPr>
            <w:noProof/>
            <w:webHidden/>
          </w:rPr>
        </w:r>
        <w:r w:rsidR="003C4E4C">
          <w:rPr>
            <w:noProof/>
            <w:webHidden/>
          </w:rPr>
          <w:fldChar w:fldCharType="separate"/>
        </w:r>
        <w:r w:rsidR="003C4E4C">
          <w:rPr>
            <w:noProof/>
            <w:webHidden/>
          </w:rPr>
          <w:t>30</w:t>
        </w:r>
        <w:r w:rsidR="003C4E4C">
          <w:rPr>
            <w:noProof/>
            <w:webHidden/>
          </w:rPr>
          <w:fldChar w:fldCharType="end"/>
        </w:r>
      </w:hyperlink>
    </w:p>
    <w:p w14:paraId="16BD47CF" w14:textId="7344E79D"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r:id="rId18" w:anchor="_Toc18261569" w:history="1">
        <w:r w:rsidR="003C4E4C" w:rsidRPr="008A69E8">
          <w:rPr>
            <w:rStyle w:val="Kpr"/>
            <w:rFonts w:ascii="LM Roman 10" w:hAnsi="LM Roman 10"/>
            <w:noProof/>
          </w:rPr>
          <w:t>Figure 9 A Schematic Overview of Cybersecurity Event Detection System from The Publication.</w:t>
        </w:r>
        <w:r w:rsidR="003C4E4C">
          <w:rPr>
            <w:noProof/>
            <w:webHidden/>
          </w:rPr>
          <w:tab/>
        </w:r>
        <w:r w:rsidR="003C4E4C">
          <w:rPr>
            <w:noProof/>
            <w:webHidden/>
          </w:rPr>
          <w:fldChar w:fldCharType="begin"/>
        </w:r>
        <w:r w:rsidR="003C4E4C">
          <w:rPr>
            <w:noProof/>
            <w:webHidden/>
          </w:rPr>
          <w:instrText xml:space="preserve"> PAGEREF _Toc18261569 \h </w:instrText>
        </w:r>
        <w:r w:rsidR="003C4E4C">
          <w:rPr>
            <w:noProof/>
            <w:webHidden/>
          </w:rPr>
        </w:r>
        <w:r w:rsidR="003C4E4C">
          <w:rPr>
            <w:noProof/>
            <w:webHidden/>
          </w:rPr>
          <w:fldChar w:fldCharType="separate"/>
        </w:r>
        <w:r w:rsidR="003C4E4C">
          <w:rPr>
            <w:noProof/>
            <w:webHidden/>
          </w:rPr>
          <w:t>30</w:t>
        </w:r>
        <w:r w:rsidR="003C4E4C">
          <w:rPr>
            <w:noProof/>
            <w:webHidden/>
          </w:rPr>
          <w:fldChar w:fldCharType="end"/>
        </w:r>
      </w:hyperlink>
    </w:p>
    <w:p w14:paraId="76789847" w14:textId="09F80386"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0" w:history="1">
        <w:r w:rsidR="003C4E4C" w:rsidRPr="008A69E8">
          <w:rPr>
            <w:rStyle w:val="Kpr"/>
            <w:rFonts w:ascii="LM Roman 10" w:hAnsi="LM Roman 10"/>
            <w:noProof/>
          </w:rPr>
          <w:t>Figure 10 Normalizer Sample from ITU NLP API</w:t>
        </w:r>
        <w:r w:rsidR="003C4E4C">
          <w:rPr>
            <w:noProof/>
            <w:webHidden/>
          </w:rPr>
          <w:tab/>
        </w:r>
        <w:r w:rsidR="003C4E4C">
          <w:rPr>
            <w:noProof/>
            <w:webHidden/>
          </w:rPr>
          <w:fldChar w:fldCharType="begin"/>
        </w:r>
        <w:r w:rsidR="003C4E4C">
          <w:rPr>
            <w:noProof/>
            <w:webHidden/>
          </w:rPr>
          <w:instrText xml:space="preserve"> PAGEREF _Toc18261570 \h </w:instrText>
        </w:r>
        <w:r w:rsidR="003C4E4C">
          <w:rPr>
            <w:noProof/>
            <w:webHidden/>
          </w:rPr>
        </w:r>
        <w:r w:rsidR="003C4E4C">
          <w:rPr>
            <w:noProof/>
            <w:webHidden/>
          </w:rPr>
          <w:fldChar w:fldCharType="separate"/>
        </w:r>
        <w:r w:rsidR="003C4E4C">
          <w:rPr>
            <w:noProof/>
            <w:webHidden/>
          </w:rPr>
          <w:t>33</w:t>
        </w:r>
        <w:r w:rsidR="003C4E4C">
          <w:rPr>
            <w:noProof/>
            <w:webHidden/>
          </w:rPr>
          <w:fldChar w:fldCharType="end"/>
        </w:r>
      </w:hyperlink>
    </w:p>
    <w:p w14:paraId="0B76D1F5" w14:textId="53C27979"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1" w:history="1">
        <w:r w:rsidR="003C4E4C" w:rsidRPr="008A69E8">
          <w:rPr>
            <w:rStyle w:val="Kpr"/>
            <w:rFonts w:ascii="LM Roman 10" w:hAnsi="LM Roman 10"/>
            <w:noProof/>
          </w:rPr>
          <w:t>Figure 11 The General Overview of the System</w:t>
        </w:r>
        <w:r w:rsidR="003C4E4C">
          <w:rPr>
            <w:noProof/>
            <w:webHidden/>
          </w:rPr>
          <w:tab/>
        </w:r>
        <w:r w:rsidR="003C4E4C">
          <w:rPr>
            <w:noProof/>
            <w:webHidden/>
          </w:rPr>
          <w:fldChar w:fldCharType="begin"/>
        </w:r>
        <w:r w:rsidR="003C4E4C">
          <w:rPr>
            <w:noProof/>
            <w:webHidden/>
          </w:rPr>
          <w:instrText xml:space="preserve"> PAGEREF _Toc18261571 \h </w:instrText>
        </w:r>
        <w:r w:rsidR="003C4E4C">
          <w:rPr>
            <w:noProof/>
            <w:webHidden/>
          </w:rPr>
        </w:r>
        <w:r w:rsidR="003C4E4C">
          <w:rPr>
            <w:noProof/>
            <w:webHidden/>
          </w:rPr>
          <w:fldChar w:fldCharType="separate"/>
        </w:r>
        <w:r w:rsidR="003C4E4C">
          <w:rPr>
            <w:noProof/>
            <w:webHidden/>
          </w:rPr>
          <w:t>36</w:t>
        </w:r>
        <w:r w:rsidR="003C4E4C">
          <w:rPr>
            <w:noProof/>
            <w:webHidden/>
          </w:rPr>
          <w:fldChar w:fldCharType="end"/>
        </w:r>
      </w:hyperlink>
    </w:p>
    <w:p w14:paraId="686168B6" w14:textId="25C0A87A"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r:id="rId19" w:anchor="_Toc18261572" w:history="1">
        <w:r w:rsidR="003C4E4C" w:rsidRPr="008A69E8">
          <w:rPr>
            <w:rStyle w:val="Kpr"/>
            <w:rFonts w:ascii="LM Roman 10" w:hAnsi="LM Roman 10"/>
            <w:noProof/>
          </w:rPr>
          <w:t>Figure 5 Sample Turkish Tweets Related with a Security Incident. Retrieved June 28, 2019, from https://twitter.com/.</w:t>
        </w:r>
        <w:r w:rsidR="003C4E4C">
          <w:rPr>
            <w:noProof/>
            <w:webHidden/>
          </w:rPr>
          <w:tab/>
        </w:r>
        <w:r w:rsidR="003C4E4C">
          <w:rPr>
            <w:noProof/>
            <w:webHidden/>
          </w:rPr>
          <w:fldChar w:fldCharType="begin"/>
        </w:r>
        <w:r w:rsidR="003C4E4C">
          <w:rPr>
            <w:noProof/>
            <w:webHidden/>
          </w:rPr>
          <w:instrText xml:space="preserve"> PAGEREF _Toc18261572 \h </w:instrText>
        </w:r>
        <w:r w:rsidR="003C4E4C">
          <w:rPr>
            <w:noProof/>
            <w:webHidden/>
          </w:rPr>
        </w:r>
        <w:r w:rsidR="003C4E4C">
          <w:rPr>
            <w:noProof/>
            <w:webHidden/>
          </w:rPr>
          <w:fldChar w:fldCharType="separate"/>
        </w:r>
        <w:r w:rsidR="003C4E4C">
          <w:rPr>
            <w:noProof/>
            <w:webHidden/>
          </w:rPr>
          <w:t>38</w:t>
        </w:r>
        <w:r w:rsidR="003C4E4C">
          <w:rPr>
            <w:noProof/>
            <w:webHidden/>
          </w:rPr>
          <w:fldChar w:fldCharType="end"/>
        </w:r>
      </w:hyperlink>
    </w:p>
    <w:p w14:paraId="7BFAFD9B" w14:textId="104FAF08"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r:id="rId20" w:anchor="_Toc18261573" w:history="1">
        <w:r w:rsidR="003C4E4C" w:rsidRPr="008A69E8">
          <w:rPr>
            <w:rStyle w:val="Kpr"/>
            <w:noProof/>
          </w:rPr>
          <w:t>Figure 4 A Simple diagram to explain what NLP does.</w:t>
        </w:r>
        <w:r w:rsidR="003C4E4C">
          <w:rPr>
            <w:noProof/>
            <w:webHidden/>
          </w:rPr>
          <w:tab/>
        </w:r>
        <w:r w:rsidR="003C4E4C">
          <w:rPr>
            <w:noProof/>
            <w:webHidden/>
          </w:rPr>
          <w:fldChar w:fldCharType="begin"/>
        </w:r>
        <w:r w:rsidR="003C4E4C">
          <w:rPr>
            <w:noProof/>
            <w:webHidden/>
          </w:rPr>
          <w:instrText xml:space="preserve"> PAGEREF _Toc18261573 \h </w:instrText>
        </w:r>
        <w:r w:rsidR="003C4E4C">
          <w:rPr>
            <w:noProof/>
            <w:webHidden/>
          </w:rPr>
        </w:r>
        <w:r w:rsidR="003C4E4C">
          <w:rPr>
            <w:noProof/>
            <w:webHidden/>
          </w:rPr>
          <w:fldChar w:fldCharType="separate"/>
        </w:r>
        <w:r w:rsidR="003C4E4C">
          <w:rPr>
            <w:noProof/>
            <w:webHidden/>
          </w:rPr>
          <w:t>42</w:t>
        </w:r>
        <w:r w:rsidR="003C4E4C">
          <w:rPr>
            <w:noProof/>
            <w:webHidden/>
          </w:rPr>
          <w:fldChar w:fldCharType="end"/>
        </w:r>
      </w:hyperlink>
    </w:p>
    <w:p w14:paraId="66E02E4C" w14:textId="0AB96886"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4" w:history="1">
        <w:r w:rsidR="003C4E4C" w:rsidRPr="008A69E8">
          <w:rPr>
            <w:rStyle w:val="Kpr"/>
            <w:rFonts w:ascii="LM Roman 10" w:hAnsi="LM Roman 10"/>
            <w:noProof/>
          </w:rPr>
          <w:t>Figure 12 Sample Stored Twitter Data in the Database File</w:t>
        </w:r>
        <w:r w:rsidR="003C4E4C">
          <w:rPr>
            <w:noProof/>
            <w:webHidden/>
          </w:rPr>
          <w:tab/>
        </w:r>
        <w:r w:rsidR="003C4E4C">
          <w:rPr>
            <w:noProof/>
            <w:webHidden/>
          </w:rPr>
          <w:fldChar w:fldCharType="begin"/>
        </w:r>
        <w:r w:rsidR="003C4E4C">
          <w:rPr>
            <w:noProof/>
            <w:webHidden/>
          </w:rPr>
          <w:instrText xml:space="preserve"> PAGEREF _Toc18261574 \h </w:instrText>
        </w:r>
        <w:r w:rsidR="003C4E4C">
          <w:rPr>
            <w:noProof/>
            <w:webHidden/>
          </w:rPr>
        </w:r>
        <w:r w:rsidR="003C4E4C">
          <w:rPr>
            <w:noProof/>
            <w:webHidden/>
          </w:rPr>
          <w:fldChar w:fldCharType="separate"/>
        </w:r>
        <w:r w:rsidR="003C4E4C">
          <w:rPr>
            <w:noProof/>
            <w:webHidden/>
          </w:rPr>
          <w:t>47</w:t>
        </w:r>
        <w:r w:rsidR="003C4E4C">
          <w:rPr>
            <w:noProof/>
            <w:webHidden/>
          </w:rPr>
          <w:fldChar w:fldCharType="end"/>
        </w:r>
      </w:hyperlink>
    </w:p>
    <w:p w14:paraId="415D17B7" w14:textId="4B1C9DB5"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5" w:history="1">
        <w:r w:rsidR="003C4E4C" w:rsidRPr="008A69E8">
          <w:rPr>
            <w:rStyle w:val="Kpr"/>
            <w:rFonts w:ascii="LM Roman 10" w:hAnsi="LM Roman 10"/>
            <w:noProof/>
          </w:rPr>
          <w:t>Figure 13 Sample Stored Hurriyet Newspaper Data in the Database File</w:t>
        </w:r>
        <w:r w:rsidR="003C4E4C">
          <w:rPr>
            <w:noProof/>
            <w:webHidden/>
          </w:rPr>
          <w:tab/>
        </w:r>
        <w:r w:rsidR="003C4E4C">
          <w:rPr>
            <w:noProof/>
            <w:webHidden/>
          </w:rPr>
          <w:fldChar w:fldCharType="begin"/>
        </w:r>
        <w:r w:rsidR="003C4E4C">
          <w:rPr>
            <w:noProof/>
            <w:webHidden/>
          </w:rPr>
          <w:instrText xml:space="preserve"> PAGEREF _Toc18261575 \h </w:instrText>
        </w:r>
        <w:r w:rsidR="003C4E4C">
          <w:rPr>
            <w:noProof/>
            <w:webHidden/>
          </w:rPr>
        </w:r>
        <w:r w:rsidR="003C4E4C">
          <w:rPr>
            <w:noProof/>
            <w:webHidden/>
          </w:rPr>
          <w:fldChar w:fldCharType="separate"/>
        </w:r>
        <w:r w:rsidR="003C4E4C">
          <w:rPr>
            <w:noProof/>
            <w:webHidden/>
          </w:rPr>
          <w:t>49</w:t>
        </w:r>
        <w:r w:rsidR="003C4E4C">
          <w:rPr>
            <w:noProof/>
            <w:webHidden/>
          </w:rPr>
          <w:fldChar w:fldCharType="end"/>
        </w:r>
      </w:hyperlink>
    </w:p>
    <w:p w14:paraId="2B6395DB" w14:textId="661E2F95"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6" w:history="1">
        <w:r w:rsidR="003C4E4C" w:rsidRPr="008A69E8">
          <w:rPr>
            <w:rStyle w:val="Kpr"/>
            <w:rFonts w:ascii="LM Roman 10" w:hAnsi="LM Roman 10"/>
            <w:noProof/>
          </w:rPr>
          <w:t>Figure 14 User Interface of the Cybersecurity Detection Software</w:t>
        </w:r>
        <w:r w:rsidR="003C4E4C">
          <w:rPr>
            <w:noProof/>
            <w:webHidden/>
          </w:rPr>
          <w:tab/>
        </w:r>
        <w:r w:rsidR="003C4E4C">
          <w:rPr>
            <w:noProof/>
            <w:webHidden/>
          </w:rPr>
          <w:fldChar w:fldCharType="begin"/>
        </w:r>
        <w:r w:rsidR="003C4E4C">
          <w:rPr>
            <w:noProof/>
            <w:webHidden/>
          </w:rPr>
          <w:instrText xml:space="preserve"> PAGEREF _Toc18261576 \h </w:instrText>
        </w:r>
        <w:r w:rsidR="003C4E4C">
          <w:rPr>
            <w:noProof/>
            <w:webHidden/>
          </w:rPr>
        </w:r>
        <w:r w:rsidR="003C4E4C">
          <w:rPr>
            <w:noProof/>
            <w:webHidden/>
          </w:rPr>
          <w:fldChar w:fldCharType="separate"/>
        </w:r>
        <w:r w:rsidR="003C4E4C">
          <w:rPr>
            <w:noProof/>
            <w:webHidden/>
          </w:rPr>
          <w:t>55</w:t>
        </w:r>
        <w:r w:rsidR="003C4E4C">
          <w:rPr>
            <w:noProof/>
            <w:webHidden/>
          </w:rPr>
          <w:fldChar w:fldCharType="end"/>
        </w:r>
      </w:hyperlink>
    </w:p>
    <w:p w14:paraId="2678CC40" w14:textId="36695303"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7" w:history="1">
        <w:r w:rsidR="003C4E4C" w:rsidRPr="008A69E8">
          <w:rPr>
            <w:rStyle w:val="Kpr"/>
            <w:rFonts w:ascii="LM Roman 10" w:hAnsi="LM Roman 10"/>
            <w:noProof/>
          </w:rPr>
          <w:t>Figure 15 WhatsApp Spyware Attack Detection</w:t>
        </w:r>
        <w:r w:rsidR="003C4E4C">
          <w:rPr>
            <w:noProof/>
            <w:webHidden/>
          </w:rPr>
          <w:tab/>
        </w:r>
        <w:r w:rsidR="003C4E4C">
          <w:rPr>
            <w:noProof/>
            <w:webHidden/>
          </w:rPr>
          <w:fldChar w:fldCharType="begin"/>
        </w:r>
        <w:r w:rsidR="003C4E4C">
          <w:rPr>
            <w:noProof/>
            <w:webHidden/>
          </w:rPr>
          <w:instrText xml:space="preserve"> PAGEREF _Toc18261577 \h </w:instrText>
        </w:r>
        <w:r w:rsidR="003C4E4C">
          <w:rPr>
            <w:noProof/>
            <w:webHidden/>
          </w:rPr>
        </w:r>
        <w:r w:rsidR="003C4E4C">
          <w:rPr>
            <w:noProof/>
            <w:webHidden/>
          </w:rPr>
          <w:fldChar w:fldCharType="separate"/>
        </w:r>
        <w:r w:rsidR="003C4E4C">
          <w:rPr>
            <w:noProof/>
            <w:webHidden/>
          </w:rPr>
          <w:t>56</w:t>
        </w:r>
        <w:r w:rsidR="003C4E4C">
          <w:rPr>
            <w:noProof/>
            <w:webHidden/>
          </w:rPr>
          <w:fldChar w:fldCharType="end"/>
        </w:r>
      </w:hyperlink>
    </w:p>
    <w:p w14:paraId="034076FD" w14:textId="18ED8D33"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8" w:history="1">
        <w:r w:rsidR="003C4E4C" w:rsidRPr="008A69E8">
          <w:rPr>
            <w:rStyle w:val="Kpr"/>
            <w:rFonts w:ascii="LM Roman 10" w:hAnsi="LM Roman 10"/>
            <w:noProof/>
          </w:rPr>
          <w:t>Figure 16 STM Warns about Remote Patient Tracking System Applications</w:t>
        </w:r>
        <w:r w:rsidR="003C4E4C">
          <w:rPr>
            <w:noProof/>
            <w:webHidden/>
          </w:rPr>
          <w:tab/>
        </w:r>
        <w:r w:rsidR="003C4E4C">
          <w:rPr>
            <w:noProof/>
            <w:webHidden/>
          </w:rPr>
          <w:fldChar w:fldCharType="begin"/>
        </w:r>
        <w:r w:rsidR="003C4E4C">
          <w:rPr>
            <w:noProof/>
            <w:webHidden/>
          </w:rPr>
          <w:instrText xml:space="preserve"> PAGEREF _Toc18261578 \h </w:instrText>
        </w:r>
        <w:r w:rsidR="003C4E4C">
          <w:rPr>
            <w:noProof/>
            <w:webHidden/>
          </w:rPr>
        </w:r>
        <w:r w:rsidR="003C4E4C">
          <w:rPr>
            <w:noProof/>
            <w:webHidden/>
          </w:rPr>
          <w:fldChar w:fldCharType="separate"/>
        </w:r>
        <w:r w:rsidR="003C4E4C">
          <w:rPr>
            <w:noProof/>
            <w:webHidden/>
          </w:rPr>
          <w:t>57</w:t>
        </w:r>
        <w:r w:rsidR="003C4E4C">
          <w:rPr>
            <w:noProof/>
            <w:webHidden/>
          </w:rPr>
          <w:fldChar w:fldCharType="end"/>
        </w:r>
      </w:hyperlink>
    </w:p>
    <w:p w14:paraId="5B21832D" w14:textId="169D76DE"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9" w:history="1">
        <w:r w:rsidR="003C4E4C" w:rsidRPr="008A69E8">
          <w:rPr>
            <w:rStyle w:val="Kpr"/>
            <w:rFonts w:ascii="LM Roman 10" w:hAnsi="LM Roman 10"/>
            <w:noProof/>
          </w:rPr>
          <w:t>Figure 17 Supply Chain Attack Targets ASUS Computers Through Backdoored Update</w:t>
        </w:r>
        <w:r w:rsidR="003C4E4C">
          <w:rPr>
            <w:noProof/>
            <w:webHidden/>
          </w:rPr>
          <w:tab/>
        </w:r>
        <w:r w:rsidR="003C4E4C">
          <w:rPr>
            <w:noProof/>
            <w:webHidden/>
          </w:rPr>
          <w:fldChar w:fldCharType="begin"/>
        </w:r>
        <w:r w:rsidR="003C4E4C">
          <w:rPr>
            <w:noProof/>
            <w:webHidden/>
          </w:rPr>
          <w:instrText xml:space="preserve"> PAGEREF _Toc18261579 \h </w:instrText>
        </w:r>
        <w:r w:rsidR="003C4E4C">
          <w:rPr>
            <w:noProof/>
            <w:webHidden/>
          </w:rPr>
        </w:r>
        <w:r w:rsidR="003C4E4C">
          <w:rPr>
            <w:noProof/>
            <w:webHidden/>
          </w:rPr>
          <w:fldChar w:fldCharType="separate"/>
        </w:r>
        <w:r w:rsidR="003C4E4C">
          <w:rPr>
            <w:noProof/>
            <w:webHidden/>
          </w:rPr>
          <w:t>58</w:t>
        </w:r>
        <w:r w:rsidR="003C4E4C">
          <w:rPr>
            <w:noProof/>
            <w:webHidden/>
          </w:rPr>
          <w:fldChar w:fldCharType="end"/>
        </w:r>
      </w:hyperlink>
    </w:p>
    <w:p w14:paraId="2FB24931" w14:textId="5278CB75"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0" w:history="1">
        <w:r w:rsidR="003C4E4C" w:rsidRPr="008A69E8">
          <w:rPr>
            <w:rStyle w:val="Kpr"/>
            <w:rFonts w:ascii="LM Roman 10" w:hAnsi="LM Roman 10"/>
            <w:noProof/>
          </w:rPr>
          <w:t>Figure 18 MuddyWater Attack</w:t>
        </w:r>
        <w:r w:rsidR="003C4E4C">
          <w:rPr>
            <w:noProof/>
            <w:webHidden/>
          </w:rPr>
          <w:tab/>
        </w:r>
        <w:r w:rsidR="003C4E4C">
          <w:rPr>
            <w:noProof/>
            <w:webHidden/>
          </w:rPr>
          <w:fldChar w:fldCharType="begin"/>
        </w:r>
        <w:r w:rsidR="003C4E4C">
          <w:rPr>
            <w:noProof/>
            <w:webHidden/>
          </w:rPr>
          <w:instrText xml:space="preserve"> PAGEREF _Toc18261580 \h </w:instrText>
        </w:r>
        <w:r w:rsidR="003C4E4C">
          <w:rPr>
            <w:noProof/>
            <w:webHidden/>
          </w:rPr>
        </w:r>
        <w:r w:rsidR="003C4E4C">
          <w:rPr>
            <w:noProof/>
            <w:webHidden/>
          </w:rPr>
          <w:fldChar w:fldCharType="separate"/>
        </w:r>
        <w:r w:rsidR="003C4E4C">
          <w:rPr>
            <w:noProof/>
            <w:webHidden/>
          </w:rPr>
          <w:t>58</w:t>
        </w:r>
        <w:r w:rsidR="003C4E4C">
          <w:rPr>
            <w:noProof/>
            <w:webHidden/>
          </w:rPr>
          <w:fldChar w:fldCharType="end"/>
        </w:r>
      </w:hyperlink>
    </w:p>
    <w:p w14:paraId="65AEA03C" w14:textId="09A8A390"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1" w:history="1">
        <w:r w:rsidR="003C4E4C" w:rsidRPr="008A69E8">
          <w:rPr>
            <w:rStyle w:val="Kpr"/>
            <w:rFonts w:ascii="LM Roman 10" w:hAnsi="LM Roman 10"/>
            <w:noProof/>
          </w:rPr>
          <w:t>Figure 19 MegaCortex Ransomware</w:t>
        </w:r>
        <w:r w:rsidR="003C4E4C">
          <w:rPr>
            <w:noProof/>
            <w:webHidden/>
          </w:rPr>
          <w:tab/>
        </w:r>
        <w:r w:rsidR="003C4E4C">
          <w:rPr>
            <w:noProof/>
            <w:webHidden/>
          </w:rPr>
          <w:fldChar w:fldCharType="begin"/>
        </w:r>
        <w:r w:rsidR="003C4E4C">
          <w:rPr>
            <w:noProof/>
            <w:webHidden/>
          </w:rPr>
          <w:instrText xml:space="preserve"> PAGEREF _Toc18261581 \h </w:instrText>
        </w:r>
        <w:r w:rsidR="003C4E4C">
          <w:rPr>
            <w:noProof/>
            <w:webHidden/>
          </w:rPr>
        </w:r>
        <w:r w:rsidR="003C4E4C">
          <w:rPr>
            <w:noProof/>
            <w:webHidden/>
          </w:rPr>
          <w:fldChar w:fldCharType="separate"/>
        </w:r>
        <w:r w:rsidR="003C4E4C">
          <w:rPr>
            <w:noProof/>
            <w:webHidden/>
          </w:rPr>
          <w:t>58</w:t>
        </w:r>
        <w:r w:rsidR="003C4E4C">
          <w:rPr>
            <w:noProof/>
            <w:webHidden/>
          </w:rPr>
          <w:fldChar w:fldCharType="end"/>
        </w:r>
      </w:hyperlink>
    </w:p>
    <w:p w14:paraId="774609EA" w14:textId="7FCA2490"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2" w:history="1">
        <w:r w:rsidR="003C4E4C" w:rsidRPr="008A69E8">
          <w:rPr>
            <w:rStyle w:val="Kpr"/>
            <w:rFonts w:ascii="LM Roman 10" w:hAnsi="LM Roman 10"/>
            <w:noProof/>
          </w:rPr>
          <w:t>Figure 20 Using Popular TV Shows to Spread Malware</w:t>
        </w:r>
        <w:r w:rsidR="003C4E4C">
          <w:rPr>
            <w:noProof/>
            <w:webHidden/>
          </w:rPr>
          <w:tab/>
        </w:r>
        <w:r w:rsidR="003C4E4C">
          <w:rPr>
            <w:noProof/>
            <w:webHidden/>
          </w:rPr>
          <w:fldChar w:fldCharType="begin"/>
        </w:r>
        <w:r w:rsidR="003C4E4C">
          <w:rPr>
            <w:noProof/>
            <w:webHidden/>
          </w:rPr>
          <w:instrText xml:space="preserve"> PAGEREF _Toc18261582 \h </w:instrText>
        </w:r>
        <w:r w:rsidR="003C4E4C">
          <w:rPr>
            <w:noProof/>
            <w:webHidden/>
          </w:rPr>
        </w:r>
        <w:r w:rsidR="003C4E4C">
          <w:rPr>
            <w:noProof/>
            <w:webHidden/>
          </w:rPr>
          <w:fldChar w:fldCharType="separate"/>
        </w:r>
        <w:r w:rsidR="003C4E4C">
          <w:rPr>
            <w:noProof/>
            <w:webHidden/>
          </w:rPr>
          <w:t>59</w:t>
        </w:r>
        <w:r w:rsidR="003C4E4C">
          <w:rPr>
            <w:noProof/>
            <w:webHidden/>
          </w:rPr>
          <w:fldChar w:fldCharType="end"/>
        </w:r>
      </w:hyperlink>
    </w:p>
    <w:p w14:paraId="54F75A55" w14:textId="54463E37"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3" w:history="1">
        <w:r w:rsidR="003C4E4C" w:rsidRPr="008A69E8">
          <w:rPr>
            <w:rStyle w:val="Kpr"/>
            <w:rFonts w:ascii="LM Roman 10" w:hAnsi="LM Roman 10"/>
            <w:noProof/>
          </w:rPr>
          <w:t>Figure 21 RTM Banking Trojan</w:t>
        </w:r>
        <w:r w:rsidR="003C4E4C">
          <w:rPr>
            <w:noProof/>
            <w:webHidden/>
          </w:rPr>
          <w:tab/>
        </w:r>
        <w:r w:rsidR="003C4E4C">
          <w:rPr>
            <w:noProof/>
            <w:webHidden/>
          </w:rPr>
          <w:fldChar w:fldCharType="begin"/>
        </w:r>
        <w:r w:rsidR="003C4E4C">
          <w:rPr>
            <w:noProof/>
            <w:webHidden/>
          </w:rPr>
          <w:instrText xml:space="preserve"> PAGEREF _Toc18261583 \h </w:instrText>
        </w:r>
        <w:r w:rsidR="003C4E4C">
          <w:rPr>
            <w:noProof/>
            <w:webHidden/>
          </w:rPr>
        </w:r>
        <w:r w:rsidR="003C4E4C">
          <w:rPr>
            <w:noProof/>
            <w:webHidden/>
          </w:rPr>
          <w:fldChar w:fldCharType="separate"/>
        </w:r>
        <w:r w:rsidR="003C4E4C">
          <w:rPr>
            <w:noProof/>
            <w:webHidden/>
          </w:rPr>
          <w:t>59</w:t>
        </w:r>
        <w:r w:rsidR="003C4E4C">
          <w:rPr>
            <w:noProof/>
            <w:webHidden/>
          </w:rPr>
          <w:fldChar w:fldCharType="end"/>
        </w:r>
      </w:hyperlink>
    </w:p>
    <w:p w14:paraId="30514054" w14:textId="6DA0A1E4"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4" w:history="1">
        <w:r w:rsidR="003C4E4C" w:rsidRPr="008A69E8">
          <w:rPr>
            <w:rStyle w:val="Kpr"/>
            <w:rFonts w:ascii="LM Roman 10" w:hAnsi="LM Roman 10"/>
            <w:noProof/>
          </w:rPr>
          <w:t>Figure 22 Mother's Day Cyberattack Alerts</w:t>
        </w:r>
        <w:r w:rsidR="003C4E4C">
          <w:rPr>
            <w:noProof/>
            <w:webHidden/>
          </w:rPr>
          <w:tab/>
        </w:r>
        <w:r w:rsidR="003C4E4C">
          <w:rPr>
            <w:noProof/>
            <w:webHidden/>
          </w:rPr>
          <w:fldChar w:fldCharType="begin"/>
        </w:r>
        <w:r w:rsidR="003C4E4C">
          <w:rPr>
            <w:noProof/>
            <w:webHidden/>
          </w:rPr>
          <w:instrText xml:space="preserve"> PAGEREF _Toc18261584 \h </w:instrText>
        </w:r>
        <w:r w:rsidR="003C4E4C">
          <w:rPr>
            <w:noProof/>
            <w:webHidden/>
          </w:rPr>
        </w:r>
        <w:r w:rsidR="003C4E4C">
          <w:rPr>
            <w:noProof/>
            <w:webHidden/>
          </w:rPr>
          <w:fldChar w:fldCharType="separate"/>
        </w:r>
        <w:r w:rsidR="003C4E4C">
          <w:rPr>
            <w:noProof/>
            <w:webHidden/>
          </w:rPr>
          <w:t>59</w:t>
        </w:r>
        <w:r w:rsidR="003C4E4C">
          <w:rPr>
            <w:noProof/>
            <w:webHidden/>
          </w:rPr>
          <w:fldChar w:fldCharType="end"/>
        </w:r>
      </w:hyperlink>
    </w:p>
    <w:p w14:paraId="381D9B00" w14:textId="49EDD795"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5" w:history="1">
        <w:r w:rsidR="003C4E4C" w:rsidRPr="008A69E8">
          <w:rPr>
            <w:rStyle w:val="Kpr"/>
            <w:rFonts w:ascii="LM Roman 10" w:hAnsi="LM Roman 10"/>
            <w:noProof/>
          </w:rPr>
          <w:t>Figure 23 Valentine’s Day Phishing Attacks</w:t>
        </w:r>
        <w:r w:rsidR="003C4E4C">
          <w:rPr>
            <w:noProof/>
            <w:webHidden/>
          </w:rPr>
          <w:tab/>
        </w:r>
        <w:r w:rsidR="003C4E4C">
          <w:rPr>
            <w:noProof/>
            <w:webHidden/>
          </w:rPr>
          <w:fldChar w:fldCharType="begin"/>
        </w:r>
        <w:r w:rsidR="003C4E4C">
          <w:rPr>
            <w:noProof/>
            <w:webHidden/>
          </w:rPr>
          <w:instrText xml:space="preserve"> PAGEREF _Toc18261585 \h </w:instrText>
        </w:r>
        <w:r w:rsidR="003C4E4C">
          <w:rPr>
            <w:noProof/>
            <w:webHidden/>
          </w:rPr>
        </w:r>
        <w:r w:rsidR="003C4E4C">
          <w:rPr>
            <w:noProof/>
            <w:webHidden/>
          </w:rPr>
          <w:fldChar w:fldCharType="separate"/>
        </w:r>
        <w:r w:rsidR="003C4E4C">
          <w:rPr>
            <w:noProof/>
            <w:webHidden/>
          </w:rPr>
          <w:t>59</w:t>
        </w:r>
        <w:r w:rsidR="003C4E4C">
          <w:rPr>
            <w:noProof/>
            <w:webHidden/>
          </w:rPr>
          <w:fldChar w:fldCharType="end"/>
        </w:r>
      </w:hyperlink>
    </w:p>
    <w:p w14:paraId="62D02996" w14:textId="1FAC6F98"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6" w:history="1">
        <w:r w:rsidR="003C4E4C" w:rsidRPr="008A69E8">
          <w:rPr>
            <w:rStyle w:val="Kpr"/>
            <w:rFonts w:ascii="LM Roman 10" w:hAnsi="LM Roman 10"/>
            <w:noProof/>
          </w:rPr>
          <w:t>Figure 24 Pirate Matryoshka Virus</w:t>
        </w:r>
        <w:r w:rsidR="003C4E4C">
          <w:rPr>
            <w:noProof/>
            <w:webHidden/>
          </w:rPr>
          <w:tab/>
        </w:r>
        <w:r w:rsidR="003C4E4C">
          <w:rPr>
            <w:noProof/>
            <w:webHidden/>
          </w:rPr>
          <w:fldChar w:fldCharType="begin"/>
        </w:r>
        <w:r w:rsidR="003C4E4C">
          <w:rPr>
            <w:noProof/>
            <w:webHidden/>
          </w:rPr>
          <w:instrText xml:space="preserve"> PAGEREF _Toc18261586 \h </w:instrText>
        </w:r>
        <w:r w:rsidR="003C4E4C">
          <w:rPr>
            <w:noProof/>
            <w:webHidden/>
          </w:rPr>
        </w:r>
        <w:r w:rsidR="003C4E4C">
          <w:rPr>
            <w:noProof/>
            <w:webHidden/>
          </w:rPr>
          <w:fldChar w:fldCharType="separate"/>
        </w:r>
        <w:r w:rsidR="003C4E4C">
          <w:rPr>
            <w:noProof/>
            <w:webHidden/>
          </w:rPr>
          <w:t>60</w:t>
        </w:r>
        <w:r w:rsidR="003C4E4C">
          <w:rPr>
            <w:noProof/>
            <w:webHidden/>
          </w:rPr>
          <w:fldChar w:fldCharType="end"/>
        </w:r>
      </w:hyperlink>
    </w:p>
    <w:p w14:paraId="66D8507B" w14:textId="37A06E93"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7" w:history="1">
        <w:r w:rsidR="003C4E4C" w:rsidRPr="008A69E8">
          <w:rPr>
            <w:rStyle w:val="Kpr"/>
            <w:rFonts w:ascii="LM Roman 10" w:hAnsi="LM Roman 10"/>
            <w:noProof/>
          </w:rPr>
          <w:t>Figure 25 Cyber Attacks Using Smart TVs</w:t>
        </w:r>
        <w:r w:rsidR="003C4E4C">
          <w:rPr>
            <w:noProof/>
            <w:webHidden/>
          </w:rPr>
          <w:tab/>
        </w:r>
        <w:r w:rsidR="003C4E4C">
          <w:rPr>
            <w:noProof/>
            <w:webHidden/>
          </w:rPr>
          <w:fldChar w:fldCharType="begin"/>
        </w:r>
        <w:r w:rsidR="003C4E4C">
          <w:rPr>
            <w:noProof/>
            <w:webHidden/>
          </w:rPr>
          <w:instrText xml:space="preserve"> PAGEREF _Toc18261587 \h </w:instrText>
        </w:r>
        <w:r w:rsidR="003C4E4C">
          <w:rPr>
            <w:noProof/>
            <w:webHidden/>
          </w:rPr>
        </w:r>
        <w:r w:rsidR="003C4E4C">
          <w:rPr>
            <w:noProof/>
            <w:webHidden/>
          </w:rPr>
          <w:fldChar w:fldCharType="separate"/>
        </w:r>
        <w:r w:rsidR="003C4E4C">
          <w:rPr>
            <w:noProof/>
            <w:webHidden/>
          </w:rPr>
          <w:t>60</w:t>
        </w:r>
        <w:r w:rsidR="003C4E4C">
          <w:rPr>
            <w:noProof/>
            <w:webHidden/>
          </w:rPr>
          <w:fldChar w:fldCharType="end"/>
        </w:r>
      </w:hyperlink>
    </w:p>
    <w:p w14:paraId="13947B98" w14:textId="61B63E9F"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8" w:history="1">
        <w:r w:rsidR="003C4E4C" w:rsidRPr="008A69E8">
          <w:rPr>
            <w:rStyle w:val="Kpr"/>
            <w:rFonts w:ascii="LM Roman 10" w:hAnsi="LM Roman 10"/>
            <w:noProof/>
          </w:rPr>
          <w:t>Figure 26 Smart Home Cyberattacks</w:t>
        </w:r>
        <w:r w:rsidR="003C4E4C">
          <w:rPr>
            <w:noProof/>
            <w:webHidden/>
          </w:rPr>
          <w:tab/>
        </w:r>
        <w:r w:rsidR="003C4E4C">
          <w:rPr>
            <w:noProof/>
            <w:webHidden/>
          </w:rPr>
          <w:fldChar w:fldCharType="begin"/>
        </w:r>
        <w:r w:rsidR="003C4E4C">
          <w:rPr>
            <w:noProof/>
            <w:webHidden/>
          </w:rPr>
          <w:instrText xml:space="preserve"> PAGEREF _Toc18261588 \h </w:instrText>
        </w:r>
        <w:r w:rsidR="003C4E4C">
          <w:rPr>
            <w:noProof/>
            <w:webHidden/>
          </w:rPr>
        </w:r>
        <w:r w:rsidR="003C4E4C">
          <w:rPr>
            <w:noProof/>
            <w:webHidden/>
          </w:rPr>
          <w:fldChar w:fldCharType="separate"/>
        </w:r>
        <w:r w:rsidR="003C4E4C">
          <w:rPr>
            <w:noProof/>
            <w:webHidden/>
          </w:rPr>
          <w:t>60</w:t>
        </w:r>
        <w:r w:rsidR="003C4E4C">
          <w:rPr>
            <w:noProof/>
            <w:webHidden/>
          </w:rPr>
          <w:fldChar w:fldCharType="end"/>
        </w:r>
      </w:hyperlink>
    </w:p>
    <w:p w14:paraId="425621D4" w14:textId="5F22C42A"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9" w:history="1">
        <w:r w:rsidR="003C4E4C" w:rsidRPr="008A69E8">
          <w:rPr>
            <w:rStyle w:val="Kpr"/>
            <w:rFonts w:ascii="LM Roman 10" w:hAnsi="LM Roman 10"/>
            <w:noProof/>
          </w:rPr>
          <w:t>Figure 27 Valletta Bank Cyberattack</w:t>
        </w:r>
        <w:r w:rsidR="003C4E4C">
          <w:rPr>
            <w:noProof/>
            <w:webHidden/>
          </w:rPr>
          <w:tab/>
        </w:r>
        <w:r w:rsidR="003C4E4C">
          <w:rPr>
            <w:noProof/>
            <w:webHidden/>
          </w:rPr>
          <w:fldChar w:fldCharType="begin"/>
        </w:r>
        <w:r w:rsidR="003C4E4C">
          <w:rPr>
            <w:noProof/>
            <w:webHidden/>
          </w:rPr>
          <w:instrText xml:space="preserve"> PAGEREF _Toc18261589 \h </w:instrText>
        </w:r>
        <w:r w:rsidR="003C4E4C">
          <w:rPr>
            <w:noProof/>
            <w:webHidden/>
          </w:rPr>
        </w:r>
        <w:r w:rsidR="003C4E4C">
          <w:rPr>
            <w:noProof/>
            <w:webHidden/>
          </w:rPr>
          <w:fldChar w:fldCharType="separate"/>
        </w:r>
        <w:r w:rsidR="003C4E4C">
          <w:rPr>
            <w:noProof/>
            <w:webHidden/>
          </w:rPr>
          <w:t>60</w:t>
        </w:r>
        <w:r w:rsidR="003C4E4C">
          <w:rPr>
            <w:noProof/>
            <w:webHidden/>
          </w:rPr>
          <w:fldChar w:fldCharType="end"/>
        </w:r>
      </w:hyperlink>
    </w:p>
    <w:p w14:paraId="7D5C90E9" w14:textId="3C606C5F"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0" w:history="1">
        <w:r w:rsidR="003C4E4C" w:rsidRPr="008A69E8">
          <w:rPr>
            <w:rStyle w:val="Kpr"/>
            <w:rFonts w:ascii="LM Roman 10" w:hAnsi="LM Roman 10"/>
            <w:noProof/>
          </w:rPr>
          <w:t>Figure 28 Business Email Compromise Attack</w:t>
        </w:r>
        <w:r w:rsidR="003C4E4C">
          <w:rPr>
            <w:noProof/>
            <w:webHidden/>
          </w:rPr>
          <w:tab/>
        </w:r>
        <w:r w:rsidR="003C4E4C">
          <w:rPr>
            <w:noProof/>
            <w:webHidden/>
          </w:rPr>
          <w:fldChar w:fldCharType="begin"/>
        </w:r>
        <w:r w:rsidR="003C4E4C">
          <w:rPr>
            <w:noProof/>
            <w:webHidden/>
          </w:rPr>
          <w:instrText xml:space="preserve"> PAGEREF _Toc18261590 \h </w:instrText>
        </w:r>
        <w:r w:rsidR="003C4E4C">
          <w:rPr>
            <w:noProof/>
            <w:webHidden/>
          </w:rPr>
        </w:r>
        <w:r w:rsidR="003C4E4C">
          <w:rPr>
            <w:noProof/>
            <w:webHidden/>
          </w:rPr>
          <w:fldChar w:fldCharType="separate"/>
        </w:r>
        <w:r w:rsidR="003C4E4C">
          <w:rPr>
            <w:noProof/>
            <w:webHidden/>
          </w:rPr>
          <w:t>61</w:t>
        </w:r>
        <w:r w:rsidR="003C4E4C">
          <w:rPr>
            <w:noProof/>
            <w:webHidden/>
          </w:rPr>
          <w:fldChar w:fldCharType="end"/>
        </w:r>
      </w:hyperlink>
    </w:p>
    <w:p w14:paraId="6330451C" w14:textId="5DE814EE"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1" w:history="1">
        <w:r w:rsidR="003C4E4C" w:rsidRPr="008A69E8">
          <w:rPr>
            <w:rStyle w:val="Kpr"/>
            <w:rFonts w:ascii="LM Roman 10" w:hAnsi="LM Roman 10"/>
            <w:noProof/>
          </w:rPr>
          <w:t>Figure 29 Cyberattacks Which Use Netflix Brand</w:t>
        </w:r>
        <w:r w:rsidR="003C4E4C">
          <w:rPr>
            <w:noProof/>
            <w:webHidden/>
          </w:rPr>
          <w:tab/>
        </w:r>
        <w:r w:rsidR="003C4E4C">
          <w:rPr>
            <w:noProof/>
            <w:webHidden/>
          </w:rPr>
          <w:fldChar w:fldCharType="begin"/>
        </w:r>
        <w:r w:rsidR="003C4E4C">
          <w:rPr>
            <w:noProof/>
            <w:webHidden/>
          </w:rPr>
          <w:instrText xml:space="preserve"> PAGEREF _Toc18261591 \h </w:instrText>
        </w:r>
        <w:r w:rsidR="003C4E4C">
          <w:rPr>
            <w:noProof/>
            <w:webHidden/>
          </w:rPr>
        </w:r>
        <w:r w:rsidR="003C4E4C">
          <w:rPr>
            <w:noProof/>
            <w:webHidden/>
          </w:rPr>
          <w:fldChar w:fldCharType="separate"/>
        </w:r>
        <w:r w:rsidR="003C4E4C">
          <w:rPr>
            <w:noProof/>
            <w:webHidden/>
          </w:rPr>
          <w:t>61</w:t>
        </w:r>
        <w:r w:rsidR="003C4E4C">
          <w:rPr>
            <w:noProof/>
            <w:webHidden/>
          </w:rPr>
          <w:fldChar w:fldCharType="end"/>
        </w:r>
      </w:hyperlink>
    </w:p>
    <w:p w14:paraId="4DD836C9" w14:textId="15D590BD"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2" w:history="1">
        <w:r w:rsidR="003C4E4C" w:rsidRPr="008A69E8">
          <w:rPr>
            <w:rStyle w:val="Kpr"/>
            <w:rFonts w:ascii="LM Roman 10" w:hAnsi="LM Roman 10"/>
            <w:noProof/>
          </w:rPr>
          <w:t>Figure 30 Cyberattacks Targeting Job Seekers</w:t>
        </w:r>
        <w:r w:rsidR="003C4E4C">
          <w:rPr>
            <w:noProof/>
            <w:webHidden/>
          </w:rPr>
          <w:tab/>
        </w:r>
        <w:r w:rsidR="003C4E4C">
          <w:rPr>
            <w:noProof/>
            <w:webHidden/>
          </w:rPr>
          <w:fldChar w:fldCharType="begin"/>
        </w:r>
        <w:r w:rsidR="003C4E4C">
          <w:rPr>
            <w:noProof/>
            <w:webHidden/>
          </w:rPr>
          <w:instrText xml:space="preserve"> PAGEREF _Toc18261592 \h </w:instrText>
        </w:r>
        <w:r w:rsidR="003C4E4C">
          <w:rPr>
            <w:noProof/>
            <w:webHidden/>
          </w:rPr>
        </w:r>
        <w:r w:rsidR="003C4E4C">
          <w:rPr>
            <w:noProof/>
            <w:webHidden/>
          </w:rPr>
          <w:fldChar w:fldCharType="separate"/>
        </w:r>
        <w:r w:rsidR="003C4E4C">
          <w:rPr>
            <w:noProof/>
            <w:webHidden/>
          </w:rPr>
          <w:t>61</w:t>
        </w:r>
        <w:r w:rsidR="003C4E4C">
          <w:rPr>
            <w:noProof/>
            <w:webHidden/>
          </w:rPr>
          <w:fldChar w:fldCharType="end"/>
        </w:r>
      </w:hyperlink>
    </w:p>
    <w:p w14:paraId="7ABAA145" w14:textId="159AAAE0"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3" w:history="1">
        <w:r w:rsidR="003C4E4C" w:rsidRPr="008A69E8">
          <w:rPr>
            <w:rStyle w:val="Kpr"/>
            <w:rFonts w:ascii="LM Roman 10" w:hAnsi="LM Roman 10"/>
            <w:noProof/>
          </w:rPr>
          <w:t>Figure 31 Phishing Attacks Targeting Social Media Users</w:t>
        </w:r>
        <w:r w:rsidR="003C4E4C">
          <w:rPr>
            <w:noProof/>
            <w:webHidden/>
          </w:rPr>
          <w:tab/>
        </w:r>
        <w:r w:rsidR="003C4E4C">
          <w:rPr>
            <w:noProof/>
            <w:webHidden/>
          </w:rPr>
          <w:fldChar w:fldCharType="begin"/>
        </w:r>
        <w:r w:rsidR="003C4E4C">
          <w:rPr>
            <w:noProof/>
            <w:webHidden/>
          </w:rPr>
          <w:instrText xml:space="preserve"> PAGEREF _Toc18261593 \h </w:instrText>
        </w:r>
        <w:r w:rsidR="003C4E4C">
          <w:rPr>
            <w:noProof/>
            <w:webHidden/>
          </w:rPr>
        </w:r>
        <w:r w:rsidR="003C4E4C">
          <w:rPr>
            <w:noProof/>
            <w:webHidden/>
          </w:rPr>
          <w:fldChar w:fldCharType="separate"/>
        </w:r>
        <w:r w:rsidR="003C4E4C">
          <w:rPr>
            <w:noProof/>
            <w:webHidden/>
          </w:rPr>
          <w:t>61</w:t>
        </w:r>
        <w:r w:rsidR="003C4E4C">
          <w:rPr>
            <w:noProof/>
            <w:webHidden/>
          </w:rPr>
          <w:fldChar w:fldCharType="end"/>
        </w:r>
      </w:hyperlink>
    </w:p>
    <w:p w14:paraId="64C9D59E" w14:textId="0C5999AD"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4" w:history="1">
        <w:r w:rsidR="003C4E4C" w:rsidRPr="008A69E8">
          <w:rPr>
            <w:rStyle w:val="Kpr"/>
            <w:rFonts w:ascii="LM Roman 10" w:hAnsi="LM Roman 10"/>
            <w:noProof/>
          </w:rPr>
          <w:t>Figure 32 Zombie Cookies</w:t>
        </w:r>
        <w:r w:rsidR="003C4E4C">
          <w:rPr>
            <w:noProof/>
            <w:webHidden/>
          </w:rPr>
          <w:tab/>
        </w:r>
        <w:r w:rsidR="003C4E4C">
          <w:rPr>
            <w:noProof/>
            <w:webHidden/>
          </w:rPr>
          <w:fldChar w:fldCharType="begin"/>
        </w:r>
        <w:r w:rsidR="003C4E4C">
          <w:rPr>
            <w:noProof/>
            <w:webHidden/>
          </w:rPr>
          <w:instrText xml:space="preserve"> PAGEREF _Toc18261594 \h </w:instrText>
        </w:r>
        <w:r w:rsidR="003C4E4C">
          <w:rPr>
            <w:noProof/>
            <w:webHidden/>
          </w:rPr>
        </w:r>
        <w:r w:rsidR="003C4E4C">
          <w:rPr>
            <w:noProof/>
            <w:webHidden/>
          </w:rPr>
          <w:fldChar w:fldCharType="separate"/>
        </w:r>
        <w:r w:rsidR="003C4E4C">
          <w:rPr>
            <w:noProof/>
            <w:webHidden/>
          </w:rPr>
          <w:t>62</w:t>
        </w:r>
        <w:r w:rsidR="003C4E4C">
          <w:rPr>
            <w:noProof/>
            <w:webHidden/>
          </w:rPr>
          <w:fldChar w:fldCharType="end"/>
        </w:r>
      </w:hyperlink>
    </w:p>
    <w:p w14:paraId="2E14EA7D" w14:textId="20F091F6"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5" w:history="1">
        <w:r w:rsidR="003C4E4C" w:rsidRPr="008A69E8">
          <w:rPr>
            <w:rStyle w:val="Kpr"/>
            <w:rFonts w:ascii="LM Roman 10" w:hAnsi="LM Roman 10"/>
            <w:noProof/>
          </w:rPr>
          <w:t>Figure 33 Millions of Email Addresses Infiltrated the Internet</w:t>
        </w:r>
        <w:r w:rsidR="003C4E4C">
          <w:rPr>
            <w:noProof/>
            <w:webHidden/>
          </w:rPr>
          <w:tab/>
        </w:r>
        <w:r w:rsidR="003C4E4C">
          <w:rPr>
            <w:noProof/>
            <w:webHidden/>
          </w:rPr>
          <w:fldChar w:fldCharType="begin"/>
        </w:r>
        <w:r w:rsidR="003C4E4C">
          <w:rPr>
            <w:noProof/>
            <w:webHidden/>
          </w:rPr>
          <w:instrText xml:space="preserve"> PAGEREF _Toc18261595 \h </w:instrText>
        </w:r>
        <w:r w:rsidR="003C4E4C">
          <w:rPr>
            <w:noProof/>
            <w:webHidden/>
          </w:rPr>
        </w:r>
        <w:r w:rsidR="003C4E4C">
          <w:rPr>
            <w:noProof/>
            <w:webHidden/>
          </w:rPr>
          <w:fldChar w:fldCharType="separate"/>
        </w:r>
        <w:r w:rsidR="003C4E4C">
          <w:rPr>
            <w:noProof/>
            <w:webHidden/>
          </w:rPr>
          <w:t>62</w:t>
        </w:r>
        <w:r w:rsidR="003C4E4C">
          <w:rPr>
            <w:noProof/>
            <w:webHidden/>
          </w:rPr>
          <w:fldChar w:fldCharType="end"/>
        </w:r>
      </w:hyperlink>
    </w:p>
    <w:p w14:paraId="737479F3" w14:textId="530CF1E9"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6" w:history="1">
        <w:r w:rsidR="003C4E4C" w:rsidRPr="008A69E8">
          <w:rPr>
            <w:rStyle w:val="Kpr"/>
            <w:rFonts w:ascii="LM Roman 10" w:hAnsi="LM Roman 10"/>
            <w:noProof/>
          </w:rPr>
          <w:t>Figure 34 The USA and China Cyberwar Started Tweet</w:t>
        </w:r>
        <w:r w:rsidR="003C4E4C">
          <w:rPr>
            <w:noProof/>
            <w:webHidden/>
          </w:rPr>
          <w:tab/>
        </w:r>
        <w:r w:rsidR="003C4E4C">
          <w:rPr>
            <w:noProof/>
            <w:webHidden/>
          </w:rPr>
          <w:fldChar w:fldCharType="begin"/>
        </w:r>
        <w:r w:rsidR="003C4E4C">
          <w:rPr>
            <w:noProof/>
            <w:webHidden/>
          </w:rPr>
          <w:instrText xml:space="preserve"> PAGEREF _Toc18261596 \h </w:instrText>
        </w:r>
        <w:r w:rsidR="003C4E4C">
          <w:rPr>
            <w:noProof/>
            <w:webHidden/>
          </w:rPr>
        </w:r>
        <w:r w:rsidR="003C4E4C">
          <w:rPr>
            <w:noProof/>
            <w:webHidden/>
          </w:rPr>
          <w:fldChar w:fldCharType="separate"/>
        </w:r>
        <w:r w:rsidR="003C4E4C">
          <w:rPr>
            <w:noProof/>
            <w:webHidden/>
          </w:rPr>
          <w:t>62</w:t>
        </w:r>
        <w:r w:rsidR="003C4E4C">
          <w:rPr>
            <w:noProof/>
            <w:webHidden/>
          </w:rPr>
          <w:fldChar w:fldCharType="end"/>
        </w:r>
      </w:hyperlink>
    </w:p>
    <w:p w14:paraId="5677567D" w14:textId="0C87B5B0"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7" w:history="1">
        <w:r w:rsidR="003C4E4C" w:rsidRPr="008A69E8">
          <w:rPr>
            <w:rStyle w:val="Kpr"/>
            <w:rFonts w:ascii="LM Roman 10" w:hAnsi="LM Roman 10"/>
            <w:noProof/>
          </w:rPr>
          <w:t>Figure 35 Angela Merkel and Hundreds of German Politicians Hacked</w:t>
        </w:r>
        <w:r w:rsidR="003C4E4C">
          <w:rPr>
            <w:noProof/>
            <w:webHidden/>
          </w:rPr>
          <w:tab/>
        </w:r>
        <w:r w:rsidR="003C4E4C">
          <w:rPr>
            <w:noProof/>
            <w:webHidden/>
          </w:rPr>
          <w:fldChar w:fldCharType="begin"/>
        </w:r>
        <w:r w:rsidR="003C4E4C">
          <w:rPr>
            <w:noProof/>
            <w:webHidden/>
          </w:rPr>
          <w:instrText xml:space="preserve"> PAGEREF _Toc18261597 \h </w:instrText>
        </w:r>
        <w:r w:rsidR="003C4E4C">
          <w:rPr>
            <w:noProof/>
            <w:webHidden/>
          </w:rPr>
        </w:r>
        <w:r w:rsidR="003C4E4C">
          <w:rPr>
            <w:noProof/>
            <w:webHidden/>
          </w:rPr>
          <w:fldChar w:fldCharType="separate"/>
        </w:r>
        <w:r w:rsidR="003C4E4C">
          <w:rPr>
            <w:noProof/>
            <w:webHidden/>
          </w:rPr>
          <w:t>62</w:t>
        </w:r>
        <w:r w:rsidR="003C4E4C">
          <w:rPr>
            <w:noProof/>
            <w:webHidden/>
          </w:rPr>
          <w:fldChar w:fldCharType="end"/>
        </w:r>
      </w:hyperlink>
    </w:p>
    <w:p w14:paraId="3B3DD2F3" w14:textId="4F16E11C"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8" w:history="1">
        <w:r w:rsidR="003C4E4C" w:rsidRPr="008A69E8">
          <w:rPr>
            <w:rStyle w:val="Kpr"/>
            <w:rFonts w:ascii="LM Roman 10" w:hAnsi="LM Roman 10"/>
            <w:noProof/>
          </w:rPr>
          <w:t>Figure 36 Sample False Positive Cybersecurity Event Detection</w:t>
        </w:r>
        <w:r w:rsidR="003C4E4C">
          <w:rPr>
            <w:noProof/>
            <w:webHidden/>
          </w:rPr>
          <w:tab/>
        </w:r>
        <w:r w:rsidR="003C4E4C">
          <w:rPr>
            <w:noProof/>
            <w:webHidden/>
          </w:rPr>
          <w:fldChar w:fldCharType="begin"/>
        </w:r>
        <w:r w:rsidR="003C4E4C">
          <w:rPr>
            <w:noProof/>
            <w:webHidden/>
          </w:rPr>
          <w:instrText xml:space="preserve"> PAGEREF _Toc18261598 \h </w:instrText>
        </w:r>
        <w:r w:rsidR="003C4E4C">
          <w:rPr>
            <w:noProof/>
            <w:webHidden/>
          </w:rPr>
        </w:r>
        <w:r w:rsidR="003C4E4C">
          <w:rPr>
            <w:noProof/>
            <w:webHidden/>
          </w:rPr>
          <w:fldChar w:fldCharType="separate"/>
        </w:r>
        <w:r w:rsidR="003C4E4C">
          <w:rPr>
            <w:noProof/>
            <w:webHidden/>
          </w:rPr>
          <w:t>63</w:t>
        </w:r>
        <w:r w:rsidR="003C4E4C">
          <w:rPr>
            <w:noProof/>
            <w:webHidden/>
          </w:rPr>
          <w:fldChar w:fldCharType="end"/>
        </w:r>
      </w:hyperlink>
    </w:p>
    <w:p w14:paraId="4DD29070" w14:textId="510C3CF1" w:rsidR="003C4E4C" w:rsidRDefault="00997AC1"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9" w:history="1">
        <w:r w:rsidR="003C4E4C" w:rsidRPr="008A69E8">
          <w:rPr>
            <w:rStyle w:val="Kpr"/>
            <w:rFonts w:ascii="LM Roman 10" w:hAnsi="LM Roman 10"/>
            <w:noProof/>
          </w:rPr>
          <w:t>Figure 37 Sample, not Useful Cybersecurity Event Detection</w:t>
        </w:r>
        <w:r w:rsidR="003C4E4C">
          <w:rPr>
            <w:noProof/>
            <w:webHidden/>
          </w:rPr>
          <w:tab/>
        </w:r>
        <w:r w:rsidR="003C4E4C">
          <w:rPr>
            <w:noProof/>
            <w:webHidden/>
          </w:rPr>
          <w:fldChar w:fldCharType="begin"/>
        </w:r>
        <w:r w:rsidR="003C4E4C">
          <w:rPr>
            <w:noProof/>
            <w:webHidden/>
          </w:rPr>
          <w:instrText xml:space="preserve"> PAGEREF _Toc18261599 \h </w:instrText>
        </w:r>
        <w:r w:rsidR="003C4E4C">
          <w:rPr>
            <w:noProof/>
            <w:webHidden/>
          </w:rPr>
        </w:r>
        <w:r w:rsidR="003C4E4C">
          <w:rPr>
            <w:noProof/>
            <w:webHidden/>
          </w:rPr>
          <w:fldChar w:fldCharType="separate"/>
        </w:r>
        <w:r w:rsidR="003C4E4C">
          <w:rPr>
            <w:noProof/>
            <w:webHidden/>
          </w:rPr>
          <w:t>63</w:t>
        </w:r>
        <w:r w:rsidR="003C4E4C">
          <w:rPr>
            <w:noProof/>
            <w:webHidden/>
          </w:rPr>
          <w:fldChar w:fldCharType="end"/>
        </w:r>
      </w:hyperlink>
    </w:p>
    <w:p w14:paraId="3EEBD735" w14:textId="2324FD62" w:rsidR="00814651" w:rsidRPr="007E1CF6" w:rsidRDefault="00ED32CA" w:rsidP="00D44428">
      <w:pPr>
        <w:spacing w:line="360" w:lineRule="auto"/>
        <w:jc w:val="both"/>
        <w:rPr>
          <w:b/>
          <w:noProof/>
        </w:rPr>
      </w:pPr>
      <w:r w:rsidRPr="00D44428">
        <w:rPr>
          <w:rFonts w:ascii="LM Roman 10" w:hAnsi="LM Roman 10"/>
          <w:b/>
          <w:noProof/>
        </w:rPr>
        <w:fldChar w:fldCharType="end"/>
      </w:r>
    </w:p>
    <w:p w14:paraId="52ECB58F" w14:textId="3E7994FC" w:rsidR="00CE3940" w:rsidRDefault="00814651">
      <w:pPr>
        <w:spacing w:after="0"/>
        <w:rPr>
          <w:b/>
          <w:noProof/>
        </w:rPr>
      </w:pPr>
      <w:r w:rsidRPr="007E1CF6">
        <w:rPr>
          <w:b/>
          <w:noProof/>
        </w:rPr>
        <w:br w:type="page"/>
      </w:r>
    </w:p>
    <w:p w14:paraId="6B3F8BDF" w14:textId="59556EDF" w:rsidR="00EE1197" w:rsidRDefault="00EE1197">
      <w:pPr>
        <w:spacing w:after="0"/>
        <w:rPr>
          <w:rFonts w:ascii="LM Roman 10" w:hAnsi="LM Roman 10"/>
          <w:b/>
          <w:noProof/>
          <w:sz w:val="28"/>
          <w:szCs w:val="22"/>
        </w:rPr>
      </w:pPr>
    </w:p>
    <w:p w14:paraId="3D8B4D5C" w14:textId="24238EED" w:rsidR="00F7302D" w:rsidRDefault="00F7302D">
      <w:pPr>
        <w:spacing w:after="0"/>
        <w:rPr>
          <w:rFonts w:ascii="LM Roman 10" w:hAnsi="LM Roman 10"/>
          <w:b/>
          <w:noProof/>
          <w:sz w:val="28"/>
          <w:szCs w:val="22"/>
        </w:rPr>
      </w:pPr>
    </w:p>
    <w:p w14:paraId="032EDF09" w14:textId="77777777" w:rsidR="00F7302D" w:rsidRPr="00F7302D" w:rsidRDefault="00F7302D">
      <w:pPr>
        <w:spacing w:after="0"/>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25" w:name="_Toc18261463"/>
      <w:r w:rsidRPr="00CE3940">
        <w:t>LIST OF ABBREVIATIONS</w:t>
      </w:r>
      <w:bookmarkEnd w:id="25"/>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668B25D8" w14:textId="0337AF62" w:rsidR="00753092" w:rsidRDefault="00753092" w:rsidP="007E2A39">
      <w:pPr>
        <w:tabs>
          <w:tab w:val="center" w:pos="4277"/>
        </w:tabs>
        <w:rPr>
          <w:b/>
          <w:noProof/>
        </w:rPr>
      </w:pPr>
    </w:p>
    <w:p w14:paraId="0A4FEE5D" w14:textId="37781C43"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6F34C7">
      <w:pPr>
        <w:jc w:val="center"/>
        <w:rPr>
          <w:rFonts w:ascii="LM Roman 10" w:hAnsi="LM Roman 10"/>
          <w:b/>
          <w:noProof/>
        </w:rPr>
      </w:pPr>
    </w:p>
    <w:p w14:paraId="24A07443" w14:textId="77777777" w:rsidR="00A93F80" w:rsidRPr="00767834" w:rsidRDefault="00A93F80" w:rsidP="006F34C7">
      <w:pPr>
        <w:jc w:val="center"/>
        <w:rPr>
          <w:rFonts w:ascii="LM Roman 10" w:hAnsi="LM Roman 10"/>
          <w:b/>
          <w:noProof/>
        </w:rPr>
      </w:pPr>
    </w:p>
    <w:p w14:paraId="161EC079" w14:textId="77777777" w:rsidR="00A93F80" w:rsidRPr="00767834" w:rsidRDefault="00A93F80" w:rsidP="006F34C7">
      <w:pPr>
        <w:jc w:val="cente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26" w:name="_Toc487724824"/>
      <w:r w:rsidR="00814651" w:rsidRPr="00767834">
        <w:rPr>
          <w:rStyle w:val="Balk1Char"/>
          <w:color w:val="FFFFFF" w:themeColor="background1"/>
          <w:szCs w:val="22"/>
        </w:rPr>
        <w:t>C</w:t>
      </w:r>
    </w:p>
    <w:bookmarkEnd w:id="26"/>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27" w:name="_Toc18261464"/>
      <w:r w:rsidRPr="00F73501">
        <w:t>INTRODUCTION</w:t>
      </w:r>
      <w:bookmarkEnd w:id="27"/>
    </w:p>
    <w:p w14:paraId="2ED0A052" w14:textId="408B9C95" w:rsidR="009A1E30" w:rsidRPr="00767834" w:rsidRDefault="008A3617" w:rsidP="005975E1">
      <w:pPr>
        <w:pStyle w:val="Balk2"/>
      </w:pPr>
      <w:bookmarkStart w:id="28" w:name="_Toc18261465"/>
      <w:r w:rsidRPr="00532365">
        <w:t>Motivation</w:t>
      </w:r>
      <w:bookmarkEnd w:id="28"/>
    </w:p>
    <w:p w14:paraId="7305B977" w14:textId="0BB719C0" w:rsidR="00FA2D5B" w:rsidRPr="00532365" w:rsidRDefault="00FA2D5B" w:rsidP="00FA2D5B">
      <w:pPr>
        <w:rPr>
          <w:rFonts w:ascii="LM Roman 10" w:hAnsi="LM Roman 10"/>
        </w:rPr>
      </w:pPr>
    </w:p>
    <w:p w14:paraId="16D83E97" w14:textId="3F40B1C0" w:rsidR="00B512EA" w:rsidRPr="005E6A06" w:rsidRDefault="00402F80" w:rsidP="002D2DD6">
      <w:pPr>
        <w:jc w:val="both"/>
        <w:rPr>
          <w:rFonts w:ascii="LM Roman 10" w:hAnsi="LM Roman 10"/>
          <w:noProof/>
          <w:sz w:val="22"/>
          <w:szCs w:val="22"/>
          <w:lang w:val="tr-TR"/>
        </w:rPr>
      </w:pPr>
      <w:bookmarkStart w:id="29"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27224B4D">
                <wp:simplePos x="0" y="0"/>
                <wp:positionH relativeFrom="margin">
                  <wp:posOffset>457200</wp:posOffset>
                </wp:positionH>
                <wp:positionV relativeFrom="paragraph">
                  <wp:posOffset>4857115</wp:posOffset>
                </wp:positionV>
                <wp:extent cx="468630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4686300" cy="429260"/>
                        </a:xfrm>
                        <a:prstGeom prst="rect">
                          <a:avLst/>
                        </a:prstGeom>
                        <a:solidFill>
                          <a:prstClr val="white"/>
                        </a:solidFill>
                        <a:ln>
                          <a:noFill/>
                        </a:ln>
                      </wps:spPr>
                      <wps:txbx>
                        <w:txbxContent>
                          <w:p w14:paraId="2ADC94D2" w14:textId="5BFD7F44" w:rsidR="00997AC1" w:rsidRDefault="00997AC1" w:rsidP="00402F80">
                            <w:pPr>
                              <w:pStyle w:val="Abstract"/>
                              <w:ind w:firstLine="0"/>
                              <w:rPr>
                                <w:rFonts w:ascii="LM Roman 10" w:hAnsi="LM Roman 10"/>
                                <w:b w:val="0"/>
                                <w:bCs w:val="0"/>
                                <w:sz w:val="22"/>
                                <w:szCs w:val="22"/>
                              </w:rPr>
                            </w:pPr>
                            <w:bookmarkStart w:id="30" w:name="_Toc18261563"/>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0"/>
                          </w:p>
                          <w:p w14:paraId="0779EFE4" w14:textId="77777777" w:rsidR="00997AC1" w:rsidRPr="00DD5D70" w:rsidRDefault="00997AC1"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36pt;margin-top:382.45pt;width:369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" stroked="f">
                <v:textbox inset="0,0,0,0">
                  <w:txbxContent>
                    <w:p w14:paraId="2ADC94D2" w14:textId="5BFD7F44" w:rsidR="00997AC1" w:rsidRDefault="00997AC1" w:rsidP="00402F80">
                      <w:pPr>
                        <w:pStyle w:val="Abstract"/>
                        <w:ind w:firstLine="0"/>
                        <w:rPr>
                          <w:rFonts w:ascii="LM Roman 10" w:hAnsi="LM Roman 10"/>
                          <w:b w:val="0"/>
                          <w:bCs w:val="0"/>
                          <w:sz w:val="22"/>
                          <w:szCs w:val="22"/>
                        </w:rPr>
                      </w:pPr>
                      <w:bookmarkStart w:id="31" w:name="_Toc18261563"/>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1"/>
                    </w:p>
                    <w:p w14:paraId="0779EFE4" w14:textId="77777777" w:rsidR="00997AC1" w:rsidRPr="00DD5D70" w:rsidRDefault="00997AC1"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r w:rsidR="00DE2EC6" w:rsidRPr="00532365">
        <w:rPr>
          <w:rFonts w:ascii="LM Roman 10" w:hAnsi="LM Roman 10"/>
          <w:noProof/>
          <w:sz w:val="22"/>
          <w:szCs w:val="22"/>
        </w:rPr>
        <w:drawing>
          <wp:anchor distT="0" distB="0" distL="114300" distR="114300" simplePos="0" relativeHeight="251950080" behindDoc="0" locked="0" layoutInCell="1" allowOverlap="1" wp14:anchorId="2B47EB65" wp14:editId="537AD460">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29"/>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183690" w:rsidRPr="00532365">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183690" w:rsidRPr="00532365">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32"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32"/>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02E02D7D" w14:textId="59AB2C88" w:rsidR="00925279" w:rsidRPr="005975E1" w:rsidRDefault="00696559" w:rsidP="002D2DD6">
      <w:pPr>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1774946D" w:rsidR="00776B0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183690" w:rsidRPr="005975E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183690" w:rsidRPr="005975E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2D2DD6">
      <w:pPr>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1C8678F5" w14:textId="24DD6155" w:rsidR="00753092" w:rsidRDefault="00E26BB1" w:rsidP="002D2DD6">
      <w:pPr>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CF76A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w:t>
      </w:r>
      <w:r w:rsidR="00AB0E92" w:rsidRPr="005975E1">
        <w:rPr>
          <w:rFonts w:ascii="LM Roman 10" w:hAnsi="LM Roman 10"/>
          <w:noProof/>
          <w:sz w:val="22"/>
          <w:szCs w:val="18"/>
          <w:lang w:val="tr-TR"/>
        </w:rPr>
        <w:t xml:space="preserve"> </w:t>
      </w:r>
      <w:r w:rsidR="00691BA7" w:rsidRPr="005975E1">
        <w:rPr>
          <w:rFonts w:ascii="LM Roman 10" w:hAnsi="LM Roman 10"/>
          <w:noProof/>
          <w:sz w:val="22"/>
          <w:szCs w:val="18"/>
          <w:lang w:val="tr-TR"/>
        </w:rPr>
        <w:t xml:space="preserve">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5BEBB55F" w14:textId="77777777" w:rsidR="00976991" w:rsidRPr="005975E1" w:rsidRDefault="00976991" w:rsidP="002D2DD6">
      <w:pPr>
        <w:jc w:val="both"/>
        <w:rPr>
          <w:rFonts w:ascii="LM Roman 10" w:hAnsi="LM Roman 10"/>
          <w:noProof/>
          <w:sz w:val="22"/>
          <w:szCs w:val="18"/>
          <w:lang w:val="tr-TR"/>
        </w:rPr>
      </w:pPr>
    </w:p>
    <w:p w14:paraId="6C39BAC8" w14:textId="3561EC93" w:rsidR="00997AC1" w:rsidRDefault="003C38B5" w:rsidP="002D2DD6">
      <w:pPr>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08BD8591" w14:textId="77777777" w:rsidR="00997AC1" w:rsidRPr="005975E1" w:rsidRDefault="00997AC1" w:rsidP="002D2DD6">
      <w:pPr>
        <w:jc w:val="both"/>
        <w:rPr>
          <w:rFonts w:ascii="LM Roman 10" w:hAnsi="LM Roman 10"/>
          <w:sz w:val="22"/>
          <w:szCs w:val="18"/>
        </w:rPr>
      </w:pPr>
    </w:p>
    <w:p w14:paraId="7D787392" w14:textId="4CA4AC0C" w:rsidR="000C162D" w:rsidRPr="005975E1" w:rsidRDefault="005975E1" w:rsidP="002D2DD6">
      <w:pPr>
        <w:jc w:val="both"/>
        <w:rPr>
          <w:rFonts w:ascii="LM Roman 10" w:hAnsi="LM Roman 10"/>
          <w:noProof/>
          <w:sz w:val="22"/>
          <w:szCs w:val="18"/>
        </w:rPr>
      </w:pPr>
      <w:r>
        <w:rPr>
          <w:noProof/>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000C162D"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000C162D"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000C162D"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000C162D"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000C162D"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000C162D" w:rsidRPr="005975E1">
        <w:rPr>
          <w:rFonts w:ascii="LM Roman 10" w:hAnsi="LM Roman 10"/>
          <w:noProof/>
          <w:sz w:val="22"/>
          <w:szCs w:val="18"/>
        </w:rPr>
        <w:fldChar w:fldCharType="end"/>
      </w:r>
    </w:p>
    <w:p w14:paraId="6C51EF8B" w14:textId="61F1E643" w:rsidR="00753092" w:rsidRDefault="007456A1"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34D2F5CD">
                <wp:simplePos x="0" y="0"/>
                <wp:positionH relativeFrom="margin">
                  <wp:posOffset>30480</wp:posOffset>
                </wp:positionH>
                <wp:positionV relativeFrom="paragraph">
                  <wp:posOffset>4258945</wp:posOffset>
                </wp:positionV>
                <wp:extent cx="5472430"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472430" cy="670560"/>
                        </a:xfrm>
                        <a:prstGeom prst="rect">
                          <a:avLst/>
                        </a:prstGeom>
                        <a:solidFill>
                          <a:prstClr val="white"/>
                        </a:solidFill>
                        <a:ln>
                          <a:noFill/>
                        </a:ln>
                      </wps:spPr>
                      <wps:txbx>
                        <w:txbxContent>
                          <w:p w14:paraId="3442F0CE" w14:textId="1254C78A" w:rsidR="00997AC1" w:rsidRPr="005975E1" w:rsidRDefault="00997AC1" w:rsidP="005603AD">
                            <w:pPr>
                              <w:pStyle w:val="ResimYazs"/>
                              <w:jc w:val="both"/>
                              <w:rPr>
                                <w:rFonts w:ascii="LM Roman 10" w:hAnsi="LM Roman 10"/>
                                <w:noProof/>
                                <w:sz w:val="28"/>
                                <w:szCs w:val="22"/>
                              </w:rPr>
                            </w:pPr>
                            <w:bookmarkStart w:id="33" w:name="_Toc18261564"/>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Newspaper News after the Turktrust SSL Vulnerability is Detected.</w:t>
                            </w:r>
                            <w:r>
                              <w:rPr>
                                <w:rFonts w:ascii="LM Roman 10" w:hAnsi="LM Roman 10"/>
                                <w:sz w:val="22"/>
                                <w:szCs w:val="20"/>
                              </w:rPr>
                              <w:t xml:space="preserve"> </w:t>
                            </w:r>
                            <w:r w:rsidRPr="005603AD">
                              <w:rPr>
                                <w:rFonts w:ascii="LM Roman 10" w:hAnsi="LM Roman 10"/>
                                <w:sz w:val="22"/>
                                <w:szCs w:val="20"/>
                              </w:rPr>
                              <w:t xml:space="preserve">Retrieved June 28, 2019, from http://www.hurriyet.com.tr/teknoloji/yanlis-sertifika-googledan-dondu-22290509. Copyright 2013 by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Gazetecilik</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ve</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Matbaacılık</w:t>
                            </w:r>
                            <w:proofErr w:type="spellEnd"/>
                            <w:r w:rsidRPr="005603AD">
                              <w:rPr>
                                <w:rFonts w:ascii="LM Roman 10" w:hAnsi="LM Roman 10"/>
                                <w:sz w:val="22"/>
                                <w:szCs w:val="20"/>
                              </w:rPr>
                              <w:t xml:space="preserve"> A.Ş.</w:t>
                            </w:r>
                            <w:bookmarkEnd w:id="33"/>
                          </w:p>
                          <w:p w14:paraId="071CEDA0" w14:textId="77777777" w:rsidR="00997AC1" w:rsidRPr="009D4719" w:rsidRDefault="00997AC1"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4pt;margin-top:335.35pt;width:430.9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" stroked="f">
                <v:textbox inset="0,0,0,0">
                  <w:txbxContent>
                    <w:p w14:paraId="3442F0CE" w14:textId="1254C78A" w:rsidR="00997AC1" w:rsidRPr="005975E1" w:rsidRDefault="00997AC1" w:rsidP="005603AD">
                      <w:pPr>
                        <w:pStyle w:val="ResimYazs"/>
                        <w:jc w:val="both"/>
                        <w:rPr>
                          <w:rFonts w:ascii="LM Roman 10" w:hAnsi="LM Roman 10"/>
                          <w:noProof/>
                          <w:sz w:val="28"/>
                          <w:szCs w:val="22"/>
                        </w:rPr>
                      </w:pPr>
                      <w:bookmarkStart w:id="34" w:name="_Toc18261564"/>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Newspaper News after the Turktrust SSL Vulnerability is Detected.</w:t>
                      </w:r>
                      <w:r>
                        <w:rPr>
                          <w:rFonts w:ascii="LM Roman 10" w:hAnsi="LM Roman 10"/>
                          <w:sz w:val="22"/>
                          <w:szCs w:val="20"/>
                        </w:rPr>
                        <w:t xml:space="preserve"> </w:t>
                      </w:r>
                      <w:r w:rsidRPr="005603AD">
                        <w:rPr>
                          <w:rFonts w:ascii="LM Roman 10" w:hAnsi="LM Roman 10"/>
                          <w:sz w:val="22"/>
                          <w:szCs w:val="20"/>
                        </w:rPr>
                        <w:t xml:space="preserve">Retrieved June 28, 2019, from http://www.hurriyet.com.tr/teknoloji/yanlis-sertifika-googledan-dondu-22290509. Copyright 2013 by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Gazetecilik</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ve</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Matbaacılık</w:t>
                      </w:r>
                      <w:proofErr w:type="spellEnd"/>
                      <w:r w:rsidRPr="005603AD">
                        <w:rPr>
                          <w:rFonts w:ascii="LM Roman 10" w:hAnsi="LM Roman 10"/>
                          <w:sz w:val="22"/>
                          <w:szCs w:val="20"/>
                        </w:rPr>
                        <w:t xml:space="preserve"> A.Ş.</w:t>
                      </w:r>
                      <w:bookmarkEnd w:id="34"/>
                    </w:p>
                    <w:p w14:paraId="071CEDA0" w14:textId="77777777" w:rsidR="00997AC1" w:rsidRPr="009D4719" w:rsidRDefault="00997AC1" w:rsidP="005603AD">
                      <w:pPr>
                        <w:pStyle w:val="ResimYazs"/>
                        <w:jc w:val="both"/>
                        <w:rPr>
                          <w:noProof/>
                          <w:sz w:val="24"/>
                          <w:szCs w:val="20"/>
                        </w:rPr>
                      </w:pPr>
                    </w:p>
                  </w:txbxContent>
                </v:textbox>
                <w10:wrap type="topAndBottom" anchorx="margin"/>
              </v:shape>
            </w:pict>
          </mc:Fallback>
        </mc:AlternateContent>
      </w:r>
    </w:p>
    <w:p w14:paraId="449E2F38" w14:textId="4699F2F9" w:rsidR="00374BEB" w:rsidRPr="005975E1" w:rsidRDefault="000E6A41" w:rsidP="002D2DD6">
      <w:pPr>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35" w:name="_Toc18261466"/>
      <w:r>
        <w:t xml:space="preserve">Research Question and </w:t>
      </w:r>
      <w:r w:rsidR="00E214B1" w:rsidRPr="007E1CF6">
        <w:t>Objectives</w:t>
      </w:r>
      <w:bookmarkEnd w:id="35"/>
    </w:p>
    <w:p w14:paraId="1A0A8A2D" w14:textId="77777777" w:rsidR="00FA2D5B" w:rsidRPr="00FA2D5B" w:rsidRDefault="00FA2D5B" w:rsidP="00FA2D5B"/>
    <w:p w14:paraId="633B3C16" w14:textId="429E0511" w:rsidR="00E26BB1" w:rsidRPr="005975E1" w:rsidRDefault="00402FC0" w:rsidP="002D2DD6">
      <w:pPr>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D2DD6">
      <w:pPr>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D2DD6">
      <w:pPr>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6E6EE280" w:rsidR="00EC1A1D" w:rsidRPr="005975E1" w:rsidRDefault="00C94939" w:rsidP="002D2DD6">
      <w:pPr>
        <w:jc w:val="both"/>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5975E1">
      <w:pPr>
        <w:pStyle w:val="Balk2"/>
      </w:pPr>
      <w:bookmarkStart w:id="36" w:name="_Toc18261467"/>
      <w:r w:rsidRPr="007E1CF6">
        <w:t>Use Cases</w:t>
      </w:r>
      <w:bookmarkEnd w:id="36"/>
    </w:p>
    <w:p w14:paraId="05D16451" w14:textId="77777777" w:rsidR="00FA2D5B" w:rsidRPr="00FA2D5B" w:rsidRDefault="00FA2D5B" w:rsidP="00FA2D5B"/>
    <w:p w14:paraId="5633B80E" w14:textId="4F705B93" w:rsidR="00951682" w:rsidRDefault="00317F3C" w:rsidP="002D2DD6">
      <w:pPr>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3B2EA9" w:rsidRPr="005975E1">
        <w:rPr>
          <w:rFonts w:ascii="LM Roman 10" w:hAnsi="LM Roman 10"/>
          <w:sz w:val="22"/>
          <w:szCs w:val="18"/>
        </w:rPr>
        <w:t>languag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proofErr w:type="spellStart"/>
      <w:r w:rsidR="00A93F80" w:rsidRPr="005975E1">
        <w:rPr>
          <w:rFonts w:ascii="LM Roman 10" w:hAnsi="LM Roman 10"/>
          <w:sz w:val="22"/>
          <w:szCs w:val="18"/>
        </w:rPr>
        <w:t>Eksisozluk</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proofErr w:type="spellStart"/>
      <w:r w:rsidR="00C94939" w:rsidRPr="005975E1">
        <w:rPr>
          <w:rFonts w:ascii="LM Roman 10" w:hAnsi="LM Roman 10"/>
          <w:sz w:val="22"/>
          <w:szCs w:val="18"/>
        </w:rPr>
        <w:t>D</w:t>
      </w:r>
      <w:r w:rsidR="00236C71" w:rsidRPr="005975E1">
        <w:rPr>
          <w:rFonts w:ascii="LM Roman 10" w:hAnsi="LM Roman 10"/>
          <w:sz w:val="22"/>
          <w:szCs w:val="18"/>
        </w:rPr>
        <w:t>evlet</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2476061F" w14:textId="6236B68F" w:rsidR="00951682" w:rsidRDefault="00951682" w:rsidP="002D2DD6">
      <w:pPr>
        <w:jc w:val="both"/>
        <w:rPr>
          <w:rFonts w:ascii="LM Roman 10" w:hAnsi="LM Roman 10"/>
          <w:sz w:val="22"/>
          <w:szCs w:val="18"/>
        </w:rPr>
      </w:pPr>
    </w:p>
    <w:p w14:paraId="68067C0A" w14:textId="5BD181A5" w:rsidR="00951682" w:rsidRDefault="00951682" w:rsidP="002D2DD6">
      <w:pPr>
        <w:jc w:val="both"/>
        <w:rPr>
          <w:rFonts w:ascii="LM Roman 10" w:hAnsi="LM Roman 10"/>
          <w:sz w:val="22"/>
          <w:szCs w:val="18"/>
        </w:rPr>
      </w:pPr>
    </w:p>
    <w:p w14:paraId="0F677401" w14:textId="55F82839" w:rsidR="00951682" w:rsidRDefault="00951682" w:rsidP="002D2DD6">
      <w:pPr>
        <w:jc w:val="both"/>
        <w:rPr>
          <w:rFonts w:ascii="LM Roman 10" w:hAnsi="LM Roman 10"/>
          <w:sz w:val="22"/>
          <w:szCs w:val="18"/>
        </w:rPr>
      </w:pPr>
    </w:p>
    <w:p w14:paraId="2C2C06D9" w14:textId="77777777" w:rsidR="00951682" w:rsidRDefault="00951682" w:rsidP="002D2DD6">
      <w:pPr>
        <w:jc w:val="both"/>
        <w:rPr>
          <w:rFonts w:ascii="LM Roman 10" w:hAnsi="LM Roman 10"/>
          <w:sz w:val="22"/>
          <w:szCs w:val="18"/>
        </w:rPr>
      </w:pPr>
    </w:p>
    <w:p w14:paraId="5456618C" w14:textId="77777777" w:rsidR="00951682" w:rsidRPr="00951682" w:rsidRDefault="00951682" w:rsidP="006959BA">
      <w:pPr>
        <w:pStyle w:val="Balk2"/>
      </w:pPr>
      <w:bookmarkStart w:id="37" w:name="_Toc18184530"/>
      <w:bookmarkStart w:id="38" w:name="_Toc18261468"/>
      <w:r w:rsidRPr="00951682">
        <w:lastRenderedPageBreak/>
        <w:t>Routine Tasks of an Information Security Analyst</w:t>
      </w:r>
      <w:bookmarkEnd w:id="37"/>
      <w:bookmarkEnd w:id="38"/>
    </w:p>
    <w:p w14:paraId="10E91094" w14:textId="77777777" w:rsidR="00951682" w:rsidRPr="00951682" w:rsidRDefault="00951682" w:rsidP="00951682">
      <w:pPr>
        <w:jc w:val="both"/>
        <w:rPr>
          <w:rFonts w:ascii="LM Roman 10" w:hAnsi="LM Roman 10"/>
          <w:sz w:val="22"/>
          <w:szCs w:val="18"/>
        </w:rPr>
      </w:pPr>
    </w:p>
    <w:p w14:paraId="582DB3A3" w14:textId="0559E154"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According to the careerexplorer.com website </w:t>
      </w:r>
      <w:r w:rsidRPr="00951682">
        <w:rPr>
          <w:rFonts w:ascii="LM Roman 10" w:hAnsi="LM Roman 10"/>
          <w:sz w:val="22"/>
          <w:szCs w:val="18"/>
        </w:rPr>
        <w:fldChar w:fldCharType="begin" w:fldLock="1"/>
      </w:r>
      <w:r w:rsidRPr="00951682">
        <w:rPr>
          <w:rFonts w:ascii="LM Roman 10" w:hAnsi="LM Roman 10"/>
          <w:sz w:val="22"/>
          <w:szCs w:val="18"/>
        </w:rPr>
        <w:instrText>ADDIN CSL_CITATION {"citationItems":[{"id":"ITEM-1","itemData":{"URL":"https://www.careerexplorer.com/careers/information-security-analyst/","accessed":{"date-parts":[["2019","4","18"]]},"id":"ITEM-1","issued":{"date-parts":[["0"]]},"title":"What does an information security analyst do? ‐ CareerExplorer","type":"webpage"},"uris":["http://www.mendeley.com/documents/?uuid=8865ff4a-7a6b-3d62-a881-e05510275777"]}],"mendeley":{"formattedCitation":"(“What does an information security analyst do? ‐ CareerExplorer,” n.d.)","manualFormatting":"(“What does an information security analyst do? ‐ CareerExplorer,” 2019)","plainTextFormattedCitation":"(“What does an information security analyst do? ‐ CareerExplorer,” n.d.)","previouslyFormattedCitation":"(“What does an information security analyst do? ‐ CareerExplorer,”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sz w:val="22"/>
          <w:szCs w:val="18"/>
        </w:rPr>
        <w:t>(“What does an information security analyst do? ‐ CareerExplorer,” 2019)</w:t>
      </w:r>
      <w:r w:rsidRPr="00951682">
        <w:rPr>
          <w:rFonts w:ascii="LM Roman 10" w:hAnsi="LM Roman 10"/>
          <w:sz w:val="22"/>
          <w:szCs w:val="18"/>
        </w:rPr>
        <w:fldChar w:fldCharType="end"/>
      </w:r>
      <w:r w:rsidRPr="00951682">
        <w:rPr>
          <w:rFonts w:ascii="LM Roman 10" w:hAnsi="LM Roman 10"/>
          <w:sz w:val="22"/>
          <w:szCs w:val="18"/>
        </w:rPr>
        <w:t xml:space="preserve">, an </w:t>
      </w:r>
      <w:r w:rsidR="00C64B27" w:rsidRPr="00951682">
        <w:rPr>
          <w:rFonts w:ascii="LM Roman 10" w:hAnsi="LM Roman 10"/>
          <w:sz w:val="22"/>
          <w:szCs w:val="18"/>
        </w:rPr>
        <w:t>information security analyst</w:t>
      </w:r>
      <w:r w:rsidRPr="00951682">
        <w:rPr>
          <w:rFonts w:ascii="LM Roman 10" w:hAnsi="LM Roman 10"/>
          <w:sz w:val="22"/>
          <w:szCs w:val="18"/>
        </w:rPr>
        <w:t xml:space="preserve"> the primary responsibility is to take countermeasures for protecting organizational-level, mission-critical and sensitive information, as well as being prepared for </w:t>
      </w:r>
      <w:r w:rsidR="00C64B27" w:rsidRPr="00951682">
        <w:rPr>
          <w:rFonts w:ascii="LM Roman 10" w:hAnsi="LM Roman 10"/>
          <w:sz w:val="22"/>
          <w:szCs w:val="18"/>
        </w:rPr>
        <w:t>cyber-attacks</w:t>
      </w:r>
      <w:r w:rsidRPr="00951682">
        <w:rPr>
          <w:rFonts w:ascii="LM Roman 10" w:hAnsi="LM Roman 10"/>
          <w:sz w:val="22"/>
          <w:szCs w:val="18"/>
        </w:rPr>
        <w:t xml:space="preserve">. To be prepared for a </w:t>
      </w:r>
      <w:r w:rsidR="00C64B27" w:rsidRPr="00951682">
        <w:rPr>
          <w:rFonts w:ascii="LM Roman 10" w:hAnsi="LM Roman 10"/>
          <w:sz w:val="22"/>
          <w:szCs w:val="18"/>
        </w:rPr>
        <w:t>cyber-attack</w:t>
      </w:r>
      <w:r w:rsidRPr="00951682">
        <w:rPr>
          <w:rFonts w:ascii="LM Roman 10" w:hAnsi="LM Roman 10"/>
          <w:sz w:val="22"/>
          <w:szCs w:val="18"/>
        </w:rPr>
        <w:t>, they use various tools and systems</w:t>
      </w:r>
      <w:r w:rsidRPr="00951682">
        <w:rPr>
          <w:rFonts w:ascii="LM Roman 10" w:hAnsi="LM Roman 10"/>
          <w:sz w:val="22"/>
          <w:szCs w:val="18"/>
          <w:vertAlign w:val="superscript"/>
        </w:rPr>
        <w:footnoteReference w:id="6"/>
      </w:r>
      <w:r w:rsidRPr="00951682">
        <w:rPr>
          <w:rFonts w:ascii="LM Roman 10" w:hAnsi="LM Roman 10"/>
          <w:sz w:val="22"/>
          <w:szCs w:val="18"/>
        </w:rPr>
        <w:t xml:space="preserve">. One of their responsibility is to analyze data and to recommend changes to managers. However, security analysts are not authorized to implement changes. Their main job is to keep </w:t>
      </w:r>
      <w:r w:rsidR="00C64B27" w:rsidRPr="00951682">
        <w:rPr>
          <w:rFonts w:ascii="LM Roman 10" w:hAnsi="LM Roman 10"/>
          <w:sz w:val="22"/>
          <w:szCs w:val="18"/>
        </w:rPr>
        <w:t>cyber-attacks</w:t>
      </w:r>
      <w:r w:rsidRPr="00951682">
        <w:rPr>
          <w:rFonts w:ascii="LM Roman 10" w:hAnsi="LM Roman 10"/>
          <w:sz w:val="22"/>
          <w:szCs w:val="18"/>
        </w:rPr>
        <w:t xml:space="preserve"> out.</w:t>
      </w:r>
    </w:p>
    <w:p w14:paraId="6C51650E" w14:textId="77777777" w:rsidR="00951682" w:rsidRPr="00951682" w:rsidRDefault="00951682" w:rsidP="00951682">
      <w:pPr>
        <w:jc w:val="both"/>
        <w:rPr>
          <w:rFonts w:ascii="LM Roman 10" w:hAnsi="LM Roman 10"/>
          <w:sz w:val="22"/>
          <w:szCs w:val="18"/>
        </w:rPr>
      </w:pPr>
    </w:p>
    <w:p w14:paraId="099EB90F" w14:textId="7523E2E2"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In practice, a security analyst spends approximately one hour per a working day to get caught up on the latest security news through bulletins, forums, news, social networks </w:t>
      </w:r>
      <w:r w:rsidR="00C64B27" w:rsidRPr="00951682">
        <w:rPr>
          <w:rFonts w:ascii="LM Roman 10" w:hAnsi="LM Roman 10"/>
          <w:sz w:val="22"/>
          <w:szCs w:val="18"/>
        </w:rPr>
        <w:t>and</w:t>
      </w:r>
      <w:r w:rsidRPr="00951682">
        <w:rPr>
          <w:rFonts w:ascii="LM Roman 10" w:hAnsi="LM Roman 10"/>
          <w:sz w:val="22"/>
          <w:szCs w:val="18"/>
        </w:rPr>
        <w:t xml:space="preserve">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951682">
        <w:rPr>
          <w:rFonts w:ascii="LM Roman 10" w:hAnsi="LM Roman 10"/>
          <w:sz w:val="22"/>
          <w:szCs w:val="18"/>
        </w:rPr>
        <w:fldChar w:fldCharType="begin" w:fldLock="1"/>
      </w:r>
      <w:r w:rsidRPr="00951682">
        <w:rPr>
          <w:rFonts w:ascii="LM Roman 10" w:hAnsi="LM Roman 10"/>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sz w:val="22"/>
          <w:szCs w:val="18"/>
        </w:rPr>
        <w:t>(“What is a Security Analyst? Responsibilities, Qualifications, and More | Digital Guardian,” 2019)</w:t>
      </w:r>
      <w:r w:rsidRPr="00951682">
        <w:rPr>
          <w:rFonts w:ascii="LM Roman 10" w:hAnsi="LM Roman 10"/>
          <w:sz w:val="22"/>
          <w:szCs w:val="18"/>
        </w:rPr>
        <w:fldChar w:fldCharType="end"/>
      </w:r>
      <w:r w:rsidRPr="00951682">
        <w:rPr>
          <w:rFonts w:ascii="LM Roman 10" w:hAnsi="LM Roman 10"/>
          <w:sz w:val="22"/>
          <w:szCs w:val="18"/>
        </w:rPr>
        <w:t xml:space="preserve"> Their investigation time gives cyber attackers advantages if it is long enough, and it is challenging for a security analyst to keep up with threats.</w:t>
      </w:r>
    </w:p>
    <w:p w14:paraId="292E2860" w14:textId="77777777" w:rsidR="00951682" w:rsidRPr="00951682" w:rsidRDefault="00951682" w:rsidP="00951682">
      <w:pPr>
        <w:jc w:val="both"/>
        <w:rPr>
          <w:rFonts w:ascii="LM Roman 10" w:hAnsi="LM Roman 10"/>
          <w:sz w:val="22"/>
          <w:szCs w:val="18"/>
        </w:rPr>
      </w:pPr>
    </w:p>
    <w:p w14:paraId="6ACFBFFE" w14:textId="77777777" w:rsidR="00951682" w:rsidRPr="00951682" w:rsidRDefault="00951682" w:rsidP="00951682">
      <w:pPr>
        <w:jc w:val="both"/>
        <w:rPr>
          <w:rFonts w:ascii="LM Roman 10" w:hAnsi="LM Roman 10"/>
          <w:sz w:val="22"/>
          <w:szCs w:val="18"/>
        </w:rPr>
      </w:pPr>
    </w:p>
    <w:p w14:paraId="3F055A4D" w14:textId="77777777" w:rsidR="00951682" w:rsidRPr="00951682" w:rsidRDefault="00951682" w:rsidP="00951682">
      <w:pPr>
        <w:jc w:val="both"/>
        <w:rPr>
          <w:rFonts w:ascii="LM Roman 10" w:hAnsi="LM Roman 10"/>
          <w:sz w:val="22"/>
          <w:szCs w:val="18"/>
        </w:rPr>
      </w:pPr>
    </w:p>
    <w:p w14:paraId="4B660C85" w14:textId="77777777" w:rsidR="00951682" w:rsidRPr="00951682" w:rsidRDefault="00951682" w:rsidP="00951682">
      <w:pPr>
        <w:jc w:val="both"/>
        <w:rPr>
          <w:rFonts w:ascii="LM Roman 10" w:hAnsi="LM Roman 10"/>
          <w:sz w:val="22"/>
          <w:szCs w:val="18"/>
        </w:rPr>
      </w:pPr>
    </w:p>
    <w:p w14:paraId="24FB2E46" w14:textId="77777777" w:rsidR="00951682" w:rsidRPr="00951682" w:rsidRDefault="00951682" w:rsidP="00951682">
      <w:pPr>
        <w:jc w:val="both"/>
        <w:rPr>
          <w:rFonts w:ascii="LM Roman 10" w:hAnsi="LM Roman 10"/>
          <w:sz w:val="22"/>
          <w:szCs w:val="18"/>
        </w:rPr>
      </w:pPr>
    </w:p>
    <w:p w14:paraId="532AF2BE" w14:textId="77777777" w:rsidR="00951682" w:rsidRPr="00951682" w:rsidRDefault="00951682" w:rsidP="00951682">
      <w:pPr>
        <w:jc w:val="both"/>
        <w:rPr>
          <w:rFonts w:ascii="LM Roman 10" w:hAnsi="LM Roman 10"/>
          <w:sz w:val="22"/>
          <w:szCs w:val="18"/>
        </w:rPr>
      </w:pPr>
    </w:p>
    <w:p w14:paraId="31AF4F85" w14:textId="77777777" w:rsidR="00951682" w:rsidRPr="00951682" w:rsidRDefault="00951682" w:rsidP="00951682">
      <w:pPr>
        <w:jc w:val="both"/>
        <w:rPr>
          <w:rFonts w:ascii="LM Roman 10" w:hAnsi="LM Roman 10"/>
          <w:sz w:val="22"/>
          <w:szCs w:val="18"/>
        </w:rPr>
      </w:pPr>
    </w:p>
    <w:p w14:paraId="2D8A7BC2" w14:textId="77777777" w:rsidR="00951682" w:rsidRPr="00951682" w:rsidRDefault="00951682" w:rsidP="00951682">
      <w:pPr>
        <w:jc w:val="both"/>
        <w:rPr>
          <w:rFonts w:ascii="LM Roman 10" w:hAnsi="LM Roman 10"/>
          <w:sz w:val="22"/>
          <w:szCs w:val="18"/>
        </w:rPr>
      </w:pPr>
    </w:p>
    <w:p w14:paraId="34BA7E2B" w14:textId="77777777" w:rsidR="00951682" w:rsidRPr="00951682" w:rsidRDefault="00951682" w:rsidP="00951682">
      <w:pPr>
        <w:jc w:val="both"/>
        <w:rPr>
          <w:rFonts w:ascii="LM Roman 10" w:hAnsi="LM Roman 10"/>
          <w:sz w:val="22"/>
          <w:szCs w:val="18"/>
        </w:rPr>
      </w:pPr>
    </w:p>
    <w:p w14:paraId="71871667"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w:lastRenderedPageBreak/>
        <w:t xml:space="preserve">In Figure 3 </w:t>
      </w:r>
      <w:r w:rsidRPr="00951682">
        <w:rPr>
          <w:rFonts w:ascii="LM Roman 10" w:hAnsi="LM Roman 10"/>
          <w:sz w:val="22"/>
          <w:szCs w:val="18"/>
        </w:rPr>
        <w:fldChar w:fldCharType="begin" w:fldLock="1"/>
      </w:r>
      <w:r w:rsidRPr="00951682">
        <w:rPr>
          <w:rFonts w:ascii="LM Roman 10" w:hAnsi="LM Roman 10"/>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sz w:val="22"/>
          <w:szCs w:val="18"/>
        </w:rPr>
        <w:t>(Borrett, 2017)</w:t>
      </w:r>
      <w:r w:rsidRPr="00951682">
        <w:rPr>
          <w:rFonts w:ascii="LM Roman 10" w:hAnsi="LM Roman 10"/>
          <w:sz w:val="22"/>
          <w:szCs w:val="18"/>
        </w:rPr>
        <w:fldChar w:fldCharType="end"/>
      </w:r>
      <w:r w:rsidRPr="00951682">
        <w:rPr>
          <w:rFonts w:ascii="LM Roman 10" w:hAnsi="LM Roman 10"/>
          <w:sz w:val="22"/>
          <w:szCs w:val="18"/>
        </w:rPr>
        <w:t>, statistics are shown about the security analysis, which motivates why security analysts need automated systems.</w:t>
      </w:r>
    </w:p>
    <w:p w14:paraId="66736500" w14:textId="77777777" w:rsidR="00951682" w:rsidRPr="00951682" w:rsidRDefault="00951682" w:rsidP="00951682">
      <w:pPr>
        <w:jc w:val="both"/>
        <w:rPr>
          <w:rFonts w:ascii="LM Roman 10" w:hAnsi="LM Roman 10"/>
          <w:sz w:val="22"/>
          <w:szCs w:val="18"/>
        </w:rPr>
      </w:pPr>
    </w:p>
    <w:p w14:paraId="73F6AD4E" w14:textId="77777777" w:rsidR="00951682" w:rsidRPr="00951682" w:rsidRDefault="00951682" w:rsidP="00951682">
      <w:pPr>
        <w:jc w:val="both"/>
        <w:rPr>
          <w:rFonts w:ascii="LM Roman 10" w:hAnsi="LM Roman 10"/>
          <w:sz w:val="22"/>
          <w:szCs w:val="18"/>
        </w:rPr>
      </w:pPr>
      <w:r w:rsidRPr="00951682">
        <w:rPr>
          <w:rFonts w:ascii="LM Roman 10" w:hAnsi="LM Roman 10"/>
          <w:noProof/>
          <w:sz w:val="22"/>
          <w:szCs w:val="18"/>
        </w:rPr>
        <mc:AlternateContent>
          <mc:Choice Requires="wps">
            <w:drawing>
              <wp:anchor distT="0" distB="0" distL="114300" distR="114300" simplePos="0" relativeHeight="251955200" behindDoc="0" locked="0" layoutInCell="1" allowOverlap="1" wp14:anchorId="56D79089" wp14:editId="26D0C6D1">
                <wp:simplePos x="0" y="0"/>
                <wp:positionH relativeFrom="column">
                  <wp:posOffset>196215</wp:posOffset>
                </wp:positionH>
                <wp:positionV relativeFrom="paragraph">
                  <wp:posOffset>2787015</wp:posOffset>
                </wp:positionV>
                <wp:extent cx="5575935" cy="635"/>
                <wp:effectExtent l="0" t="0" r="0" b="0"/>
                <wp:wrapTopAndBottom/>
                <wp:docPr id="1" name="Metin Kutusu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F5571F5" w14:textId="77777777" w:rsidR="00997AC1" w:rsidRPr="00E4744A" w:rsidRDefault="00997AC1" w:rsidP="00951682">
                            <w:pPr>
                              <w:pStyle w:val="ResimYazs"/>
                              <w:rPr>
                                <w:noProof/>
                              </w:rPr>
                            </w:pPr>
                            <w:bookmarkStart w:id="39" w:name="_Toc18261565"/>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AF2A8E">
                              <w:t>Research results of IBM Security Lab about Cyber Security Analysts</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79089" id="Metin Kutusu 1"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" stroked="f">
                <v:textbox style="mso-fit-shape-to-text:t" inset="0,0,0,0">
                  <w:txbxContent>
                    <w:p w14:paraId="1F5571F5" w14:textId="77777777" w:rsidR="00997AC1" w:rsidRPr="00E4744A" w:rsidRDefault="00997AC1" w:rsidP="00951682">
                      <w:pPr>
                        <w:pStyle w:val="ResimYazs"/>
                        <w:rPr>
                          <w:noProof/>
                        </w:rPr>
                      </w:pPr>
                      <w:bookmarkStart w:id="40" w:name="_Toc18261565"/>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AF2A8E">
                        <w:t>Research results of IBM Security Lab about Cyber Security Analysts</w:t>
                      </w:r>
                      <w:bookmarkEnd w:id="40"/>
                    </w:p>
                  </w:txbxContent>
                </v:textbox>
                <w10:wrap type="topAndBottom"/>
              </v:shape>
            </w:pict>
          </mc:Fallback>
        </mc:AlternateContent>
      </w:r>
      <w:r w:rsidRPr="00951682">
        <w:rPr>
          <w:rFonts w:ascii="LM Roman 10" w:hAnsi="LM Roman 10"/>
          <w:noProof/>
          <w:sz w:val="22"/>
          <w:szCs w:val="18"/>
        </w:rPr>
        <w:drawing>
          <wp:anchor distT="0" distB="0" distL="114300" distR="114300" simplePos="0" relativeHeight="251954176" behindDoc="0" locked="0" layoutInCell="1" allowOverlap="1" wp14:anchorId="3267FABF" wp14:editId="5A0B3B6A">
            <wp:simplePos x="0" y="0"/>
            <wp:positionH relativeFrom="column">
              <wp:posOffset>196793</wp:posOffset>
            </wp:positionH>
            <wp:positionV relativeFrom="paragraph">
              <wp:posOffset>55112</wp:posOffset>
            </wp:positionV>
            <wp:extent cx="5575935" cy="2675640"/>
            <wp:effectExtent l="19050" t="19050" r="24765" b="10795"/>
            <wp:wrapTopAndBottom/>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59637049"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w:t>A manual investigation of security events is not sustainable without automation. To make it sustainable, automated NLP analysis tools and Text mining methods need to be used. In the following sections 2.2 and 2.3, we will explain the concepts of NLP and Text Mining.</w:t>
      </w:r>
    </w:p>
    <w:p w14:paraId="5121C80A" w14:textId="77777777" w:rsidR="005975E1" w:rsidRPr="005975E1" w:rsidRDefault="005975E1" w:rsidP="003B2EA9">
      <w:pPr>
        <w:ind w:firstLine="576"/>
        <w:jc w:val="both"/>
        <w:rPr>
          <w:rFonts w:ascii="LM Roman 10" w:hAnsi="LM Roman 10"/>
          <w:sz w:val="22"/>
          <w:szCs w:val="18"/>
        </w:rPr>
      </w:pPr>
    </w:p>
    <w:p w14:paraId="73EB9937" w14:textId="4D023278" w:rsidR="006F34C7" w:rsidRDefault="006F34C7" w:rsidP="005975E1">
      <w:pPr>
        <w:pStyle w:val="Balk2"/>
      </w:pPr>
      <w:bookmarkStart w:id="41" w:name="_Toc18261469"/>
      <w:r w:rsidRPr="007E1CF6">
        <w:t>Outline</w:t>
      </w:r>
      <w:bookmarkEnd w:id="41"/>
    </w:p>
    <w:p w14:paraId="5D1C9974" w14:textId="77777777" w:rsidR="005E6A06" w:rsidRDefault="005E6A06" w:rsidP="005E6A06">
      <w:pPr>
        <w:jc w:val="both"/>
      </w:pPr>
    </w:p>
    <w:p w14:paraId="5FA1A557" w14:textId="38297AA0" w:rsidR="004B5284" w:rsidRPr="005E6A06" w:rsidRDefault="00D248B6" w:rsidP="002D2DD6">
      <w:pPr>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004F248B" w:rsidRPr="005E6A06">
        <w:rPr>
          <w:rFonts w:ascii="LM Roman 10" w:hAnsi="LM Roman 10"/>
          <w:noProof/>
          <w:sz w:val="22"/>
          <w:szCs w:val="18"/>
        </w:rPr>
        <w:t>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3</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4</w:t>
      </w:r>
      <w:r w:rsidR="004B5284" w:rsidRPr="005E6A06">
        <w:rPr>
          <w:rFonts w:ascii="LM Roman 10" w:hAnsi="LM Roman 10"/>
          <w:noProof/>
          <w:sz w:val="22"/>
          <w:szCs w:val="18"/>
        </w:rPr>
        <w:t>,</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5</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w:t>
      </w:r>
      <w:r w:rsidR="003C4E4C">
        <w:rPr>
          <w:rFonts w:ascii="LM Roman 10" w:hAnsi="LM Roman 10"/>
          <w:noProof/>
          <w:sz w:val="22"/>
          <w:szCs w:val="18"/>
        </w:rPr>
        <w:t>6</w:t>
      </w:r>
      <w:r w:rsidR="007E4E30"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4EADDA15" w14:textId="35CE70B1" w:rsidR="001337F6" w:rsidRPr="007E1CF6" w:rsidRDefault="00F556E3">
      <w:pPr>
        <w:spacing w:after="0"/>
        <w:rPr>
          <w:noProof/>
        </w:rPr>
      </w:pPr>
      <w:r w:rsidRPr="007E1CF6">
        <w:rPr>
          <w:noProof/>
        </w:rPr>
        <w:br w:type="page"/>
      </w:r>
    </w:p>
    <w:p w14:paraId="3E32A816" w14:textId="2A5211F6" w:rsidR="00AA23FD" w:rsidRDefault="00AA23FD" w:rsidP="00CB0E72">
      <w:pPr>
        <w:jc w:val="center"/>
        <w:rPr>
          <w:rFonts w:ascii="LM Roman 10" w:hAnsi="LM Roman 10"/>
          <w:b/>
          <w:noProof/>
          <w:sz w:val="28"/>
          <w:szCs w:val="22"/>
        </w:rPr>
      </w:pPr>
    </w:p>
    <w:p w14:paraId="2987C8EF" w14:textId="77777777" w:rsidR="003C4E4C" w:rsidRDefault="003C4E4C"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5E67C71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 xml:space="preserve">CHAPTER </w:t>
      </w:r>
      <w:r w:rsidR="0000696A">
        <w:rPr>
          <w:rFonts w:ascii="LM Roman 10" w:hAnsi="LM Roman 10"/>
          <w:b/>
          <w:noProof/>
          <w:sz w:val="28"/>
          <w:szCs w:val="22"/>
        </w:rPr>
        <w:t>2</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42" w:name="_Toc18261470"/>
      <w:r w:rsidRPr="002F3FAD">
        <w:t>LITERATURE REVIEW</w:t>
      </w:r>
      <w:bookmarkEnd w:id="42"/>
    </w:p>
    <w:p w14:paraId="7AFBB6C4" w14:textId="3D80C3BB" w:rsidR="003F103E" w:rsidRPr="002F3FAD" w:rsidRDefault="00B87BBB" w:rsidP="00191343">
      <w:pPr>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43" w:name="_Toc18261471"/>
      <w:r w:rsidRPr="002F3FAD">
        <w:t>Researches on Identifying Victims Affected by Cybersecurity Attacks</w:t>
      </w:r>
      <w:bookmarkEnd w:id="43"/>
      <w:r w:rsidR="002F3FAD">
        <w:br/>
      </w:r>
    </w:p>
    <w:p w14:paraId="2CA0D146" w14:textId="1DF02382" w:rsidR="00BE6FA4" w:rsidRPr="002F3FAD" w:rsidRDefault="00BE6FA4" w:rsidP="00191343">
      <w:pPr>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5068FA72" w:rsidR="00997AC1" w:rsidRPr="002F3FAD" w:rsidRDefault="00997AC1" w:rsidP="00DE2EC6">
                            <w:pPr>
                              <w:pStyle w:val="ResimYazs"/>
                              <w:jc w:val="both"/>
                              <w:rPr>
                                <w:rFonts w:ascii="LM Roman 10" w:hAnsi="LM Roman 10"/>
                                <w:noProof/>
                                <w:sz w:val="28"/>
                                <w:szCs w:val="22"/>
                              </w:rPr>
                            </w:pPr>
                            <w:bookmarkStart w:id="44" w:name="_Toc18261540"/>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5068FA72" w:rsidR="00997AC1" w:rsidRPr="002F3FAD" w:rsidRDefault="00997AC1" w:rsidP="00DE2EC6">
                      <w:pPr>
                        <w:pStyle w:val="ResimYazs"/>
                        <w:jc w:val="both"/>
                        <w:rPr>
                          <w:rFonts w:ascii="LM Roman 10" w:hAnsi="LM Roman 10"/>
                          <w:noProof/>
                          <w:sz w:val="28"/>
                          <w:szCs w:val="22"/>
                        </w:rPr>
                      </w:pPr>
                      <w:bookmarkStart w:id="45" w:name="_Toc18261540"/>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45"/>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5">
                      <a:extLst>
                        <a:ext uri="{BEBA8EAE-BF5A-486C-A8C5-ECC9F3942E4B}">
                          <a14:imgProps xmlns:a14="http://schemas.microsoft.com/office/drawing/2010/main">
                            <a14:imgLayer r:embed="rId2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6F46A641" w:rsidR="00997AC1" w:rsidRPr="002F3FAD" w:rsidRDefault="00997AC1" w:rsidP="002F3FAD">
                            <w:pPr>
                              <w:pStyle w:val="Abstract"/>
                              <w:ind w:firstLine="0"/>
                              <w:rPr>
                                <w:rFonts w:ascii="LM Roman 10" w:hAnsi="LM Roman 10"/>
                                <w:b w:val="0"/>
                                <w:smallCaps/>
                                <w:noProof/>
                                <w:sz w:val="22"/>
                                <w:szCs w:val="22"/>
                              </w:rPr>
                            </w:pPr>
                            <w:bookmarkStart w:id="46" w:name="_Toc18261541"/>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6F46A641" w:rsidR="00997AC1" w:rsidRPr="002F3FAD" w:rsidRDefault="00997AC1" w:rsidP="002F3FAD">
                      <w:pPr>
                        <w:pStyle w:val="Abstract"/>
                        <w:ind w:firstLine="0"/>
                        <w:rPr>
                          <w:rFonts w:ascii="LM Roman 10" w:hAnsi="LM Roman 10"/>
                          <w:b w:val="0"/>
                          <w:smallCaps/>
                          <w:noProof/>
                          <w:sz w:val="22"/>
                          <w:szCs w:val="22"/>
                        </w:rPr>
                      </w:pPr>
                      <w:bookmarkStart w:id="47" w:name="_Toc18261541"/>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7"/>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638811DC" w:rsidR="00997AC1" w:rsidRPr="002F3FAD" w:rsidRDefault="00997AC1" w:rsidP="002F3FAD">
                            <w:pPr>
                              <w:pStyle w:val="ResimYazs"/>
                              <w:jc w:val="both"/>
                              <w:rPr>
                                <w:rFonts w:ascii="LM Roman 10" w:hAnsi="LM Roman 10"/>
                                <w:noProof/>
                                <w:sz w:val="28"/>
                                <w:szCs w:val="22"/>
                              </w:rPr>
                            </w:pPr>
                            <w:bookmarkStart w:id="48" w:name="_Toc1826154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3g7VGOgIAAG0EAAAOAAAAAAAA&#10;AAAAAAAAAC4CAABkcnMvZTJvRG9jLnhtbFBLAQItABQABgAIAAAAIQA6wWT83gAAAAkBAAAPAAAA&#10;AAAAAAAAAAAAAJQEAABkcnMvZG93bnJldi54bWxQSwUGAAAAAAQABADzAAAAnwUAAAAA&#10;" stroked="f">
                <v:textbox inset="0,0,0,0">
                  <w:txbxContent>
                    <w:p w14:paraId="0AE15CCA" w14:textId="638811DC" w:rsidR="00997AC1" w:rsidRPr="002F3FAD" w:rsidRDefault="00997AC1" w:rsidP="002F3FAD">
                      <w:pPr>
                        <w:pStyle w:val="ResimYazs"/>
                        <w:jc w:val="both"/>
                        <w:rPr>
                          <w:rFonts w:ascii="LM Roman 10" w:hAnsi="LM Roman 10"/>
                          <w:noProof/>
                          <w:sz w:val="28"/>
                          <w:szCs w:val="22"/>
                        </w:rPr>
                      </w:pPr>
                      <w:bookmarkStart w:id="49" w:name="_Toc1826154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49"/>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91343">
      <w:pPr>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xml:space="preserve">, they focus on cybersecurity events detection using only Twitter. On the other hand, we use both Twitter and </w:t>
      </w:r>
      <w:proofErr w:type="spellStart"/>
      <w:r w:rsidRPr="002F3FAD">
        <w:rPr>
          <w:rFonts w:ascii="LM Roman 10" w:hAnsi="LM Roman 10"/>
          <w:sz w:val="22"/>
          <w:szCs w:val="18"/>
        </w:rPr>
        <w:t>Hurriyet</w:t>
      </w:r>
      <w:proofErr w:type="spellEnd"/>
      <w:r w:rsidRPr="002F3FAD">
        <w:rPr>
          <w:rFonts w:ascii="LM Roman 10" w:hAnsi="LM Roman 10"/>
          <w:sz w:val="22"/>
          <w:szCs w:val="18"/>
        </w:rPr>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5C600AC" w:rsidR="00F01D82" w:rsidRPr="002F3FAD" w:rsidRDefault="00113200" w:rsidP="00191343">
      <w:pPr>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183690" w:rsidRPr="002F3FAD">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50" w:name="_Toc18261472"/>
      <w:r w:rsidRPr="002F3FAD">
        <w:t>Cybersecurity Event Forecasting</w:t>
      </w:r>
      <w:bookmarkEnd w:id="50"/>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191343">
      <w:pPr>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6A9B9D30" w:rsidR="00997AC1" w:rsidRPr="00937527" w:rsidRDefault="00997AC1" w:rsidP="005B372A">
                            <w:pPr>
                              <w:pStyle w:val="ResimYazs"/>
                              <w:jc w:val="both"/>
                              <w:rPr>
                                <w:rFonts w:ascii="LM Roman 10" w:hAnsi="LM Roman 10"/>
                                <w:noProof/>
                                <w:sz w:val="28"/>
                                <w:szCs w:val="22"/>
                              </w:rPr>
                            </w:pPr>
                            <w:bookmarkStart w:id="51" w:name="_Toc18261543"/>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6A9B9D30" w:rsidR="00997AC1" w:rsidRPr="00937527" w:rsidRDefault="00997AC1" w:rsidP="005B372A">
                      <w:pPr>
                        <w:pStyle w:val="ResimYazs"/>
                        <w:jc w:val="both"/>
                        <w:rPr>
                          <w:rFonts w:ascii="LM Roman 10" w:hAnsi="LM Roman 10"/>
                          <w:noProof/>
                          <w:sz w:val="28"/>
                          <w:szCs w:val="22"/>
                        </w:rPr>
                      </w:pPr>
                      <w:bookmarkStart w:id="52" w:name="_Toc18261543"/>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52"/>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191343">
      <w:pPr>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191343">
      <w:pPr>
        <w:jc w:val="both"/>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53" w:name="_Toc18261473"/>
      <w:r w:rsidRPr="002F3FAD">
        <w:lastRenderedPageBreak/>
        <w:t>Drive-by Download Attack Prediction</w:t>
      </w:r>
      <w:bookmarkEnd w:id="53"/>
    </w:p>
    <w:p w14:paraId="6607A78F" w14:textId="0C8F1FB8" w:rsidR="00FA2D5B" w:rsidRPr="002F3FAD" w:rsidRDefault="00FA2D5B" w:rsidP="003B2EA9">
      <w:pPr>
        <w:jc w:val="both"/>
        <w:rPr>
          <w:rFonts w:ascii="LM Roman 10" w:hAnsi="LM Roman 10"/>
        </w:rPr>
      </w:pPr>
    </w:p>
    <w:p w14:paraId="4DAB4ACC" w14:textId="1659B45E" w:rsidR="004574B0" w:rsidRPr="00BD521B" w:rsidRDefault="00CE39AB" w:rsidP="00191343">
      <w:pPr>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8F506E" w:rsidRPr="00BD521B">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8F506E" w:rsidRPr="00BD521B">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191343">
      <w:pPr>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54" w:name="_Toc18261474"/>
      <w:r w:rsidRPr="002F3FAD">
        <w:t>Cyberattack Detection using Social Media</w:t>
      </w:r>
      <w:bookmarkEnd w:id="54"/>
    </w:p>
    <w:p w14:paraId="34CB6303" w14:textId="77777777" w:rsidR="00BD521B" w:rsidRPr="00BD521B" w:rsidRDefault="00BD521B" w:rsidP="00BD521B"/>
    <w:p w14:paraId="2F3487DB" w14:textId="2F160AA9"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183690" w:rsidRPr="00BD521B">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183690" w:rsidRPr="00BD521B">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1D3503F0" w:rsidR="00997AC1" w:rsidRPr="00BD521B" w:rsidRDefault="00997AC1" w:rsidP="00C101C8">
                            <w:pPr>
                              <w:pStyle w:val="ResimYazs"/>
                              <w:jc w:val="center"/>
                              <w:rPr>
                                <w:rFonts w:ascii="LM Roman 10" w:hAnsi="LM Roman 10"/>
                                <w:noProof/>
                                <w:sz w:val="28"/>
                                <w:szCs w:val="22"/>
                              </w:rPr>
                            </w:pPr>
                            <w:bookmarkStart w:id="55" w:name="_Toc18261566"/>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1D3503F0" w:rsidR="00997AC1" w:rsidRPr="00BD521B" w:rsidRDefault="00997AC1" w:rsidP="00C101C8">
                      <w:pPr>
                        <w:pStyle w:val="ResimYazs"/>
                        <w:jc w:val="center"/>
                        <w:rPr>
                          <w:rFonts w:ascii="LM Roman 10" w:hAnsi="LM Roman 10"/>
                          <w:noProof/>
                          <w:sz w:val="28"/>
                          <w:szCs w:val="22"/>
                        </w:rPr>
                      </w:pPr>
                      <w:bookmarkStart w:id="56" w:name="_Toc18261566"/>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56"/>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2031B668" w:rsidR="00735AED" w:rsidRPr="002F3FAD" w:rsidRDefault="00BD521B"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0900E5FE">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07343A15" w:rsidR="00997AC1" w:rsidRPr="00BD521B" w:rsidRDefault="00997AC1" w:rsidP="00BD521B">
                            <w:pPr>
                              <w:pStyle w:val="ResimYazs"/>
                              <w:jc w:val="both"/>
                              <w:rPr>
                                <w:rFonts w:ascii="LM Roman 10" w:hAnsi="LM Roman 10"/>
                                <w:noProof/>
                                <w:sz w:val="28"/>
                                <w:szCs w:val="22"/>
                              </w:rPr>
                            </w:pPr>
                            <w:bookmarkStart w:id="57" w:name="_Toc18261567"/>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07343A15" w:rsidR="00997AC1" w:rsidRPr="00BD521B" w:rsidRDefault="00997AC1" w:rsidP="00BD521B">
                      <w:pPr>
                        <w:pStyle w:val="ResimYazs"/>
                        <w:jc w:val="both"/>
                        <w:rPr>
                          <w:rFonts w:ascii="LM Roman 10" w:hAnsi="LM Roman 10"/>
                          <w:noProof/>
                          <w:sz w:val="28"/>
                          <w:szCs w:val="22"/>
                        </w:rPr>
                      </w:pPr>
                      <w:bookmarkStart w:id="58" w:name="_Toc18261567"/>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58"/>
                    </w:p>
                  </w:txbxContent>
                </v:textbox>
                <w10:wrap type="topAndBottom"/>
              </v:shape>
            </w:pict>
          </mc:Fallback>
        </mc:AlternateContent>
      </w:r>
      <w:r w:rsidR="009762F4" w:rsidRPr="002F3FAD">
        <w:rPr>
          <w:rFonts w:ascii="LM Roman 10" w:hAnsi="LM Roman 10"/>
          <w:noProof/>
        </w:rPr>
        <w:drawing>
          <wp:anchor distT="0" distB="0" distL="114300" distR="114300" simplePos="0" relativeHeight="251932672" behindDoc="0" locked="0" layoutInCell="1" allowOverlap="1" wp14:anchorId="4E70CFE4" wp14:editId="08019E46">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2A1C5C8" w:rsidR="000C0AD1" w:rsidRPr="00844D55" w:rsidRDefault="002C6E95" w:rsidP="00191343">
      <w:pPr>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Pr="00844D55">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Pr="00844D55">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45507636" w:rsidR="003B2EA9" w:rsidRPr="002F3FAD" w:rsidRDefault="005B392E" w:rsidP="007C453B">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BA32BCF">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3FA73DBF" w:rsidR="00997AC1" w:rsidRPr="00844D55" w:rsidRDefault="00997AC1" w:rsidP="005B392E">
                            <w:pPr>
                              <w:pStyle w:val="ResimYazs"/>
                              <w:jc w:val="both"/>
                              <w:rPr>
                                <w:rFonts w:ascii="LM Roman 10" w:hAnsi="LM Roman 10"/>
                                <w:noProof/>
                                <w:sz w:val="28"/>
                                <w:szCs w:val="22"/>
                              </w:rPr>
                            </w:pPr>
                            <w:bookmarkStart w:id="59" w:name="_Toc1826156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EZcf9k2AgAAawQAAA4AAAAAAAAA&#10;AAAAAAAALgIAAGRycy9lMm9Eb2MueG1sUEsBAi0AFAAGAAgAAAAhANVHY23hAAAADAEAAA8AAAAA&#10;AAAAAAAAAAAAkAQAAGRycy9kb3ducmV2LnhtbFBLBQYAAAAABAAEAPMAAACeBQAAAAA=&#10;" stroked="f">
                <v:textbox inset="0,0,0,0">
                  <w:txbxContent>
                    <w:p w14:paraId="5635EF77" w14:textId="3FA73DBF" w:rsidR="00997AC1" w:rsidRPr="00844D55" w:rsidRDefault="00997AC1" w:rsidP="005B392E">
                      <w:pPr>
                        <w:pStyle w:val="ResimYazs"/>
                        <w:jc w:val="both"/>
                        <w:rPr>
                          <w:rFonts w:ascii="LM Roman 10" w:hAnsi="LM Roman 10"/>
                          <w:noProof/>
                          <w:sz w:val="28"/>
                          <w:szCs w:val="22"/>
                        </w:rPr>
                      </w:pPr>
                      <w:bookmarkStart w:id="60" w:name="_Toc1826156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60"/>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204A6BE9">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161C7DBB">
                <wp:simplePos x="0" y="0"/>
                <wp:positionH relativeFrom="margin">
                  <wp:posOffset>-176530</wp:posOffset>
                </wp:positionH>
                <wp:positionV relativeFrom="paragraph">
                  <wp:posOffset>2805430</wp:posOffset>
                </wp:positionV>
                <wp:extent cx="5701665"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14:paraId="485582BD" w14:textId="3F7A36B2" w:rsidR="00997AC1" w:rsidRPr="00844D55" w:rsidRDefault="00997AC1" w:rsidP="005B392E">
                            <w:pPr>
                              <w:pStyle w:val="ResimYazs"/>
                              <w:jc w:val="both"/>
                              <w:rPr>
                                <w:rFonts w:ascii="LM Roman 10" w:hAnsi="LM Roman 10"/>
                                <w:noProof/>
                                <w:sz w:val="28"/>
                                <w:szCs w:val="22"/>
                              </w:rPr>
                            </w:pPr>
                            <w:bookmarkStart w:id="61" w:name="_Toc18261569"/>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left:0;text-align:left;margin-left:-13.9pt;margin-top:220.9pt;width:448.9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" stroked="f">
                <v:textbox style="mso-fit-shape-to-text:t" inset="0,0,0,0">
                  <w:txbxContent>
                    <w:p w14:paraId="485582BD" w14:textId="3F7A36B2" w:rsidR="00997AC1" w:rsidRPr="00844D55" w:rsidRDefault="00997AC1" w:rsidP="005B392E">
                      <w:pPr>
                        <w:pStyle w:val="ResimYazs"/>
                        <w:jc w:val="both"/>
                        <w:rPr>
                          <w:rFonts w:ascii="LM Roman 10" w:hAnsi="LM Roman 10"/>
                          <w:noProof/>
                          <w:sz w:val="28"/>
                          <w:szCs w:val="22"/>
                        </w:rPr>
                      </w:pPr>
                      <w:bookmarkStart w:id="62" w:name="_Toc18261569"/>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62"/>
                    </w:p>
                  </w:txbxContent>
                </v:textbox>
                <w10:wrap type="topAndBottom" anchorx="margin"/>
              </v:shape>
            </w:pict>
          </mc:Fallback>
        </mc:AlternateContent>
      </w:r>
      <w:r w:rsidRPr="002F3FAD">
        <w:rPr>
          <w:rFonts w:ascii="LM Roman 10" w:hAnsi="LM Roman 10"/>
          <w:noProof/>
        </w:rPr>
        <w:drawing>
          <wp:anchor distT="0" distB="0" distL="114300" distR="114300" simplePos="0" relativeHeight="251938816" behindDoc="0" locked="0" layoutInCell="1" allowOverlap="1" wp14:anchorId="31C80F5D" wp14:editId="1026FD1D">
            <wp:simplePos x="0" y="0"/>
            <wp:positionH relativeFrom="page">
              <wp:posOffset>1263650</wp:posOffset>
            </wp:positionH>
            <wp:positionV relativeFrom="paragraph">
              <wp:posOffset>405130</wp:posOffset>
            </wp:positionV>
            <wp:extent cx="5626100" cy="2264410"/>
            <wp:effectExtent l="19050" t="19050" r="1270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62610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77777777" w:rsidR="00844D55" w:rsidRPr="002F3FAD" w:rsidRDefault="00844D55" w:rsidP="0022032F">
      <w:pPr>
        <w:jc w:val="both"/>
        <w:rPr>
          <w:rFonts w:ascii="LM Roman 10" w:hAnsi="LM Roman 10"/>
          <w:noProof/>
        </w:rPr>
      </w:pPr>
    </w:p>
    <w:p w14:paraId="38A50962" w14:textId="040A56A2" w:rsidR="003B2EA9" w:rsidRPr="00844D55" w:rsidRDefault="00742C17" w:rsidP="00191343">
      <w:pPr>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cyber 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 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4DE03104"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 xml:space="preserve">CHAPTER </w:t>
      </w:r>
      <w:r w:rsidR="009A364D">
        <w:rPr>
          <w:rFonts w:ascii="LM Roman 10" w:hAnsi="LM Roman 10"/>
          <w:b/>
          <w:noProof/>
          <w:sz w:val="28"/>
          <w:szCs w:val="28"/>
        </w:rPr>
        <w:t>3</w:t>
      </w:r>
    </w:p>
    <w:p w14:paraId="2485C74F" w14:textId="023D2572" w:rsidR="00792879" w:rsidRPr="00844D55" w:rsidRDefault="00792879" w:rsidP="003B0FD0">
      <w:pPr>
        <w:jc w:val="center"/>
        <w:rPr>
          <w:rFonts w:ascii="LM Roman 10" w:hAnsi="LM Roman 10"/>
          <w:b/>
          <w:noProof/>
        </w:rPr>
      </w:pPr>
    </w:p>
    <w:p w14:paraId="12E2F376" w14:textId="698D5751" w:rsidR="009E39D2" w:rsidRPr="00844D55" w:rsidRDefault="009E39D2" w:rsidP="005975E1">
      <w:pPr>
        <w:pStyle w:val="Balk1"/>
      </w:pPr>
      <w:bookmarkStart w:id="63" w:name="_Toc18261475"/>
      <w:r w:rsidRPr="00844D55">
        <w:t>SYSTEM ARCHITECTURE</w:t>
      </w:r>
      <w:r w:rsidR="00E95CBA" w:rsidRPr="00844D55">
        <w:t xml:space="preserve"> AND </w:t>
      </w:r>
      <w:r w:rsidR="00BF53A6" w:rsidRPr="00844D55">
        <w:t>DESIGN</w:t>
      </w:r>
      <w:bookmarkEnd w:id="63"/>
      <w:r w:rsidR="004B5284" w:rsidRPr="00844D55">
        <w:t xml:space="preserve"> </w:t>
      </w:r>
    </w:p>
    <w:p w14:paraId="6E5BBE07" w14:textId="1A85883E"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02736D" w:rsidRPr="00844D55">
        <w:rPr>
          <w:rFonts w:ascii="LM Roman 10" w:hAnsi="LM Roman 10"/>
          <w:sz w:val="22"/>
          <w:szCs w:val="18"/>
        </w:rPr>
        <w:t>.</w:t>
      </w:r>
    </w:p>
    <w:p w14:paraId="5982EE26" w14:textId="46843A5C" w:rsidR="009B7663" w:rsidRPr="00844D55" w:rsidRDefault="009B7663" w:rsidP="005975E1">
      <w:pPr>
        <w:pStyle w:val="Balk2"/>
      </w:pPr>
      <w:bookmarkStart w:id="64" w:name="_Toc18261476"/>
      <w:r w:rsidRPr="00844D55">
        <w:t>Approach</w:t>
      </w:r>
      <w:bookmarkEnd w:id="64"/>
    </w:p>
    <w:p w14:paraId="2E279B0C" w14:textId="27A9CED3" w:rsidR="00086658" w:rsidRPr="00844D55" w:rsidRDefault="00086658" w:rsidP="00BF0532">
      <w:pPr>
        <w:jc w:val="both"/>
        <w:rPr>
          <w:rFonts w:ascii="LM Roman 10" w:hAnsi="LM Roman 10"/>
          <w:sz w:val="22"/>
          <w:szCs w:val="18"/>
        </w:rPr>
      </w:pPr>
    </w:p>
    <w:p w14:paraId="40E0E60E" w14:textId="519419F6" w:rsidR="00614437" w:rsidRPr="00DE2EC6" w:rsidRDefault="00BD2E58" w:rsidP="00191343">
      <w:pPr>
        <w:jc w:val="both"/>
        <w:rPr>
          <w:rFonts w:ascii="LM Roman 10" w:hAnsi="LM Roman 10"/>
          <w:sz w:val="22"/>
          <w:szCs w:val="22"/>
        </w:rPr>
      </w:pPr>
      <w:r w:rsidRPr="00DE2EC6">
        <w:rPr>
          <w:rFonts w:ascii="LM Roman 10" w:hAnsi="LM Roman 10"/>
          <w:sz w:val="22"/>
          <w:szCs w:val="22"/>
        </w:rPr>
        <w:t xml:space="preserve">Our software system has a configuration file. The configuration file includes constant values such as Twitter API and </w:t>
      </w:r>
      <w:r w:rsidR="0014625C" w:rsidRPr="00DE2EC6">
        <w:rPr>
          <w:rFonts w:ascii="LM Roman 10" w:hAnsi="LM Roman 10"/>
          <w:sz w:val="22"/>
          <w:szCs w:val="22"/>
        </w:rPr>
        <w:t>I</w:t>
      </w:r>
      <w:r w:rsidRPr="00DE2EC6">
        <w:rPr>
          <w:rFonts w:ascii="LM Roman 10" w:hAnsi="LM Roman 10"/>
          <w:sz w:val="22"/>
          <w:szCs w:val="22"/>
        </w:rPr>
        <w:t xml:space="preserve">TU NLP API constants, logger constants, string vectors for named entity recognition, and so on. The software system is developed as generic as possible for the researchers can use them as a framework </w:t>
      </w:r>
      <w:r w:rsidR="00CE39AB" w:rsidRPr="00DE2EC6">
        <w:rPr>
          <w:rFonts w:ascii="LM Roman 10" w:hAnsi="LM Roman 10"/>
          <w:sz w:val="22"/>
          <w:szCs w:val="22"/>
        </w:rPr>
        <w:t>by</w:t>
      </w:r>
      <w:r w:rsidR="00D44312" w:rsidRPr="00DE2EC6">
        <w:rPr>
          <w:rFonts w:ascii="LM Roman 10" w:hAnsi="LM Roman 10"/>
          <w:sz w:val="22"/>
          <w:szCs w:val="22"/>
        </w:rPr>
        <w:t xml:space="preserve"> </w:t>
      </w:r>
      <w:r w:rsidRPr="00DE2EC6">
        <w:rPr>
          <w:rFonts w:ascii="LM Roman 10" w:hAnsi="LM Roman 10"/>
          <w:sz w:val="22"/>
          <w:szCs w:val="22"/>
        </w:rPr>
        <w:t xml:space="preserve">changing the configuration file. </w:t>
      </w:r>
    </w:p>
    <w:p w14:paraId="11461E44" w14:textId="77777777" w:rsidR="00BF0532" w:rsidRPr="00DE2EC6" w:rsidRDefault="00BF0532" w:rsidP="00BF0532">
      <w:pPr>
        <w:ind w:firstLine="576"/>
        <w:jc w:val="both"/>
        <w:rPr>
          <w:rFonts w:ascii="LM Roman 10" w:hAnsi="LM Roman 10"/>
          <w:sz w:val="22"/>
          <w:szCs w:val="22"/>
        </w:rPr>
      </w:pPr>
    </w:p>
    <w:p w14:paraId="30DEBF5B" w14:textId="6D08EFDA" w:rsidR="00614437" w:rsidRPr="00DE2EC6" w:rsidRDefault="00BD2E58" w:rsidP="00191343">
      <w:pPr>
        <w:jc w:val="both"/>
        <w:rPr>
          <w:rFonts w:ascii="LM Roman 10" w:hAnsi="LM Roman 10"/>
          <w:sz w:val="22"/>
          <w:szCs w:val="22"/>
        </w:rPr>
      </w:pPr>
      <w:r w:rsidRPr="00DE2EC6">
        <w:rPr>
          <w:rFonts w:ascii="LM Roman 10" w:hAnsi="LM Roman 10"/>
          <w:sz w:val="22"/>
          <w:szCs w:val="22"/>
        </w:rPr>
        <w:t>In order to establish</w:t>
      </w:r>
      <w:r w:rsidR="00587771" w:rsidRPr="00DE2EC6">
        <w:rPr>
          <w:rFonts w:ascii="LM Roman 10" w:hAnsi="LM Roman 10"/>
          <w:sz w:val="22"/>
          <w:szCs w:val="22"/>
        </w:rPr>
        <w:t xml:space="preserve"> a</w:t>
      </w:r>
      <w:r w:rsidRPr="00DE2EC6">
        <w:rPr>
          <w:rFonts w:ascii="LM Roman 10" w:hAnsi="LM Roman 10"/>
          <w:sz w:val="22"/>
          <w:szCs w:val="22"/>
        </w:rPr>
        <w:t xml:space="preserve"> Twitter stream connection, the software uses configuration file values</w:t>
      </w:r>
      <w:r w:rsidR="003026F3" w:rsidRPr="00DE2EC6">
        <w:rPr>
          <w:rFonts w:ascii="LM Roman 10" w:hAnsi="LM Roman 10"/>
          <w:sz w:val="22"/>
          <w:szCs w:val="22"/>
        </w:rPr>
        <w:t>,</w:t>
      </w:r>
      <w:r w:rsidRPr="00DE2EC6">
        <w:rPr>
          <w:rFonts w:ascii="LM Roman 10" w:hAnsi="LM Roman 10"/>
          <w:sz w:val="22"/>
          <w:szCs w:val="22"/>
        </w:rPr>
        <w:t xml:space="preserve"> </w:t>
      </w:r>
      <w:r w:rsidR="00614437" w:rsidRPr="00DE2EC6">
        <w:rPr>
          <w:rFonts w:ascii="LM Roman 10" w:hAnsi="LM Roman 10"/>
          <w:sz w:val="22"/>
          <w:szCs w:val="22"/>
        </w:rPr>
        <w:t xml:space="preserve">which are statically defined in </w:t>
      </w:r>
      <w:r w:rsidR="00A574E4" w:rsidRPr="00DE2EC6">
        <w:rPr>
          <w:rFonts w:ascii="LM Roman 10" w:hAnsi="LM Roman 10"/>
          <w:sz w:val="22"/>
          <w:szCs w:val="22"/>
        </w:rPr>
        <w:t xml:space="preserve">the </w:t>
      </w:r>
      <w:r w:rsidR="00614437" w:rsidRPr="00DE2EC6">
        <w:rPr>
          <w:rFonts w:ascii="LM Roman 10" w:hAnsi="LM Roman 10"/>
          <w:sz w:val="22"/>
          <w:szCs w:val="22"/>
        </w:rPr>
        <w:t>configuration file</w:t>
      </w:r>
      <w:r w:rsidRPr="00DE2EC6">
        <w:rPr>
          <w:rFonts w:ascii="LM Roman 10" w:hAnsi="LM Roman 10"/>
          <w:sz w:val="22"/>
          <w:szCs w:val="22"/>
        </w:rPr>
        <w:t xml:space="preserve">. </w:t>
      </w:r>
      <w:r w:rsidR="00614437" w:rsidRPr="00DE2EC6">
        <w:rPr>
          <w:rFonts w:ascii="LM Roman 10" w:hAnsi="LM Roman 10"/>
          <w:sz w:val="22"/>
          <w:szCs w:val="22"/>
        </w:rPr>
        <w:t xml:space="preserve">We use </w:t>
      </w:r>
      <w:r w:rsidR="00BB57AE" w:rsidRPr="00DE2EC6">
        <w:rPr>
          <w:rFonts w:ascii="LM Roman 10" w:hAnsi="LM Roman 10"/>
          <w:sz w:val="22"/>
          <w:szCs w:val="22"/>
        </w:rPr>
        <w:t xml:space="preserve">a </w:t>
      </w:r>
      <w:r w:rsidR="00614437" w:rsidRPr="00DE2EC6">
        <w:rPr>
          <w:rFonts w:ascii="LM Roman 10" w:hAnsi="LM Roman 10"/>
          <w:sz w:val="22"/>
          <w:szCs w:val="22"/>
        </w:rPr>
        <w:t>cybersecurity</w:t>
      </w:r>
      <w:r w:rsidR="00A574E4" w:rsidRPr="00DE2EC6">
        <w:rPr>
          <w:rFonts w:ascii="LM Roman 10" w:hAnsi="LM Roman 10"/>
          <w:sz w:val="22"/>
          <w:szCs w:val="22"/>
        </w:rPr>
        <w:t>-</w:t>
      </w:r>
      <w:r w:rsidR="00614437" w:rsidRPr="00DE2EC6">
        <w:rPr>
          <w:rFonts w:ascii="LM Roman 10" w:hAnsi="LM Roman 10"/>
          <w:sz w:val="22"/>
          <w:szCs w:val="22"/>
        </w:rPr>
        <w:t xml:space="preserve">related Turkish keyword vector to </w:t>
      </w:r>
      <w:r w:rsidR="00BB57AE" w:rsidRPr="00DE2EC6">
        <w:rPr>
          <w:rFonts w:ascii="LM Roman 10" w:hAnsi="LM Roman 10"/>
          <w:sz w:val="22"/>
          <w:szCs w:val="22"/>
        </w:rPr>
        <w:t>gather useful</w:t>
      </w:r>
      <w:r w:rsidR="00614437" w:rsidRPr="00DE2EC6">
        <w:rPr>
          <w:rFonts w:ascii="LM Roman 10" w:hAnsi="LM Roman 10"/>
          <w:sz w:val="22"/>
          <w:szCs w:val="22"/>
        </w:rPr>
        <w:t xml:space="preserve"> Twitter stream</w:t>
      </w:r>
      <w:r w:rsidR="00BB57AE" w:rsidRPr="00DE2EC6">
        <w:rPr>
          <w:rFonts w:ascii="LM Roman 10" w:hAnsi="LM Roman 10"/>
          <w:sz w:val="22"/>
          <w:szCs w:val="22"/>
        </w:rPr>
        <w:t xml:space="preserve"> for our research</w:t>
      </w:r>
      <w:r w:rsidR="00614437" w:rsidRPr="00DE2EC6">
        <w:rPr>
          <w:rFonts w:ascii="LM Roman 10" w:hAnsi="LM Roman 10"/>
          <w:sz w:val="22"/>
          <w:szCs w:val="22"/>
        </w:rPr>
        <w:t>. Moreover</w:t>
      </w:r>
      <w:r w:rsidR="00BB57AE" w:rsidRPr="00DE2EC6">
        <w:rPr>
          <w:rFonts w:ascii="LM Roman 10" w:hAnsi="LM Roman 10"/>
          <w:sz w:val="22"/>
          <w:szCs w:val="22"/>
        </w:rPr>
        <w:t>, we use</w:t>
      </w:r>
      <w:r w:rsidR="00614437" w:rsidRPr="00DE2EC6">
        <w:rPr>
          <w:rFonts w:ascii="LM Roman 10" w:hAnsi="LM Roman 10"/>
          <w:sz w:val="22"/>
          <w:szCs w:val="22"/>
        </w:rPr>
        <w:t xml:space="preserve"> </w:t>
      </w:r>
      <w:r w:rsidR="00A574E4" w:rsidRPr="00DE2EC6">
        <w:rPr>
          <w:rFonts w:ascii="LM Roman 10" w:hAnsi="LM Roman 10"/>
          <w:sz w:val="22"/>
          <w:szCs w:val="22"/>
        </w:rPr>
        <w:t xml:space="preserve">the </w:t>
      </w:r>
      <w:r w:rsidR="00614437" w:rsidRPr="00DE2EC6">
        <w:rPr>
          <w:rFonts w:ascii="LM Roman 10" w:hAnsi="LM Roman 10"/>
          <w:sz w:val="22"/>
          <w:szCs w:val="22"/>
        </w:rPr>
        <w:t>language filter feature of the Twitter API</w:t>
      </w:r>
      <w:r w:rsidR="00BB57AE" w:rsidRPr="00DE2EC6">
        <w:rPr>
          <w:rFonts w:ascii="LM Roman 10" w:hAnsi="LM Roman 10"/>
          <w:sz w:val="22"/>
          <w:szCs w:val="22"/>
        </w:rPr>
        <w:t xml:space="preserve"> in order to fetch only Turkish Tweets.</w:t>
      </w:r>
    </w:p>
    <w:p w14:paraId="1110BA20" w14:textId="77777777" w:rsidR="00BF0532" w:rsidRPr="00DE2EC6" w:rsidRDefault="00BF0532" w:rsidP="00BF0532">
      <w:pPr>
        <w:ind w:firstLine="576"/>
        <w:jc w:val="both"/>
        <w:rPr>
          <w:rFonts w:ascii="LM Roman 10" w:hAnsi="LM Roman 10"/>
          <w:sz w:val="22"/>
          <w:szCs w:val="22"/>
        </w:rPr>
      </w:pPr>
    </w:p>
    <w:p w14:paraId="325DE043" w14:textId="49C10B68" w:rsidR="00BB57AE" w:rsidRPr="00DE2EC6" w:rsidRDefault="00BD2E58" w:rsidP="00191343">
      <w:pPr>
        <w:jc w:val="both"/>
        <w:rPr>
          <w:rFonts w:ascii="LM Roman 10" w:hAnsi="LM Roman 10"/>
          <w:sz w:val="22"/>
          <w:szCs w:val="22"/>
        </w:rPr>
      </w:pPr>
      <w:r w:rsidRPr="00DE2EC6">
        <w:rPr>
          <w:rFonts w:ascii="LM Roman 10" w:hAnsi="LM Roman 10"/>
          <w:sz w:val="22"/>
          <w:szCs w:val="22"/>
        </w:rPr>
        <w:t xml:space="preserve">To establish the </w:t>
      </w:r>
      <w:proofErr w:type="spellStart"/>
      <w:r w:rsidRPr="00DE2EC6">
        <w:rPr>
          <w:rFonts w:ascii="LM Roman 10" w:hAnsi="LM Roman 10"/>
          <w:sz w:val="22"/>
          <w:szCs w:val="22"/>
        </w:rPr>
        <w:t>Hurriyet</w:t>
      </w:r>
      <w:proofErr w:type="spellEnd"/>
      <w:r w:rsidRPr="00DE2EC6">
        <w:rPr>
          <w:rFonts w:ascii="LM Roman 10" w:hAnsi="LM Roman 10"/>
          <w:sz w:val="22"/>
          <w:szCs w:val="22"/>
        </w:rPr>
        <w:t xml:space="preserve"> Newspaper stream connection, the software also uses configuration file values in its codes.</w:t>
      </w:r>
      <w:r w:rsidR="00BB57AE" w:rsidRPr="00DE2EC6">
        <w:rPr>
          <w:rFonts w:ascii="LM Roman 10" w:hAnsi="LM Roman 10"/>
          <w:sz w:val="22"/>
          <w:szCs w:val="22"/>
        </w:rPr>
        <w:t xml:space="preserve"> We use the cybersecurity</w:t>
      </w:r>
      <w:r w:rsidR="00A574E4" w:rsidRPr="00DE2EC6">
        <w:rPr>
          <w:rFonts w:ascii="LM Roman 10" w:hAnsi="LM Roman 10"/>
          <w:sz w:val="22"/>
          <w:szCs w:val="22"/>
        </w:rPr>
        <w:t>-</w:t>
      </w:r>
      <w:r w:rsidR="00BB57AE" w:rsidRPr="00DE2EC6">
        <w:rPr>
          <w:rFonts w:ascii="LM Roman 10" w:hAnsi="LM Roman 10"/>
          <w:sz w:val="22"/>
          <w:szCs w:val="22"/>
        </w:rPr>
        <w:t>related Turkish keyword vector to gather useful newspaper data.</w:t>
      </w:r>
    </w:p>
    <w:p w14:paraId="0DDF6DF3" w14:textId="77777777" w:rsidR="00BF0532" w:rsidRPr="00DE2EC6" w:rsidRDefault="00BF0532" w:rsidP="00BF0532">
      <w:pPr>
        <w:ind w:firstLine="576"/>
        <w:jc w:val="both"/>
        <w:rPr>
          <w:rFonts w:ascii="LM Roman 10" w:hAnsi="LM Roman 10"/>
          <w:sz w:val="22"/>
          <w:szCs w:val="22"/>
        </w:rPr>
      </w:pPr>
    </w:p>
    <w:p w14:paraId="721511B2" w14:textId="0FBE2556" w:rsidR="00BF0532" w:rsidRPr="00DE2EC6" w:rsidRDefault="00747CE7" w:rsidP="00191343">
      <w:pPr>
        <w:jc w:val="both"/>
        <w:rPr>
          <w:rFonts w:ascii="LM Roman 10" w:hAnsi="LM Roman 10"/>
          <w:sz w:val="22"/>
          <w:szCs w:val="22"/>
        </w:rPr>
      </w:pPr>
      <w:r w:rsidRPr="00DE2EC6">
        <w:rPr>
          <w:rFonts w:ascii="LM Roman 10" w:hAnsi="LM Roman 10"/>
          <w:sz w:val="22"/>
          <w:szCs w:val="22"/>
        </w:rPr>
        <w:t xml:space="preserve">The mentioned keyword vector includes terms related to cybersecurity such as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are </w:t>
      </w:r>
      <w:r w:rsidR="005B392E">
        <w:rPr>
          <w:rFonts w:ascii="LM Roman 10" w:hAnsi="LM Roman 10"/>
          <w:sz w:val="22"/>
          <w:szCs w:val="22"/>
        </w:rPr>
        <w:t>“</w:t>
      </w:r>
      <w:proofErr w:type="spellStart"/>
      <w:r w:rsidRPr="00DE2EC6">
        <w:rPr>
          <w:rFonts w:ascii="LM Roman 10" w:hAnsi="LM Roman 10"/>
          <w:sz w:val="22"/>
          <w:szCs w:val="22"/>
        </w:rPr>
        <w:t>heklendi</w:t>
      </w:r>
      <w:proofErr w:type="spellEnd"/>
      <w:r w:rsidRPr="00DE2EC6">
        <w:rPr>
          <w:rFonts w:ascii="LM Roman 10" w:hAnsi="LM Roman 10"/>
          <w:sz w:val="22"/>
          <w:szCs w:val="22"/>
        </w:rPr>
        <w:t xml:space="preserve">, </w:t>
      </w:r>
      <w:proofErr w:type="spellStart"/>
      <w:r w:rsidRPr="00DE2EC6">
        <w:rPr>
          <w:rFonts w:ascii="LM Roman 10" w:hAnsi="LM Roman 10"/>
          <w:sz w:val="22"/>
          <w:szCs w:val="22"/>
        </w:rPr>
        <w:t>erişilemiyor</w:t>
      </w:r>
      <w:proofErr w:type="spellEnd"/>
      <w:r w:rsidR="005B392E">
        <w:rPr>
          <w:rFonts w:ascii="LM Roman 10" w:hAnsi="LM Roman 10"/>
          <w:sz w:val="22"/>
          <w:szCs w:val="22"/>
        </w:rPr>
        <w:t>”</w:t>
      </w:r>
      <w:r w:rsidRPr="00DE2EC6">
        <w:rPr>
          <w:rFonts w:ascii="LM Roman 10" w:hAnsi="LM Roman 10"/>
          <w:sz w:val="22"/>
          <w:szCs w:val="22"/>
        </w:rPr>
        <w:t>. Unfortunately, there is no Turkish cybersecurity terms dictionary. Therefore, we research Turkish cybersecurity terms to create a cybersecurity</w:t>
      </w:r>
      <w:r w:rsidR="00A574E4" w:rsidRPr="00DE2EC6">
        <w:rPr>
          <w:rFonts w:ascii="LM Roman 10" w:hAnsi="LM Roman 10"/>
          <w:sz w:val="22"/>
          <w:szCs w:val="22"/>
        </w:rPr>
        <w:t>-</w:t>
      </w:r>
      <w:r w:rsidRPr="00DE2EC6">
        <w:rPr>
          <w:rFonts w:ascii="LM Roman 10" w:hAnsi="LM Roman 10"/>
          <w:sz w:val="22"/>
          <w:szCs w:val="22"/>
        </w:rPr>
        <w:t>related keywords vector.</w:t>
      </w:r>
    </w:p>
    <w:p w14:paraId="57ACAE46" w14:textId="70A9A9DA" w:rsidR="00BF0532" w:rsidRDefault="00747CE7" w:rsidP="00191343">
      <w:pPr>
        <w:jc w:val="both"/>
        <w:rPr>
          <w:rFonts w:ascii="LM Roman 10" w:hAnsi="LM Roman 10"/>
          <w:sz w:val="22"/>
          <w:szCs w:val="18"/>
        </w:rPr>
      </w:pPr>
      <w:r w:rsidRPr="00844D55">
        <w:rPr>
          <w:rFonts w:ascii="LM Roman 10" w:hAnsi="LM Roman 10"/>
          <w:sz w:val="22"/>
          <w:szCs w:val="18"/>
        </w:rPr>
        <w:lastRenderedPageBreak/>
        <w:t xml:space="preserve">The architecture of the software system is implemented considering new data sources may be wanted to add. Before writing the fetched data to the database, both fetched data of </w:t>
      </w:r>
      <w:proofErr w:type="spellStart"/>
      <w:r w:rsidRPr="00844D55">
        <w:rPr>
          <w:rFonts w:ascii="LM Roman 10" w:hAnsi="LM Roman 10"/>
          <w:sz w:val="22"/>
          <w:szCs w:val="18"/>
        </w:rPr>
        <w:t>Hurriyet</w:t>
      </w:r>
      <w:proofErr w:type="spellEnd"/>
      <w:r w:rsidRPr="00844D55">
        <w:rPr>
          <w:rFonts w:ascii="LM Roman 10" w:hAnsi="LM Roman 10"/>
          <w:sz w:val="22"/>
          <w:szCs w:val="18"/>
        </w:rPr>
        <w:t xml:space="preserve"> Newspaper and Twitter are formatted to a suitable form for writing database.</w:t>
      </w:r>
    </w:p>
    <w:p w14:paraId="37E60742" w14:textId="77777777" w:rsidR="00844D55" w:rsidRPr="00844D55" w:rsidRDefault="00844D55" w:rsidP="00240FB7">
      <w:pPr>
        <w:ind w:firstLine="576"/>
        <w:jc w:val="both"/>
        <w:rPr>
          <w:rFonts w:ascii="LM Roman 10" w:hAnsi="LM Roman 10"/>
          <w:sz w:val="22"/>
          <w:szCs w:val="18"/>
        </w:rPr>
      </w:pPr>
    </w:p>
    <w:p w14:paraId="58BC84D2" w14:textId="3D54E8C0" w:rsidR="005669B0" w:rsidRPr="00844D55" w:rsidRDefault="00747CE7" w:rsidP="00191343">
      <w:pPr>
        <w:jc w:val="both"/>
        <w:rPr>
          <w:rFonts w:ascii="LM Roman 10" w:hAnsi="LM Roman 10"/>
          <w:sz w:val="22"/>
          <w:szCs w:val="18"/>
        </w:rPr>
      </w:pPr>
      <w:r w:rsidRPr="00844D55">
        <w:rPr>
          <w:rFonts w:ascii="LM Roman 10" w:hAnsi="LM Roman 10"/>
          <w:sz w:val="22"/>
          <w:szCs w:val="18"/>
        </w:rPr>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1356D5" w:rsidRPr="00844D55">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rsidRPr="00844D55">
        <w:rPr>
          <w:rFonts w:ascii="LM Roman 10" w:hAnsi="LM Roman 10"/>
          <w:sz w:val="22"/>
          <w:szCs w:val="18"/>
        </w:rPr>
        <w:fldChar w:fldCharType="separate"/>
      </w:r>
      <w:r w:rsidR="005669B0" w:rsidRPr="00844D55">
        <w:rPr>
          <w:rFonts w:ascii="LM Roman 10" w:hAnsi="LM Roman 10"/>
          <w:noProof/>
          <w:sz w:val="22"/>
          <w:szCs w:val="18"/>
        </w:rPr>
        <w:t>(Eryiǧit &amp; Torunoǧlu-Selamet, 2017)</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5669B0">
      <w:pPr>
        <w:keepNext/>
        <w:spacing w:line="360" w:lineRule="auto"/>
        <w:ind w:firstLine="576"/>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03805" cy="1627532"/>
                    </a:xfrm>
                    <a:prstGeom prst="rect">
                      <a:avLst/>
                    </a:prstGeom>
                    <a:ln>
                      <a:solidFill>
                        <a:schemeClr val="accent1"/>
                      </a:solidFill>
                    </a:ln>
                  </pic:spPr>
                </pic:pic>
              </a:graphicData>
            </a:graphic>
          </wp:inline>
        </w:drawing>
      </w:r>
    </w:p>
    <w:p w14:paraId="7BF0BB01" w14:textId="53034128" w:rsidR="005669B0" w:rsidRPr="00844D55" w:rsidRDefault="005669B0" w:rsidP="00844D55">
      <w:pPr>
        <w:pStyle w:val="ResimYazs"/>
        <w:ind w:left="720" w:firstLine="720"/>
        <w:rPr>
          <w:rFonts w:ascii="LM Roman 10" w:hAnsi="LM Roman 10"/>
          <w:sz w:val="22"/>
          <w:szCs w:val="20"/>
        </w:rPr>
      </w:pPr>
      <w:bookmarkStart w:id="65" w:name="_Toc18261570"/>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076262">
        <w:rPr>
          <w:rFonts w:ascii="LM Roman 10" w:hAnsi="LM Roman 10"/>
          <w:noProof/>
          <w:sz w:val="22"/>
          <w:szCs w:val="20"/>
        </w:rPr>
        <w:t>10</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65"/>
    </w:p>
    <w:p w14:paraId="362CEA3A" w14:textId="5991E4FF" w:rsidR="0022496B" w:rsidRPr="00844D55" w:rsidRDefault="0022496B" w:rsidP="0022496B">
      <w:pPr>
        <w:rPr>
          <w:rFonts w:ascii="LM Roman 10" w:hAnsi="LM Roman 10"/>
        </w:rPr>
      </w:pPr>
    </w:p>
    <w:p w14:paraId="5EC5180A" w14:textId="42A6D2F1" w:rsidR="00747CE7" w:rsidRPr="00844D55" w:rsidRDefault="001356D5" w:rsidP="00191343">
      <w:pPr>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 </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191343">
      <w:pPr>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5898292" w14:textId="573C1E67" w:rsidR="00747CE7" w:rsidRPr="00844D55" w:rsidRDefault="00747CE7" w:rsidP="00191343">
      <w:pPr>
        <w:jc w:val="both"/>
        <w:rPr>
          <w:rFonts w:ascii="LM Roman 10" w:hAnsi="LM Roman 10"/>
          <w:sz w:val="22"/>
          <w:szCs w:val="18"/>
        </w:rPr>
      </w:pPr>
      <w:r w:rsidRPr="00844D55">
        <w:rPr>
          <w:rFonts w:ascii="LM Roman 10" w:hAnsi="LM Roman 10"/>
          <w:sz w:val="22"/>
          <w:szCs w:val="18"/>
        </w:rPr>
        <w:lastRenderedPageBreak/>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the following.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3C59A4C6" w14:textId="77777777" w:rsidR="00201737" w:rsidRPr="007C4C8E" w:rsidRDefault="00201737" w:rsidP="007C4C8E">
      <w:pPr>
        <w:jc w:val="both"/>
        <w:rPr>
          <w:rFonts w:ascii="LM Roman 10" w:hAnsi="LM Roman 10"/>
          <w:sz w:val="22"/>
          <w:szCs w:val="22"/>
        </w:rPr>
      </w:pPr>
    </w:p>
    <w:p w14:paraId="3F7641C0" w14:textId="46E69A34" w:rsidR="00DF6033" w:rsidRPr="007C4C8E" w:rsidRDefault="00DF6033" w:rsidP="007C4C8E">
      <w:pPr>
        <w:pStyle w:val="ResimYazs"/>
        <w:keepNext/>
        <w:jc w:val="both"/>
        <w:rPr>
          <w:rFonts w:ascii="LM Roman 10" w:hAnsi="LM Roman 10"/>
          <w:sz w:val="22"/>
          <w:szCs w:val="22"/>
        </w:rPr>
      </w:pPr>
      <w:bookmarkStart w:id="66" w:name="_Toc18261544"/>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66"/>
    </w:p>
    <w:p w14:paraId="45E8C640" w14:textId="130362B8" w:rsidR="00201737" w:rsidRPr="007C4C8E" w:rsidRDefault="00DF6033" w:rsidP="007C4C8E">
      <w:pPr>
        <w:jc w:val="both"/>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1333278" w14:textId="5477C83C" w:rsidR="00747CE7" w:rsidRPr="007C4C8E" w:rsidRDefault="00DF6033"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information within a user interface</w:t>
      </w:r>
      <w:r w:rsidR="00B2702C" w:rsidRPr="007C4C8E">
        <w:rPr>
          <w:rFonts w:ascii="LM Roman 10" w:hAnsi="LM Roman 10"/>
          <w:sz w:val="22"/>
          <w:szCs w:val="22"/>
        </w:rPr>
        <w:t>.</w:t>
      </w:r>
    </w:p>
    <w:p w14:paraId="07BD44DA" w14:textId="77777777" w:rsidR="00201737" w:rsidRPr="007C4C8E" w:rsidRDefault="00201737" w:rsidP="007C4C8E">
      <w:pPr>
        <w:ind w:firstLine="720"/>
        <w:jc w:val="both"/>
        <w:rPr>
          <w:rFonts w:ascii="LM Roman 10" w:hAnsi="LM Roman 10"/>
          <w:sz w:val="22"/>
          <w:szCs w:val="22"/>
        </w:rPr>
      </w:pPr>
    </w:p>
    <w:p w14:paraId="6D7AB37F" w14:textId="5A06E1D8" w:rsidR="00C416AA" w:rsidRPr="007C4C8E" w:rsidRDefault="00C416AA" w:rsidP="007C4C8E">
      <w:pPr>
        <w:pStyle w:val="ResimYazs"/>
        <w:keepNext/>
        <w:jc w:val="both"/>
        <w:rPr>
          <w:rFonts w:ascii="LM Roman 10" w:hAnsi="LM Roman 10"/>
          <w:sz w:val="22"/>
          <w:szCs w:val="22"/>
        </w:rPr>
      </w:pPr>
      <w:bookmarkStart w:id="67" w:name="_Toc18261545"/>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67"/>
    </w:p>
    <w:p w14:paraId="570A4778" w14:textId="77777777" w:rsidR="000F7ECD" w:rsidRPr="007C4C8E" w:rsidRDefault="000F7ECD" w:rsidP="007C4C8E">
      <w:pPr>
        <w:keepNext/>
        <w:jc w:val="both"/>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89771" cy="1160992"/>
                    </a:xfrm>
                    <a:prstGeom prst="rect">
                      <a:avLst/>
                    </a:prstGeom>
                    <a:ln>
                      <a:solidFill>
                        <a:schemeClr val="accent1"/>
                      </a:solidFill>
                    </a:ln>
                  </pic:spPr>
                </pic:pic>
              </a:graphicData>
            </a:graphic>
          </wp:inline>
        </w:drawing>
      </w:r>
    </w:p>
    <w:p w14:paraId="5F13B647" w14:textId="77777777" w:rsidR="00747CE7" w:rsidRPr="007C4C8E" w:rsidRDefault="00747CE7" w:rsidP="007C4C8E">
      <w:pPr>
        <w:jc w:val="both"/>
        <w:rPr>
          <w:rFonts w:ascii="LM Roman 10" w:hAnsi="LM Roman 10"/>
          <w:sz w:val="22"/>
          <w:szCs w:val="22"/>
        </w:rPr>
      </w:pPr>
    </w:p>
    <w:p w14:paraId="0189EABC" w14:textId="77777777" w:rsidR="007C4C8E" w:rsidRDefault="00CE39AB" w:rsidP="00191343">
      <w:pPr>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the following figure. </w:t>
      </w:r>
    </w:p>
    <w:p w14:paraId="1E4DD8E3" w14:textId="7A6E02C7" w:rsidR="008B19D5" w:rsidRDefault="00C416AA" w:rsidP="007C4C8E">
      <w:pPr>
        <w:ind w:firstLine="720"/>
        <w:jc w:val="both"/>
        <w:rPr>
          <w:rFonts w:ascii="LM Roman 10" w:hAnsi="LM Roman 10"/>
          <w:sz w:val="22"/>
          <w:szCs w:val="22"/>
        </w:rPr>
      </w:pPr>
      <w:r w:rsidRPr="007C4C8E">
        <w:rPr>
          <w:rFonts w:ascii="LM Roman 10" w:hAnsi="LM Roman 10"/>
          <w:sz w:val="22"/>
          <w:szCs w:val="22"/>
        </w:rPr>
        <w:t xml:space="preserve"> </w:t>
      </w:r>
    </w:p>
    <w:p w14:paraId="696D7650" w14:textId="77777777" w:rsidR="007C4C8E" w:rsidRPr="007C4C8E" w:rsidRDefault="007C4C8E" w:rsidP="007C4C8E">
      <w:pPr>
        <w:ind w:firstLine="720"/>
        <w:jc w:val="both"/>
        <w:rPr>
          <w:rFonts w:ascii="LM Roman 10" w:hAnsi="LM Roman 10"/>
          <w:sz w:val="22"/>
          <w:szCs w:val="22"/>
        </w:rPr>
      </w:pPr>
    </w:p>
    <w:p w14:paraId="5CC5ACD5" w14:textId="2EA9A5D1" w:rsidR="00C416AA" w:rsidRPr="007C4C8E" w:rsidRDefault="00C416AA" w:rsidP="00DE2EC6">
      <w:pPr>
        <w:pStyle w:val="ResimYazs"/>
        <w:keepNext/>
        <w:jc w:val="both"/>
        <w:rPr>
          <w:rFonts w:ascii="LM Roman 10" w:hAnsi="LM Roman 10"/>
          <w:sz w:val="22"/>
          <w:szCs w:val="22"/>
        </w:rPr>
      </w:pPr>
      <w:bookmarkStart w:id="68" w:name="_Toc18261546"/>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68"/>
    </w:p>
    <w:p w14:paraId="3504FD9D" w14:textId="624AAF99" w:rsidR="00747CE7" w:rsidRPr="007C4C8E" w:rsidRDefault="00C416AA" w:rsidP="00747CE7">
      <w:pP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17921" cy="1335421"/>
                    </a:xfrm>
                    <a:prstGeom prst="rect">
                      <a:avLst/>
                    </a:prstGeom>
                  </pic:spPr>
                </pic:pic>
              </a:graphicData>
            </a:graphic>
          </wp:inline>
        </w:drawing>
      </w:r>
    </w:p>
    <w:p w14:paraId="49EB0FD3" w14:textId="66A8B1F5" w:rsidR="007C4C8E" w:rsidRDefault="007C4C8E" w:rsidP="007C4C8E">
      <w:pPr>
        <w:jc w:val="both"/>
        <w:rPr>
          <w:rFonts w:ascii="LM Roman 10" w:hAnsi="LM Roman 10"/>
          <w:sz w:val="22"/>
          <w:szCs w:val="22"/>
        </w:rPr>
      </w:pPr>
    </w:p>
    <w:p w14:paraId="70BFF06C" w14:textId="77777777" w:rsidR="00940307" w:rsidRDefault="00940307" w:rsidP="007C4C8E">
      <w:pPr>
        <w:jc w:val="both"/>
        <w:rPr>
          <w:rFonts w:ascii="LM Roman 10" w:hAnsi="LM Roman 10"/>
          <w:sz w:val="22"/>
          <w:szCs w:val="22"/>
        </w:rPr>
      </w:pPr>
    </w:p>
    <w:p w14:paraId="5F1EDE04" w14:textId="2760DC2A" w:rsidR="00747CE7" w:rsidRPr="007C4C8E"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is information in a local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 </w:t>
      </w:r>
    </w:p>
    <w:p w14:paraId="1612B545" w14:textId="77777777" w:rsidR="00962BCF" w:rsidRPr="00844D55" w:rsidRDefault="00361B62" w:rsidP="00962BCF">
      <w:pPr>
        <w:keepNext/>
        <w:jc w:val="center"/>
        <w:rPr>
          <w:rFonts w:ascii="LM Roman 10" w:hAnsi="LM Roman 10"/>
        </w:rPr>
      </w:pPr>
      <w:r w:rsidRPr="00844D55">
        <w:rPr>
          <w:rFonts w:ascii="LM Roman 10" w:hAnsi="LM Roman 10"/>
          <w:noProof/>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0298FE32" w:rsidR="00792879" w:rsidRPr="00940307" w:rsidRDefault="00962BCF" w:rsidP="005B7207">
      <w:pPr>
        <w:pStyle w:val="ResimYazs"/>
        <w:jc w:val="center"/>
        <w:rPr>
          <w:rFonts w:ascii="LM Roman 10" w:hAnsi="LM Roman 10"/>
          <w:sz w:val="22"/>
          <w:szCs w:val="20"/>
        </w:rPr>
      </w:pPr>
      <w:bookmarkStart w:id="69" w:name="_Toc1826157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1</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69"/>
    </w:p>
    <w:p w14:paraId="759BC7B6" w14:textId="4AAC8402" w:rsidR="00997AC1" w:rsidRPr="00997AC1" w:rsidRDefault="009B7663" w:rsidP="0062246F">
      <w:pPr>
        <w:pStyle w:val="Balk2"/>
      </w:pPr>
      <w:bookmarkStart w:id="70" w:name="_Toc18261477"/>
      <w:r w:rsidRPr="00844D55">
        <w:lastRenderedPageBreak/>
        <w:t>Data Collection</w:t>
      </w:r>
      <w:bookmarkEnd w:id="70"/>
    </w:p>
    <w:p w14:paraId="1823131B" w14:textId="46F46570" w:rsidR="00997AC1" w:rsidRDefault="00997AC1" w:rsidP="0062246F">
      <w:pPr>
        <w:jc w:val="both"/>
        <w:rPr>
          <w:rFonts w:ascii="LM Roman 10" w:hAnsi="LM Roman 10"/>
        </w:rPr>
      </w:pPr>
    </w:p>
    <w:p w14:paraId="5D1342BE" w14:textId="39D38B15" w:rsidR="00997AC1" w:rsidRPr="00844D55" w:rsidRDefault="00997AC1" w:rsidP="0062246F">
      <w:pPr>
        <w:jc w:val="both"/>
        <w:rPr>
          <w:rFonts w:ascii="LM Roman 10" w:hAnsi="LM Roman 10"/>
        </w:rPr>
      </w:pPr>
      <w:r>
        <w:rPr>
          <w:rFonts w:ascii="LM Roman 10" w:hAnsi="LM Roman 10"/>
        </w:rPr>
        <w:t xml:space="preserve">In order to collect data in real time, we use Twitter and </w:t>
      </w:r>
      <w:proofErr w:type="spellStart"/>
      <w:r>
        <w:rPr>
          <w:rFonts w:ascii="LM Roman 10" w:hAnsi="LM Roman 10"/>
        </w:rPr>
        <w:t>H</w:t>
      </w:r>
      <w:r w:rsidR="00422F62">
        <w:rPr>
          <w:rFonts w:ascii="LM Roman 10" w:hAnsi="LM Roman 10"/>
        </w:rPr>
        <w:t>ü</w:t>
      </w:r>
      <w:r>
        <w:rPr>
          <w:rFonts w:ascii="LM Roman 10" w:hAnsi="LM Roman 10"/>
        </w:rPr>
        <w:t>rriyet</w:t>
      </w:r>
      <w:proofErr w:type="spellEnd"/>
      <w:r>
        <w:rPr>
          <w:rFonts w:ascii="LM Roman 10" w:hAnsi="LM Roman 10"/>
        </w:rPr>
        <w:t xml:space="preserve"> newspaper. </w:t>
      </w:r>
    </w:p>
    <w:p w14:paraId="1C0FC503" w14:textId="59344600" w:rsidR="006B3B3E" w:rsidRDefault="007C6397" w:rsidP="00191343">
      <w:pPr>
        <w:jc w:val="both"/>
        <w:rPr>
          <w:rFonts w:ascii="LM Roman 10" w:hAnsi="LM Roman 10"/>
          <w:sz w:val="22"/>
          <w:szCs w:val="22"/>
        </w:rPr>
      </w:pPr>
      <w:r w:rsidRPr="00C70A8E">
        <w:rPr>
          <w:rFonts w:ascii="LM Roman 10" w:hAnsi="LM Roman 10"/>
          <w:sz w:val="22"/>
          <w:szCs w:val="22"/>
        </w:rPr>
        <w:t xml:space="preserve">Both </w:t>
      </w:r>
      <w:proofErr w:type="spellStart"/>
      <w:r w:rsidRPr="00C70A8E">
        <w:rPr>
          <w:rFonts w:ascii="LM Roman 10" w:hAnsi="LM Roman 10"/>
          <w:sz w:val="22"/>
          <w:szCs w:val="22"/>
        </w:rPr>
        <w:t>Hürriyet</w:t>
      </w:r>
      <w:proofErr w:type="spellEnd"/>
      <w:r w:rsidRPr="00C70A8E">
        <w:rPr>
          <w:rFonts w:ascii="LM Roman 10" w:hAnsi="LM Roman 10"/>
          <w:sz w:val="22"/>
          <w:szCs w:val="22"/>
        </w:rP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C70A8E">
        <w:rPr>
          <w:rFonts w:ascii="LM Roman 10" w:hAnsi="LM Roman 10"/>
          <w:sz w:val="22"/>
          <w:szCs w:val="22"/>
        </w:rPr>
        <w:t>-</w:t>
      </w:r>
      <w:r w:rsidRPr="00C70A8E">
        <w:rPr>
          <w:rFonts w:ascii="LM Roman 10" w:hAnsi="LM Roman 10"/>
          <w:sz w:val="22"/>
          <w:szCs w:val="22"/>
        </w:rPr>
        <w:t>related terms have no Turkish synonym. Even in Turkish tweets and Turkish newspaper texts, English expressions of the cybersecurity</w:t>
      </w:r>
      <w:r w:rsidR="00A574E4" w:rsidRPr="00C70A8E">
        <w:rPr>
          <w:rFonts w:ascii="LM Roman 10" w:hAnsi="LM Roman 10"/>
          <w:sz w:val="22"/>
          <w:szCs w:val="22"/>
        </w:rPr>
        <w:t>-</w:t>
      </w:r>
      <w:r w:rsidRPr="00C70A8E">
        <w:rPr>
          <w:rFonts w:ascii="LM Roman 10" w:hAnsi="LM Roman 10"/>
          <w:sz w:val="22"/>
          <w:szCs w:val="22"/>
        </w:rPr>
        <w:t>related terms may be used. Therefore, we decided to add both English and Turkish version of the cybersecurity</w:t>
      </w:r>
      <w:r w:rsidR="00A574E4" w:rsidRPr="00C70A8E">
        <w:rPr>
          <w:rFonts w:ascii="LM Roman 10" w:hAnsi="LM Roman 10"/>
          <w:sz w:val="22"/>
          <w:szCs w:val="22"/>
        </w:rPr>
        <w:t>-</w:t>
      </w:r>
      <w:r w:rsidRPr="00C70A8E">
        <w:rPr>
          <w:rFonts w:ascii="LM Roman 10" w:hAnsi="LM Roman 10"/>
          <w:sz w:val="22"/>
          <w:szCs w:val="22"/>
        </w:rPr>
        <w:t xml:space="preserve">related terms to our keyword list and use them in our query. </w:t>
      </w:r>
      <w:r w:rsidR="00D128B8" w:rsidRPr="00C70A8E">
        <w:rPr>
          <w:rFonts w:ascii="LM Roman 10" w:hAnsi="LM Roman 10"/>
          <w:sz w:val="22"/>
          <w:szCs w:val="22"/>
        </w:rPr>
        <w:t>The resulting stream contains one or more elements of the keyword list per each Tweet or news. We can get up to %1 of the Twitter stream, which is approximately one million Tweets per day due to Twitter API limitation. Moreover, we can 12</w:t>
      </w:r>
      <w:r w:rsidR="00CE39AB" w:rsidRPr="00C70A8E">
        <w:rPr>
          <w:rFonts w:ascii="LM Roman 10" w:hAnsi="LM Roman 10"/>
          <w:sz w:val="22"/>
          <w:szCs w:val="22"/>
        </w:rPr>
        <w:t>,</w:t>
      </w:r>
      <w:r w:rsidR="00D128B8" w:rsidRPr="00C70A8E">
        <w:rPr>
          <w:rFonts w:ascii="LM Roman 10" w:hAnsi="LM Roman 10"/>
          <w:sz w:val="22"/>
          <w:szCs w:val="22"/>
        </w:rPr>
        <w:t xml:space="preserve">000 request per day in </w:t>
      </w:r>
      <w:proofErr w:type="spellStart"/>
      <w:r w:rsidR="00D128B8" w:rsidRPr="00C70A8E">
        <w:rPr>
          <w:rFonts w:ascii="LM Roman 10" w:hAnsi="LM Roman 10"/>
          <w:sz w:val="22"/>
          <w:szCs w:val="22"/>
        </w:rPr>
        <w:t>Hurriyet</w:t>
      </w:r>
      <w:proofErr w:type="spellEnd"/>
      <w:r w:rsidR="00D128B8" w:rsidRPr="00C70A8E">
        <w:rPr>
          <w:rFonts w:ascii="LM Roman 10" w:hAnsi="LM Roman 10"/>
          <w:sz w:val="22"/>
          <w:szCs w:val="22"/>
        </w:rPr>
        <w:t xml:space="preserve"> Newspaper API. Therefore</w:t>
      </w:r>
      <w:r w:rsidR="00DE7520" w:rsidRPr="00C70A8E">
        <w:rPr>
          <w:rFonts w:ascii="LM Roman 10" w:hAnsi="LM Roman 10"/>
          <w:sz w:val="22"/>
          <w:szCs w:val="22"/>
        </w:rPr>
        <w:t>,</w:t>
      </w:r>
      <w:r w:rsidR="00D128B8" w:rsidRPr="00C70A8E">
        <w:rPr>
          <w:rFonts w:ascii="LM Roman 10" w:hAnsi="LM Roman 10"/>
          <w:sz w:val="22"/>
          <w:szCs w:val="22"/>
        </w:rPr>
        <w:t xml:space="preserve"> the keyword list is </w:t>
      </w:r>
      <w:r w:rsidR="00A574E4" w:rsidRPr="00C70A8E">
        <w:rPr>
          <w:rFonts w:ascii="LM Roman 10" w:hAnsi="LM Roman 10"/>
          <w:sz w:val="22"/>
          <w:szCs w:val="22"/>
        </w:rPr>
        <w:t>essential</w:t>
      </w:r>
      <w:r w:rsidR="00D128B8" w:rsidRPr="00C70A8E">
        <w:rPr>
          <w:rFonts w:ascii="LM Roman 10" w:hAnsi="LM Roman 10"/>
          <w:sz w:val="22"/>
          <w:szCs w:val="22"/>
        </w:rPr>
        <w:t xml:space="preserve"> to get relevant data in the result streams. </w:t>
      </w:r>
    </w:p>
    <w:p w14:paraId="30EEB9B9" w14:textId="77777777" w:rsidR="006B3B3E" w:rsidRPr="006B3B3E" w:rsidRDefault="006B3B3E" w:rsidP="006B3B3E">
      <w:pPr>
        <w:jc w:val="both"/>
        <w:rPr>
          <w:rFonts w:ascii="LM Roman 10" w:hAnsi="LM Roman 10"/>
          <w:iCs/>
          <w:noProof/>
          <w:sz w:val="22"/>
          <w:szCs w:val="22"/>
        </w:rPr>
      </w:pPr>
    </w:p>
    <w:p w14:paraId="5157C3C6" w14:textId="059E8B02" w:rsidR="006B3B3E" w:rsidRPr="006B3B3E" w:rsidRDefault="006B3B3E" w:rsidP="006B3B3E">
      <w:pPr>
        <w:pStyle w:val="Balk3"/>
        <w:rPr>
          <w:noProof/>
        </w:rPr>
      </w:pPr>
      <w:bookmarkStart w:id="71" w:name="_Toc18261478"/>
      <w:r w:rsidRPr="006B3B3E">
        <w:rPr>
          <w:noProof/>
        </w:rPr>
        <w:t>Twitter Social Network</w:t>
      </w:r>
      <w:r>
        <w:rPr>
          <w:noProof/>
        </w:rPr>
        <w:t xml:space="preserve"> </w:t>
      </w:r>
      <w:r w:rsidRPr="006B3B3E">
        <w:rPr>
          <w:noProof/>
          <w:sz w:val="22"/>
          <w:szCs w:val="22"/>
        </w:rPr>
        <w:t>as a Data Source</w:t>
      </w:r>
      <w:bookmarkEnd w:id="71"/>
    </w:p>
    <w:p w14:paraId="3713A847" w14:textId="77777777" w:rsidR="006B3B3E" w:rsidRPr="006B3B3E" w:rsidRDefault="006B3B3E" w:rsidP="006B3B3E">
      <w:pPr>
        <w:jc w:val="both"/>
        <w:rPr>
          <w:rFonts w:ascii="LM Roman 10" w:hAnsi="LM Roman 10"/>
          <w:iCs/>
          <w:noProof/>
          <w:sz w:val="22"/>
          <w:szCs w:val="22"/>
        </w:rPr>
      </w:pPr>
    </w:p>
    <w:p w14:paraId="082B808A" w14:textId="77777777"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 xml:space="preserve">Twitter is an online social networking service, which was created in October 2006 by Jack Dorsey, Even Williams, and Biz Stone. People use Twitter for various purposes. </w:t>
      </w:r>
      <w:r w:rsidRPr="006B3B3E">
        <w:rPr>
          <w:rFonts w:ascii="LM Roman 10" w:hAnsi="LM Roman 10"/>
          <w:iCs/>
          <w:noProof/>
          <w:sz w:val="22"/>
          <w:szCs w:val="22"/>
        </w:rPr>
        <w:fldChar w:fldCharType="begin" w:fldLock="1"/>
      </w:r>
      <w:r w:rsidRPr="006B3B3E">
        <w:rPr>
          <w:rFonts w:ascii="LM Roman 10" w:hAnsi="LM Roman 10"/>
          <w:iCs/>
          <w:noProof/>
          <w:sz w:val="22"/>
          <w:szCs w:val="22"/>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berman, Romero, &amp; Wu, 2008)</w:t>
      </w:r>
      <w:r w:rsidRPr="006B3B3E">
        <w:rPr>
          <w:rFonts w:ascii="LM Roman 10" w:hAnsi="LM Roman 10"/>
          <w:iCs/>
          <w:noProof/>
          <w:sz w:val="22"/>
          <w:szCs w:val="22"/>
        </w:rPr>
        <w:fldChar w:fldCharType="end"/>
      </w:r>
      <w:r w:rsidRPr="006B3B3E">
        <w:rPr>
          <w:rFonts w:ascii="LM Roman 10" w:hAnsi="LM Roman 10"/>
          <w:iCs/>
          <w:noProof/>
          <w:sz w:val="22"/>
          <w:szCs w:val="22"/>
        </w:rPr>
        <w:t xml:space="preserve"> </w:t>
      </w:r>
    </w:p>
    <w:p w14:paraId="07EEF252" w14:textId="77777777" w:rsidR="006B3B3E" w:rsidRPr="006B3B3E" w:rsidRDefault="006B3B3E" w:rsidP="006B3B3E">
      <w:pPr>
        <w:jc w:val="both"/>
        <w:rPr>
          <w:rFonts w:ascii="LM Roman 10" w:hAnsi="LM Roman 10"/>
          <w:iCs/>
          <w:noProof/>
          <w:sz w:val="22"/>
          <w:szCs w:val="22"/>
        </w:rPr>
      </w:pPr>
    </w:p>
    <w:p w14:paraId="74D2F280" w14:textId="77777777"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 Moreover, there are Twitter bots created by developers for a precise function like Bitcoin ticker bot will tweet every hour the price of Bitcoin in Turkish Lira.</w:t>
      </w:r>
    </w:p>
    <w:p w14:paraId="5BAE19FA" w14:textId="77777777" w:rsidR="006B3B3E" w:rsidRPr="006B3B3E" w:rsidRDefault="006B3B3E" w:rsidP="006B3B3E">
      <w:pPr>
        <w:jc w:val="both"/>
        <w:rPr>
          <w:rFonts w:ascii="LM Roman 10" w:hAnsi="LM Roman 10"/>
          <w:iCs/>
          <w:noProof/>
          <w:sz w:val="22"/>
          <w:szCs w:val="22"/>
        </w:rPr>
      </w:pPr>
    </w:p>
    <w:p w14:paraId="412760DD"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According to the first quantitative study on Twitter “What is Twitter, a Social Network or a News Media?” which is published in 2010 </w:t>
      </w:r>
      <w:r w:rsidRPr="006B3B3E">
        <w:rPr>
          <w:rFonts w:ascii="LM Roman 10" w:hAnsi="LM Roman 10"/>
          <w:iCs/>
          <w:noProof/>
          <w:sz w:val="22"/>
          <w:szCs w:val="22"/>
        </w:rPr>
        <w:fldChar w:fldCharType="begin" w:fldLock="1"/>
      </w:r>
      <w:r w:rsidRPr="006B3B3E">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Kwak, Lee, Park, &amp; Moon, 2010)</w:t>
      </w:r>
      <w:r w:rsidRPr="006B3B3E">
        <w:rPr>
          <w:rFonts w:ascii="LM Roman 10" w:hAnsi="LM Roman 10"/>
          <w:iCs/>
          <w:noProof/>
          <w:sz w:val="22"/>
          <w:szCs w:val="22"/>
        </w:rPr>
        <w:fldChar w:fldCharType="end"/>
      </w:r>
      <w:r w:rsidRPr="006B3B3E">
        <w:rPr>
          <w:rFonts w:ascii="LM Roman 10" w:hAnsi="LM Roman 10"/>
          <w:iCs/>
          <w:noProof/>
          <w:sz w:val="22"/>
          <w:szCs w:val="22"/>
        </w:rPr>
        <w:t xml:space="preserve">, Twitter is more an information sharing network than a social network. They found that result </w:t>
      </w:r>
      <w:r w:rsidRPr="006B3B3E">
        <w:rPr>
          <w:rFonts w:ascii="LM Roman 10" w:hAnsi="LM Roman 10"/>
          <w:iCs/>
          <w:noProof/>
          <w:sz w:val="22"/>
          <w:szCs w:val="22"/>
        </w:rPr>
        <w:lastRenderedPageBreak/>
        <w:t xml:space="preserve">while working on Twitter follower graph. They decided that because of the low rate of reciprocated ties. People tend to use Twitter as a news feed by following multiple online news media, but other Twitter users will only follow “real” users. </w:t>
      </w:r>
    </w:p>
    <w:p w14:paraId="1EBBDE58" w14:textId="77777777" w:rsidR="006B3B3E" w:rsidRPr="006B3B3E" w:rsidRDefault="006B3B3E" w:rsidP="00F74BEE">
      <w:pPr>
        <w:jc w:val="both"/>
        <w:rPr>
          <w:rFonts w:ascii="LM Roman 10" w:hAnsi="LM Roman 10"/>
          <w:iCs/>
          <w:noProof/>
          <w:sz w:val="22"/>
          <w:szCs w:val="22"/>
        </w:rPr>
      </w:pPr>
    </w:p>
    <w:p w14:paraId="284DAA91"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469532EC" w14:textId="77777777" w:rsidR="006B3B3E" w:rsidRPr="006B3B3E" w:rsidRDefault="006B3B3E" w:rsidP="00F74BEE">
      <w:pPr>
        <w:jc w:val="both"/>
        <w:rPr>
          <w:rFonts w:ascii="LM Roman 10" w:hAnsi="LM Roman 10"/>
          <w:iCs/>
          <w:noProof/>
          <w:sz w:val="22"/>
          <w:szCs w:val="22"/>
        </w:rPr>
      </w:pPr>
    </w:p>
    <w:p w14:paraId="64CF750E"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mc:AlternateContent>
          <mc:Choice Requires="wps">
            <w:drawing>
              <wp:anchor distT="0" distB="0" distL="114300" distR="114300" simplePos="0" relativeHeight="251966464" behindDoc="0" locked="0" layoutInCell="1" allowOverlap="1" wp14:anchorId="76D0348A" wp14:editId="2C7C9077">
                <wp:simplePos x="0" y="0"/>
                <wp:positionH relativeFrom="page">
                  <wp:posOffset>885190</wp:posOffset>
                </wp:positionH>
                <wp:positionV relativeFrom="paragraph">
                  <wp:posOffset>3642995</wp:posOffset>
                </wp:positionV>
                <wp:extent cx="5213350" cy="635"/>
                <wp:effectExtent l="0" t="0" r="6350" b="0"/>
                <wp:wrapTopAndBottom/>
                <wp:docPr id="10" name="Metin Kutusu 10"/>
                <wp:cNvGraphicFramePr/>
                <a:graphic xmlns:a="http://schemas.openxmlformats.org/drawingml/2006/main">
                  <a:graphicData uri="http://schemas.microsoft.com/office/word/2010/wordprocessingShape">
                    <wps:wsp>
                      <wps:cNvSpPr txBox="1"/>
                      <wps:spPr>
                        <a:xfrm>
                          <a:off x="0" y="0"/>
                          <a:ext cx="5213350" cy="635"/>
                        </a:xfrm>
                        <a:prstGeom prst="rect">
                          <a:avLst/>
                        </a:prstGeom>
                        <a:solidFill>
                          <a:prstClr val="white"/>
                        </a:solidFill>
                        <a:ln>
                          <a:noFill/>
                        </a:ln>
                      </wps:spPr>
                      <wps:txbx>
                        <w:txbxContent>
                          <w:p w14:paraId="1F984DD5" w14:textId="77777777" w:rsidR="00997AC1" w:rsidRPr="002F3FAD" w:rsidRDefault="00997AC1" w:rsidP="006B3B3E">
                            <w:pPr>
                              <w:pStyle w:val="ResimYazs"/>
                              <w:jc w:val="both"/>
                              <w:rPr>
                                <w:rFonts w:ascii="LM Roman 10" w:hAnsi="LM Roman 10"/>
                                <w:noProof/>
                                <w:sz w:val="28"/>
                                <w:szCs w:val="22"/>
                              </w:rPr>
                            </w:pPr>
                            <w:bookmarkStart w:id="72" w:name="_Toc18261572"/>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D0348A" id="Metin Kutusu 10" o:spid="_x0000_s1037" type="#_x0000_t202" style="position:absolute;left:0;text-align:left;margin-left:69.7pt;margin-top:286.85pt;width:410.5pt;height:.05pt;z-index:25196646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" stroked="f">
                <v:textbox style="mso-fit-shape-to-text:t" inset="0,0,0,0">
                  <w:txbxContent>
                    <w:p w14:paraId="1F984DD5" w14:textId="77777777" w:rsidR="00997AC1" w:rsidRPr="002F3FAD" w:rsidRDefault="00997AC1" w:rsidP="006B3B3E">
                      <w:pPr>
                        <w:pStyle w:val="ResimYazs"/>
                        <w:jc w:val="both"/>
                        <w:rPr>
                          <w:rFonts w:ascii="LM Roman 10" w:hAnsi="LM Roman 10"/>
                          <w:noProof/>
                          <w:sz w:val="28"/>
                          <w:szCs w:val="22"/>
                        </w:rPr>
                      </w:pPr>
                      <w:bookmarkStart w:id="73" w:name="_Toc18261572"/>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bookmarkEnd w:id="73"/>
                    </w:p>
                  </w:txbxContent>
                </v:textbox>
                <w10:wrap type="topAndBottom" anchorx="page"/>
              </v:shape>
            </w:pict>
          </mc:Fallback>
        </mc:AlternateContent>
      </w:r>
      <w:r w:rsidRPr="006B3B3E">
        <w:rPr>
          <w:rFonts w:ascii="LM Roman 10" w:hAnsi="LM Roman 10"/>
          <w:iCs/>
          <w:noProof/>
          <w:sz w:val="22"/>
          <w:szCs w:val="22"/>
        </w:rPr>
        <w:drawing>
          <wp:anchor distT="0" distB="0" distL="114300" distR="114300" simplePos="0" relativeHeight="251965440" behindDoc="0" locked="0" layoutInCell="1" allowOverlap="1" wp14:anchorId="41BEE24C" wp14:editId="52FC58DF">
            <wp:simplePos x="0" y="0"/>
            <wp:positionH relativeFrom="column">
              <wp:posOffset>-14605</wp:posOffset>
            </wp:positionH>
            <wp:positionV relativeFrom="paragraph">
              <wp:posOffset>682625</wp:posOffset>
            </wp:positionV>
            <wp:extent cx="5209540" cy="2823210"/>
            <wp:effectExtent l="19050" t="19050" r="10160" b="15240"/>
            <wp:wrapTopAndBottom/>
            <wp:docPr id="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209540" cy="2823210"/>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6B3B3E">
        <w:rPr>
          <w:rFonts w:ascii="LM Roman 10" w:hAnsi="LM Roman 10"/>
          <w:iCs/>
          <w:noProof/>
          <w:sz w:val="22"/>
          <w:szCs w:val="22"/>
        </w:rPr>
        <w:t xml:space="preserve">In default settings, all Twitter accounts are public. Users can interact with each other like replying other user's tweets, sending a private direct message, and so on. </w:t>
      </w:r>
    </w:p>
    <w:p w14:paraId="42E23BDD" w14:textId="77777777" w:rsidR="006B3B3E" w:rsidRPr="006B3B3E" w:rsidRDefault="006B3B3E" w:rsidP="00F74BEE">
      <w:pPr>
        <w:jc w:val="both"/>
        <w:rPr>
          <w:rFonts w:ascii="LM Roman 10" w:hAnsi="LM Roman 10"/>
          <w:iCs/>
          <w:noProof/>
          <w:sz w:val="22"/>
          <w:szCs w:val="22"/>
        </w:rPr>
      </w:pPr>
    </w:p>
    <w:p w14:paraId="5D1FD8A6" w14:textId="77777777" w:rsidR="006B3B3E" w:rsidRPr="006B3B3E" w:rsidRDefault="006B3B3E" w:rsidP="00F74BEE">
      <w:pPr>
        <w:jc w:val="both"/>
        <w:rPr>
          <w:rFonts w:ascii="LM Roman 10" w:hAnsi="LM Roman 10"/>
          <w:iCs/>
          <w:noProof/>
          <w:sz w:val="22"/>
          <w:szCs w:val="22"/>
        </w:rPr>
      </w:pPr>
    </w:p>
    <w:p w14:paraId="29C731D8"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he Twitter API is a set of URLs. The URLs cant take parameters and let users access Twitter features like finding tweets which contain a set of specific words and so on. </w:t>
      </w:r>
    </w:p>
    <w:p w14:paraId="59D007A1" w14:textId="77777777" w:rsidR="006B3B3E" w:rsidRPr="006B3B3E" w:rsidRDefault="006B3B3E" w:rsidP="00F74BEE">
      <w:pPr>
        <w:jc w:val="both"/>
        <w:rPr>
          <w:rFonts w:ascii="LM Roman 10" w:hAnsi="LM Roman 10"/>
          <w:iCs/>
          <w:noProof/>
          <w:sz w:val="22"/>
          <w:szCs w:val="22"/>
        </w:rPr>
      </w:pPr>
    </w:p>
    <w:p w14:paraId="1CC1955D"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Twitter provides several APIs to get tweets. Twitter’s REST API allows users to get tweets or search terms, which includes specific parameters. It is useful for analytics on historical data because this API does not give users live data. Moreover, this API cannot retrieve tweets older than seven days. Twitter’s Streaming API gives users access to live data on Twitter and keeps sending it until asked it to stop. Developers can access only 1% sample of all the tweets. Its typical usage is when doing analytics over live campaigns on Twitter, and so on.</w:t>
      </w:r>
    </w:p>
    <w:p w14:paraId="498BDD83" w14:textId="77777777" w:rsidR="006B3B3E" w:rsidRPr="006B3B3E" w:rsidRDefault="006B3B3E" w:rsidP="00F74BEE">
      <w:pPr>
        <w:jc w:val="both"/>
        <w:rPr>
          <w:rFonts w:ascii="LM Roman 10" w:hAnsi="LM Roman 10"/>
          <w:iCs/>
          <w:noProof/>
          <w:sz w:val="22"/>
          <w:szCs w:val="22"/>
        </w:rPr>
      </w:pPr>
    </w:p>
    <w:p w14:paraId="15BDC46F" w14:textId="40851E53"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In the present thesis, we use two different data source, and one of them is Twitter. We gather the unstructured data as Twitter text(tweets) and analyze them to detect cybersecurity events</w:t>
      </w:r>
      <w:r w:rsidR="000861FB">
        <w:rPr>
          <w:rFonts w:ascii="LM Roman 10" w:hAnsi="LM Roman 10"/>
          <w:iCs/>
          <w:noProof/>
          <w:sz w:val="22"/>
          <w:szCs w:val="22"/>
        </w:rPr>
        <w:t xml:space="preserve">. </w:t>
      </w:r>
      <w:r w:rsidRPr="006B3B3E">
        <w:rPr>
          <w:rFonts w:ascii="LM Roman 10" w:hAnsi="LM Roman 10"/>
          <w:iCs/>
          <w:noProof/>
          <w:sz w:val="22"/>
          <w:szCs w:val="22"/>
        </w:rPr>
        <w:t xml:space="preserve">Our second data source, Hurriyet Newspaper, is introduced in the following </w:t>
      </w:r>
      <w:r w:rsidR="000861FB">
        <w:rPr>
          <w:rFonts w:ascii="LM Roman 10" w:hAnsi="LM Roman 10"/>
          <w:iCs/>
          <w:noProof/>
          <w:sz w:val="22"/>
          <w:szCs w:val="22"/>
        </w:rPr>
        <w:t>s</w:t>
      </w:r>
      <w:r w:rsidRPr="006B3B3E">
        <w:rPr>
          <w:rFonts w:ascii="LM Roman 10" w:hAnsi="LM Roman 10"/>
          <w:iCs/>
          <w:noProof/>
          <w:sz w:val="22"/>
          <w:szCs w:val="22"/>
        </w:rPr>
        <w:t>ection.</w:t>
      </w:r>
    </w:p>
    <w:p w14:paraId="2C2581A2" w14:textId="77777777" w:rsidR="006B3B3E" w:rsidRPr="006B3B3E" w:rsidRDefault="006B3B3E" w:rsidP="00F74BEE">
      <w:pPr>
        <w:jc w:val="both"/>
        <w:rPr>
          <w:rFonts w:ascii="LM Roman 10" w:hAnsi="LM Roman 10"/>
          <w:iCs/>
          <w:noProof/>
          <w:sz w:val="22"/>
          <w:szCs w:val="22"/>
        </w:rPr>
      </w:pPr>
    </w:p>
    <w:p w14:paraId="35EAFD3E" w14:textId="77777777" w:rsidR="006B3B3E" w:rsidRPr="006B3B3E" w:rsidRDefault="006B3B3E" w:rsidP="00F74BEE">
      <w:pPr>
        <w:pStyle w:val="Balk3"/>
        <w:rPr>
          <w:noProof/>
        </w:rPr>
      </w:pPr>
      <w:bookmarkStart w:id="74" w:name="_Toc18261479"/>
      <w:r w:rsidRPr="006B3B3E">
        <w:rPr>
          <w:noProof/>
        </w:rPr>
        <w:t>Hürriyet Turkish Newspaper as a Data Source</w:t>
      </w:r>
      <w:bookmarkEnd w:id="74"/>
    </w:p>
    <w:p w14:paraId="4B0F96D7" w14:textId="77777777" w:rsidR="006B3B3E" w:rsidRPr="006B3B3E" w:rsidRDefault="006B3B3E" w:rsidP="00F74BEE">
      <w:pPr>
        <w:jc w:val="both"/>
        <w:rPr>
          <w:rFonts w:ascii="LM Roman 10" w:hAnsi="LM Roman 10"/>
          <w:iCs/>
          <w:noProof/>
          <w:sz w:val="22"/>
          <w:szCs w:val="22"/>
        </w:rPr>
      </w:pPr>
    </w:p>
    <w:p w14:paraId="301A96FD"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Hürriyet is one of the major Turkish newspapers, founded in 1948. As of January 2018, it had the highest circulation of any newspaper in Turkey at around 319,000. </w:t>
      </w:r>
      <w:r w:rsidRPr="006B3B3E">
        <w:rPr>
          <w:rFonts w:ascii="LM Roman 10" w:hAnsi="LM Roman 10"/>
          <w:iCs/>
          <w:noProof/>
          <w:sz w:val="22"/>
          <w:szCs w:val="22"/>
        </w:rPr>
        <w:fldChar w:fldCharType="begin" w:fldLock="1"/>
      </w:r>
      <w:r w:rsidRPr="006B3B3E">
        <w:rPr>
          <w:rFonts w:ascii="LM Roman 10" w:hAnsi="LM Roman 10"/>
          <w:iCs/>
          <w:noProof/>
          <w:sz w:val="22"/>
          <w:szCs w:val="22"/>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Tiraj | MedyaTava - Yazmadıysa Doğru Değildir,” 2018)</w:t>
      </w:r>
      <w:r w:rsidRPr="006B3B3E">
        <w:rPr>
          <w:rFonts w:ascii="LM Roman 10" w:hAnsi="LM Roman 10"/>
          <w:iCs/>
          <w:noProof/>
          <w:sz w:val="22"/>
          <w:szCs w:val="22"/>
        </w:rPr>
        <w:fldChar w:fldCharType="end"/>
      </w:r>
    </w:p>
    <w:p w14:paraId="39A28E63" w14:textId="77777777" w:rsidR="006B3B3E" w:rsidRPr="006B3B3E" w:rsidRDefault="006B3B3E" w:rsidP="00F74BEE">
      <w:pPr>
        <w:jc w:val="both"/>
        <w:rPr>
          <w:rFonts w:ascii="LM Roman 10" w:hAnsi="LM Roman 10"/>
          <w:iCs/>
          <w:noProof/>
          <w:sz w:val="22"/>
          <w:szCs w:val="22"/>
        </w:rPr>
      </w:pPr>
    </w:p>
    <w:p w14:paraId="2C3D45F5"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6B3B3E">
        <w:rPr>
          <w:rFonts w:ascii="LM Roman 10" w:hAnsi="LM Roman 10"/>
          <w:iCs/>
          <w:noProof/>
          <w:sz w:val="22"/>
          <w:szCs w:val="22"/>
        </w:rPr>
        <w:fldChar w:fldCharType="begin" w:fldLock="1"/>
      </w:r>
      <w:r w:rsidRPr="006B3B3E">
        <w:rPr>
          <w:rFonts w:ascii="LM Roman 10" w:hAnsi="LM Roman 10"/>
          <w:iCs/>
          <w:noProof/>
          <w:sz w:val="22"/>
          <w:szCs w:val="22"/>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rriyet Developers API v1.0 Docs — Hürriyet Public API,” 2019)</w:t>
      </w:r>
      <w:r w:rsidRPr="006B3B3E">
        <w:rPr>
          <w:rFonts w:ascii="LM Roman 10" w:hAnsi="LM Roman 10"/>
          <w:iCs/>
          <w:noProof/>
          <w:sz w:val="22"/>
          <w:szCs w:val="22"/>
        </w:rPr>
        <w:fldChar w:fldCharType="end"/>
      </w:r>
    </w:p>
    <w:p w14:paraId="45B18140" w14:textId="77777777" w:rsidR="006B3B3E" w:rsidRPr="006B3B3E" w:rsidRDefault="006B3B3E" w:rsidP="00F74BEE">
      <w:pPr>
        <w:jc w:val="both"/>
        <w:rPr>
          <w:rFonts w:ascii="LM Roman 10" w:hAnsi="LM Roman 10"/>
          <w:iCs/>
          <w:noProof/>
          <w:sz w:val="22"/>
          <w:szCs w:val="22"/>
        </w:rPr>
      </w:pPr>
    </w:p>
    <w:p w14:paraId="45B84566" w14:textId="38EF67E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In the present thesis, we use two different data source, and Hurriyet Newspaper is one of them. We fetch the unstructured data as news text and analyze them to detect cybersecurity events. </w:t>
      </w:r>
    </w:p>
    <w:p w14:paraId="28B5B9AC" w14:textId="77777777" w:rsidR="006B3B3E" w:rsidRPr="006B3B3E" w:rsidRDefault="006B3B3E" w:rsidP="00F74BEE">
      <w:pPr>
        <w:jc w:val="both"/>
        <w:rPr>
          <w:rFonts w:ascii="LM Roman 10" w:hAnsi="LM Roman 10"/>
          <w:iCs/>
          <w:noProof/>
          <w:sz w:val="22"/>
          <w:szCs w:val="22"/>
        </w:rPr>
      </w:pPr>
    </w:p>
    <w:p w14:paraId="5AD14693" w14:textId="456E4B49"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p>
    <w:p w14:paraId="298D5337"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Consuming OData services is easy. Client - interpretable can quickly render OData metadata. Therefore, developers can quickly integrate it into robust and expandable client applications.</w:t>
      </w:r>
    </w:p>
    <w:p w14:paraId="72BED28E" w14:textId="77777777" w:rsidR="006B3B3E" w:rsidRPr="006B3B3E" w:rsidRDefault="006B3B3E" w:rsidP="00F74BEE">
      <w:pPr>
        <w:jc w:val="both"/>
        <w:rPr>
          <w:rFonts w:ascii="LM Roman 10" w:hAnsi="LM Roman 10"/>
          <w:iCs/>
          <w:noProof/>
          <w:sz w:val="22"/>
          <w:szCs w:val="22"/>
        </w:rPr>
      </w:pPr>
    </w:p>
    <w:p w14:paraId="1DA088F3"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he OData structure has a unique query structure. Below are some of the most basic query keywords and their functionality briefly outlined:</w:t>
      </w:r>
    </w:p>
    <w:p w14:paraId="32B29364" w14:textId="77777777" w:rsidR="006B3B3E" w:rsidRPr="006B3B3E" w:rsidRDefault="006B3B3E" w:rsidP="00F74BEE">
      <w:pPr>
        <w:jc w:val="both"/>
        <w:rPr>
          <w:rFonts w:ascii="LM Roman 10" w:hAnsi="LM Roman 10"/>
          <w:iCs/>
          <w:noProof/>
          <w:sz w:val="22"/>
          <w:szCs w:val="22"/>
        </w:rPr>
      </w:pPr>
    </w:p>
    <w:p w14:paraId="07CD3740"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select: Limits the columns/properties in the response set from the query. Example use;</w:t>
      </w:r>
    </w:p>
    <w:p w14:paraId="66CD5682"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Title</w:t>
      </w:r>
    </w:p>
    <w:p w14:paraId="6E7CA545" w14:textId="77777777" w:rsidR="006B3B3E" w:rsidRPr="006B3B3E" w:rsidRDefault="006B3B3E" w:rsidP="00F74BEE">
      <w:pPr>
        <w:jc w:val="both"/>
        <w:rPr>
          <w:rFonts w:ascii="LM Roman 10" w:hAnsi="LM Roman 10"/>
          <w:iCs/>
          <w:noProof/>
          <w:sz w:val="22"/>
          <w:szCs w:val="22"/>
        </w:rPr>
      </w:pPr>
    </w:p>
    <w:p w14:paraId="3EDD456C"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o limit relational properties such as Files, RelatedNews; it is necessary to use $ select filter with $ expand. Example use;</w:t>
      </w:r>
    </w:p>
    <w:p w14:paraId="49BD15B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Files&amp;$expand=Files</w:t>
      </w:r>
      <w:r w:rsidRPr="006B3B3E">
        <w:rPr>
          <w:rFonts w:ascii="LM Roman 10" w:hAnsi="LM Roman 10"/>
          <w:iCs/>
          <w:noProof/>
          <w:sz w:val="22"/>
          <w:szCs w:val="22"/>
        </w:rPr>
        <w:br/>
      </w:r>
    </w:p>
    <w:p w14:paraId="75F76412"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filter: By adding a filter to the query, the answer set can be limited. Example use;</w:t>
      </w:r>
    </w:p>
    <w:p w14:paraId="2EC70F22"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filter=Path eq '/gundem/'</w:t>
      </w:r>
    </w:p>
    <w:p w14:paraId="259C6A4A"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Users can also use these keywords together to increase the number of filters in the result set and make it easier to reach the desired result set. </w:t>
      </w:r>
    </w:p>
    <w:p w14:paraId="7CA651AD" w14:textId="77777777" w:rsidR="006B3B3E" w:rsidRPr="006B3B3E" w:rsidRDefault="006B3B3E" w:rsidP="00F74BEE">
      <w:pPr>
        <w:jc w:val="both"/>
        <w:rPr>
          <w:rFonts w:ascii="LM Roman 10" w:hAnsi="LM Roman 10"/>
          <w:iCs/>
          <w:noProof/>
          <w:sz w:val="22"/>
          <w:szCs w:val="22"/>
        </w:rPr>
      </w:pPr>
    </w:p>
    <w:p w14:paraId="13984DEA"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Using OData protocol on Hürriyet API service, these can be queried and used in applications.</w:t>
      </w:r>
    </w:p>
    <w:p w14:paraId="54F1CB6B"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Articles in the system</w:t>
      </w:r>
    </w:p>
    <w:p w14:paraId="5B15B7A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Columns in the system</w:t>
      </w:r>
    </w:p>
    <w:p w14:paraId="6B33CEE5"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In-system photo galleries</w:t>
      </w:r>
    </w:p>
    <w:p w14:paraId="3D9514BD"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The pages in the system and the pages assigned to the pages</w:t>
      </w:r>
    </w:p>
    <w:p w14:paraId="1B495FB8"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Folders in the system</w:t>
      </w:r>
    </w:p>
    <w:p w14:paraId="68E9CD23"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Writers</w:t>
      </w:r>
    </w:p>
    <w:p w14:paraId="6C6FB9DD" w14:textId="77777777" w:rsidR="006B3B3E" w:rsidRPr="006B3B3E" w:rsidRDefault="006B3B3E" w:rsidP="00F74BEE">
      <w:pPr>
        <w:jc w:val="both"/>
        <w:rPr>
          <w:rFonts w:ascii="LM Roman 10" w:hAnsi="LM Roman 10"/>
          <w:iCs/>
          <w:noProof/>
          <w:sz w:val="22"/>
          <w:szCs w:val="22"/>
        </w:rPr>
      </w:pPr>
    </w:p>
    <w:p w14:paraId="153A40AF"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Requests via the API are restricted to block abuse. These limits are five requests per second and 500 requests per hour.</w:t>
      </w:r>
    </w:p>
    <w:p w14:paraId="0F2B7021" w14:textId="77777777" w:rsidR="006B3B3E" w:rsidRPr="00C70A8E" w:rsidRDefault="006B3B3E" w:rsidP="00191343">
      <w:pPr>
        <w:jc w:val="both"/>
        <w:rPr>
          <w:rFonts w:ascii="LM Roman 10" w:hAnsi="LM Roman 10"/>
          <w:iCs/>
          <w:noProof/>
          <w:sz w:val="22"/>
          <w:szCs w:val="22"/>
        </w:rPr>
      </w:pPr>
    </w:p>
    <w:p w14:paraId="2B3C1B83" w14:textId="50711AE3" w:rsidR="009B7663" w:rsidRPr="00844D55" w:rsidRDefault="009B7663" w:rsidP="005975E1">
      <w:pPr>
        <w:pStyle w:val="Balk2"/>
      </w:pPr>
      <w:bookmarkStart w:id="75" w:name="_Toc18261480"/>
      <w:r w:rsidRPr="00844D55">
        <w:lastRenderedPageBreak/>
        <w:t>Data Preprocessing</w:t>
      </w:r>
      <w:bookmarkEnd w:id="75"/>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191343">
      <w:pPr>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proofErr w:type="spellStart"/>
      <w:r w:rsidR="00646A37" w:rsidRPr="00C70A8E">
        <w:rPr>
          <w:rFonts w:ascii="LM Roman 10" w:hAnsi="LM Roman 10"/>
          <w:sz w:val="22"/>
          <w:szCs w:val="18"/>
        </w:rPr>
        <w:t>Hürriyet</w:t>
      </w:r>
      <w:proofErr w:type="spellEnd"/>
      <w:r w:rsidR="00646A37" w:rsidRPr="00C70A8E">
        <w:rPr>
          <w:rFonts w:ascii="LM Roman 10" w:hAnsi="LM Roman 10"/>
          <w:sz w:val="22"/>
          <w:szCs w:val="18"/>
        </w:rPr>
        <w:t xml:space="preserve"> API. For example, </w:t>
      </w:r>
      <w:proofErr w:type="spellStart"/>
      <w:r w:rsidR="00646A37" w:rsidRPr="00C70A8E">
        <w:rPr>
          <w:rFonts w:ascii="LM Roman 10" w:hAnsi="LM Roman 10"/>
          <w:sz w:val="22"/>
          <w:szCs w:val="18"/>
        </w:rPr>
        <w:t>Hurriyet</w:t>
      </w:r>
      <w:proofErr w:type="spellEnd"/>
      <w:r w:rsidR="00646A37" w:rsidRPr="00C70A8E">
        <w:rPr>
          <w:rFonts w:ascii="LM Roman 10" w:hAnsi="LM Roman 10"/>
          <w:sz w:val="22"/>
          <w:szCs w:val="18"/>
        </w:rPr>
        <w:t xml:space="preserve">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proofErr w:type="spellStart"/>
      <w:r w:rsidR="00173612" w:rsidRPr="00C70A8E">
        <w:rPr>
          <w:rFonts w:ascii="LM Roman 10" w:hAnsi="LM Roman 10"/>
          <w:sz w:val="22"/>
          <w:szCs w:val="18"/>
        </w:rPr>
        <w:t>un</w:t>
      </w:r>
      <w:r w:rsidR="00646A37" w:rsidRPr="00C70A8E">
        <w:rPr>
          <w:rFonts w:ascii="LM Roman 10" w:hAnsi="LM Roman 10"/>
          <w:sz w:val="22"/>
          <w:szCs w:val="18"/>
        </w:rPr>
        <w:t>useful</w:t>
      </w:r>
      <w:proofErr w:type="spellEnd"/>
      <w:r w:rsidR="00646A37" w:rsidRPr="00C70A8E">
        <w:rPr>
          <w:rFonts w:ascii="LM Roman 10" w:hAnsi="LM Roman 10"/>
          <w:sz w:val="22"/>
          <w:szCs w:val="18"/>
        </w:rPr>
        <w:t xml:space="preserve">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07DB260D" w14:textId="6EF29467" w:rsidR="00A269F2" w:rsidRPr="00AC20AE" w:rsidRDefault="00976481" w:rsidP="00AC20AE">
      <w:pPr>
        <w:jc w:val="both"/>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6F66C9E8" w14:textId="4DF0B6D7" w:rsidR="00A269F2" w:rsidRPr="00844D55" w:rsidRDefault="00A269F2" w:rsidP="00A269F2">
      <w:pPr>
        <w:pStyle w:val="Balk2"/>
      </w:pPr>
      <w:bookmarkStart w:id="76" w:name="_Toc18261481"/>
      <w:r w:rsidRPr="00844D55">
        <w:t>Data Processing</w:t>
      </w:r>
      <w:bookmarkEnd w:id="76"/>
    </w:p>
    <w:p w14:paraId="7D4F76AB" w14:textId="77777777" w:rsidR="00A269F2" w:rsidRPr="00844D55" w:rsidRDefault="00A269F2" w:rsidP="00A269F2">
      <w:pPr>
        <w:spacing w:after="0"/>
        <w:rPr>
          <w:rFonts w:ascii="LM Roman 10" w:hAnsi="LM Roman 10"/>
          <w:noProof/>
        </w:rPr>
      </w:pPr>
    </w:p>
    <w:p w14:paraId="6C8875EE" w14:textId="5BA17D89" w:rsidR="00A269F2" w:rsidRPr="00951682" w:rsidRDefault="00A269F2" w:rsidP="00A269F2">
      <w:pPr>
        <w:pStyle w:val="Balk3"/>
        <w:rPr>
          <w:noProof/>
        </w:rPr>
      </w:pPr>
      <w:bookmarkStart w:id="77" w:name="_Toc18261482"/>
      <w:r w:rsidRPr="00951682">
        <w:rPr>
          <w:noProof/>
        </w:rPr>
        <w:t>Natural Language Processing</w:t>
      </w:r>
      <w:bookmarkEnd w:id="77"/>
    </w:p>
    <w:p w14:paraId="4A211662" w14:textId="77777777" w:rsidR="00A269F2" w:rsidRPr="00951682" w:rsidRDefault="00A269F2" w:rsidP="00A269F2">
      <w:pPr>
        <w:spacing w:after="0"/>
        <w:rPr>
          <w:rFonts w:ascii="LM Roman 10" w:hAnsi="LM Roman 10"/>
          <w:noProof/>
        </w:rPr>
      </w:pPr>
    </w:p>
    <w:p w14:paraId="72648F3B" w14:textId="77777777" w:rsidR="00A269F2" w:rsidRPr="00951682" w:rsidRDefault="00A269F2" w:rsidP="00770D07">
      <w:pPr>
        <w:spacing w:after="0"/>
        <w:jc w:val="both"/>
        <w:rPr>
          <w:rFonts w:ascii="LM Roman 10" w:hAnsi="LM Roman 10"/>
          <w:noProof/>
        </w:rPr>
      </w:pPr>
      <w:r w:rsidRPr="00951682">
        <w:rPr>
          <w:rFonts w:ascii="LM Roman 10" w:hAnsi="LM Roman 10"/>
          <w:noProof/>
        </w:rPr>
        <w:t xml:space="preserve">NLP is “the ability of machines to understand and interpret human language the way it is written or spoken” </w:t>
      </w:r>
      <w:r w:rsidRPr="00951682">
        <w:rPr>
          <w:rFonts w:ascii="LM Roman 10" w:hAnsi="LM Roman 10"/>
          <w:noProof/>
        </w:rPr>
        <w:fldChar w:fldCharType="begin" w:fldLock="1"/>
      </w:r>
      <w:r w:rsidRPr="00951682">
        <w:rPr>
          <w:rFonts w:ascii="LM Roman 10" w:hAnsi="LM Roman 10"/>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eachbot(Teaching Robot) Using Artificial Intelligence and Natural Language Processing," 2017)</w:t>
      </w:r>
      <w:r w:rsidRPr="00951682">
        <w:rPr>
          <w:rFonts w:ascii="LM Roman 10" w:hAnsi="LM Roman 10"/>
          <w:noProof/>
        </w:rPr>
        <w:fldChar w:fldCharType="end"/>
      </w:r>
      <w:r w:rsidRPr="00951682">
        <w:rPr>
          <w:rFonts w:ascii="LM Roman 10" w:hAnsi="LM Roman 10"/>
          <w:noProof/>
        </w:rPr>
        <w:t xml:space="preserve">. In Figure 4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Overview of Artificial Intelligence; Role of NLP in Big Data - XenonStack Blog,” 2019)</w:t>
      </w:r>
      <w:r w:rsidRPr="00951682">
        <w:rPr>
          <w:rFonts w:ascii="LM Roman 10" w:hAnsi="LM Roman 10"/>
          <w:noProof/>
        </w:rPr>
        <w:fldChar w:fldCharType="end"/>
      </w:r>
      <w:r w:rsidRPr="00951682">
        <w:rPr>
          <w:rFonts w:ascii="LM Roman 10" w:hAnsi="LM Roman 10"/>
          <w:noProof/>
        </w:rPr>
        <w:t xml:space="preserve">, can be seen as a simple explanation of What NLP does. In the present thesis, we used a few NLP techniques and Istanbul Techincal University’s NLP API </w:t>
      </w:r>
      <w:r w:rsidRPr="00951682">
        <w:rPr>
          <w:rFonts w:ascii="LM Roman 10" w:hAnsi="LM Roman 10"/>
          <w:noProof/>
        </w:rPr>
        <w:fldChar w:fldCharType="begin" w:fldLock="1"/>
      </w:r>
      <w:r w:rsidRPr="00951682">
        <w:rPr>
          <w:rFonts w:ascii="LM Roman 10" w:hAnsi="LM Roman 10"/>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ITU Turkish Natural Language Processing Web Interface,” 2019)</w:t>
      </w:r>
      <w:r w:rsidRPr="00951682">
        <w:rPr>
          <w:rFonts w:ascii="LM Roman 10" w:hAnsi="LM Roman 10"/>
          <w:noProof/>
        </w:rPr>
        <w:fldChar w:fldCharType="end"/>
      </w:r>
      <w:r w:rsidRPr="00951682">
        <w:rPr>
          <w:rFonts w:ascii="LM Roman 10" w:hAnsi="LM Roman 10"/>
          <w:noProof/>
        </w:rPr>
        <w:t xml:space="preserve"> for normalization of the texts. </w:t>
      </w:r>
    </w:p>
    <w:p w14:paraId="47DBE309" w14:textId="77777777" w:rsidR="00A269F2" w:rsidRPr="00951682" w:rsidRDefault="00A269F2" w:rsidP="00770D07">
      <w:pPr>
        <w:spacing w:after="0"/>
        <w:jc w:val="both"/>
        <w:rPr>
          <w:rFonts w:ascii="LM Roman 10" w:hAnsi="LM Roman 10"/>
          <w:noProof/>
        </w:rPr>
      </w:pPr>
    </w:p>
    <w:p w14:paraId="59A1A4DD" w14:textId="77777777" w:rsidR="00A269F2" w:rsidRPr="00951682" w:rsidRDefault="00A269F2" w:rsidP="00770D07">
      <w:pPr>
        <w:spacing w:after="0"/>
        <w:jc w:val="both"/>
        <w:rPr>
          <w:rFonts w:ascii="LM Roman 10" w:hAnsi="LM Roman 10"/>
          <w:noProof/>
        </w:rPr>
      </w:pPr>
    </w:p>
    <w:p w14:paraId="293E8EE6" w14:textId="77777777" w:rsidR="00A269F2" w:rsidRPr="00951682" w:rsidRDefault="00A269F2" w:rsidP="00770D07">
      <w:pPr>
        <w:spacing w:after="0"/>
        <w:jc w:val="both"/>
        <w:rPr>
          <w:rFonts w:ascii="LM Roman 10" w:hAnsi="LM Roman 10"/>
          <w:noProof/>
        </w:rPr>
      </w:pPr>
      <w:r w:rsidRPr="00951682">
        <w:rPr>
          <w:rFonts w:ascii="LM Roman 10" w:hAnsi="LM Roman 10"/>
          <w:noProof/>
        </w:rPr>
        <w:lastRenderedPageBreak/>
        <w:drawing>
          <wp:anchor distT="0" distB="0" distL="114300" distR="114300" simplePos="0" relativeHeight="251962368" behindDoc="0" locked="0" layoutInCell="1" allowOverlap="1" wp14:anchorId="3F25225F" wp14:editId="0EA4627E">
            <wp:simplePos x="0" y="0"/>
            <wp:positionH relativeFrom="column">
              <wp:posOffset>18415</wp:posOffset>
            </wp:positionH>
            <wp:positionV relativeFrom="paragraph">
              <wp:posOffset>58420</wp:posOffset>
            </wp:positionV>
            <wp:extent cx="5381625" cy="3165475"/>
            <wp:effectExtent l="19050" t="19050" r="9525" b="15875"/>
            <wp:wrapTopAndBottom/>
            <wp:docPr id="1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951682">
        <w:rPr>
          <w:rFonts w:ascii="LM Roman 10" w:hAnsi="LM Roman 10"/>
          <w:noProof/>
        </w:rPr>
        <mc:AlternateContent>
          <mc:Choice Requires="wps">
            <w:drawing>
              <wp:anchor distT="0" distB="0" distL="114300" distR="114300" simplePos="0" relativeHeight="251963392" behindDoc="0" locked="0" layoutInCell="1" allowOverlap="1" wp14:anchorId="5363364B" wp14:editId="2026AFC4">
                <wp:simplePos x="0" y="0"/>
                <wp:positionH relativeFrom="column">
                  <wp:posOffset>18415</wp:posOffset>
                </wp:positionH>
                <wp:positionV relativeFrom="paragraph">
                  <wp:posOffset>3281045</wp:posOffset>
                </wp:positionV>
                <wp:extent cx="5381625" cy="635"/>
                <wp:effectExtent l="0" t="0" r="0" b="0"/>
                <wp:wrapTopAndBottom/>
                <wp:docPr id="5" name="Metin Kutusu 5"/>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64115447" w14:textId="77777777" w:rsidR="00997AC1" w:rsidRPr="005875B2" w:rsidRDefault="00997AC1" w:rsidP="00A269F2">
                            <w:pPr>
                              <w:pStyle w:val="ResimYazs"/>
                              <w:jc w:val="center"/>
                              <w:rPr>
                                <w:noProof/>
                                <w:sz w:val="24"/>
                                <w:szCs w:val="20"/>
                              </w:rPr>
                            </w:pPr>
                            <w:bookmarkStart w:id="78" w:name="_Toc18261573"/>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63364B" id="Metin Kutusu 5" o:spid="_x0000_s1038" type="#_x0000_t202" style="position:absolute;left:0;text-align:left;margin-left:1.45pt;margin-top:258.35pt;width:423.75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wPR0XNQIAAGkEAAAOAAAAAAAAAAAA&#10;AAAAAC4CAABkcnMvZTJvRG9jLnhtbFBLAQItABQABgAIAAAAIQCXdQDD4AAAAAkBAAAPAAAAAAAA&#10;AAAAAAAAAI8EAABkcnMvZG93bnJldi54bWxQSwUGAAAAAAQABADzAAAAnAUAAAAA&#10;" stroked="f">
                <v:textbox style="mso-fit-shape-to-text:t" inset="0,0,0,0">
                  <w:txbxContent>
                    <w:p w14:paraId="64115447" w14:textId="77777777" w:rsidR="00997AC1" w:rsidRPr="005875B2" w:rsidRDefault="00997AC1" w:rsidP="00A269F2">
                      <w:pPr>
                        <w:pStyle w:val="ResimYazs"/>
                        <w:jc w:val="center"/>
                        <w:rPr>
                          <w:noProof/>
                          <w:sz w:val="24"/>
                          <w:szCs w:val="20"/>
                        </w:rPr>
                      </w:pPr>
                      <w:bookmarkStart w:id="79" w:name="_Toc18261573"/>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79"/>
                    </w:p>
                  </w:txbxContent>
                </v:textbox>
                <w10:wrap type="topAndBottom"/>
              </v:shape>
            </w:pict>
          </mc:Fallback>
        </mc:AlternateContent>
      </w:r>
    </w:p>
    <w:p w14:paraId="5FFCD483" w14:textId="5D66202A" w:rsidR="00A269F2" w:rsidRDefault="00A269F2" w:rsidP="00770D07">
      <w:pPr>
        <w:spacing w:after="0"/>
        <w:jc w:val="both"/>
        <w:rPr>
          <w:rFonts w:ascii="LM Roman 10" w:hAnsi="LM Roman 10"/>
          <w:noProof/>
        </w:rPr>
      </w:pPr>
      <w:r w:rsidRPr="00951682">
        <w:rPr>
          <w:rFonts w:ascii="LM Roman 10" w:hAnsi="LM Roman 10"/>
          <w:noProof/>
        </w:rPr>
        <w:t xml:space="preserve">In order to develop automated systems, NLP is one of the actively used concepts in text mining. According to the data-flair website, “The role of NLP in text mining is to deliver the system in the information extraction phase as an input. </w:t>
      </w:r>
      <w:r w:rsidRPr="00951682">
        <w:rPr>
          <w:rFonts w:ascii="LM Roman 10" w:hAnsi="LM Roman 10"/>
          <w:noProof/>
        </w:rPr>
        <w:fldChar w:fldCharType="begin" w:fldLock="1"/>
      </w:r>
      <w:r w:rsidRPr="00951682">
        <w:rPr>
          <w:rFonts w:ascii="LM Roman 10" w:hAnsi="LM Roman 10"/>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ext Mining in Data Mining - Concepts, Process &amp; Applications - DataFlair,” 2018)</w:t>
      </w:r>
      <w:r w:rsidRPr="00951682">
        <w:rPr>
          <w:rFonts w:ascii="LM Roman 10" w:hAnsi="LM Roman 10"/>
          <w:noProof/>
        </w:rPr>
        <w:fldChar w:fldCharType="end"/>
      </w:r>
      <w:r w:rsidRPr="00951682">
        <w:rPr>
          <w:rFonts w:ascii="LM Roman 10" w:hAnsi="LM Roman 10"/>
          <w:noProof/>
        </w:rPr>
        <w:t xml:space="preserve"> </w:t>
      </w:r>
    </w:p>
    <w:p w14:paraId="62F60AB6" w14:textId="77777777" w:rsidR="00203097" w:rsidRPr="00C70A8E" w:rsidRDefault="00203097" w:rsidP="00663EB8">
      <w:pPr>
        <w:jc w:val="both"/>
        <w:rPr>
          <w:rFonts w:ascii="LM Roman 10" w:hAnsi="LM Roman 10"/>
          <w:noProof/>
          <w:sz w:val="22"/>
          <w:szCs w:val="18"/>
        </w:rPr>
      </w:pPr>
    </w:p>
    <w:p w14:paraId="1CB1A1B1" w14:textId="77777777" w:rsidR="00663EB8" w:rsidRPr="00951682" w:rsidRDefault="00663EB8" w:rsidP="00663EB8">
      <w:pPr>
        <w:pStyle w:val="Balk3"/>
        <w:rPr>
          <w:noProof/>
        </w:rPr>
      </w:pPr>
      <w:bookmarkStart w:id="80" w:name="_Toc18261483"/>
      <w:r w:rsidRPr="00951682">
        <w:rPr>
          <w:noProof/>
        </w:rPr>
        <w:t>Istanbul Technical University NLP API</w:t>
      </w:r>
      <w:bookmarkEnd w:id="80"/>
    </w:p>
    <w:p w14:paraId="6594C53C" w14:textId="77777777" w:rsidR="00663EB8" w:rsidRPr="00951682" w:rsidRDefault="00663EB8" w:rsidP="00663EB8">
      <w:pPr>
        <w:spacing w:after="0"/>
        <w:rPr>
          <w:rFonts w:ascii="LM Roman 10" w:hAnsi="LM Roman 10"/>
          <w:noProof/>
        </w:rPr>
      </w:pPr>
    </w:p>
    <w:p w14:paraId="175F8902" w14:textId="77777777" w:rsidR="00663EB8" w:rsidRPr="00951682" w:rsidRDefault="00663EB8" w:rsidP="00663EB8">
      <w:pPr>
        <w:spacing w:after="0"/>
        <w:jc w:val="both"/>
        <w:rPr>
          <w:rFonts w:ascii="LM Roman 10" w:hAnsi="LM Roman 10"/>
          <w:noProof/>
        </w:rPr>
      </w:pPr>
      <w:r w:rsidRPr="00951682">
        <w:rPr>
          <w:rFonts w:ascii="LM Roman 10" w:hAnsi="LM Roman 10"/>
          <w:noProof/>
        </w:rPr>
        <w:t xml:space="preserve">Turkish NLP Tools and APIs developed by the Natural Language Processing group at Istanbul Technical University. The program is available at “tools.nlp.itu.edu.tr” website. </w:t>
      </w:r>
      <w:r w:rsidRPr="00951682">
        <w:rPr>
          <w:rFonts w:ascii="LM Roman 10" w:hAnsi="LM Roman 10"/>
          <w:noProof/>
        </w:rPr>
        <w:fldChar w:fldCharType="begin" w:fldLock="1"/>
      </w:r>
      <w:r w:rsidRPr="00951682">
        <w:rPr>
          <w:rFonts w:ascii="LM Roman 10" w:hAnsi="LM Roman 10"/>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ITU Turkish Natural Language Processing Web Interface”, 2019)</w:t>
      </w:r>
      <w:r w:rsidRPr="00951682">
        <w:rPr>
          <w:rFonts w:ascii="LM Roman 10" w:hAnsi="LM Roman 10"/>
          <w:noProof/>
        </w:rPr>
        <w:fldChar w:fldCharType="end"/>
      </w:r>
      <w:r w:rsidRPr="00951682">
        <w:rPr>
          <w:rFonts w:ascii="LM Roman 10" w:hAnsi="LM Roman 10"/>
          <w:noProof/>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4717CF05" w14:textId="77777777" w:rsidR="00663EB8" w:rsidRPr="00951682" w:rsidRDefault="00663EB8" w:rsidP="00663EB8">
      <w:pPr>
        <w:spacing w:after="0"/>
        <w:jc w:val="both"/>
        <w:rPr>
          <w:rFonts w:ascii="LM Roman 10" w:hAnsi="LM Roman 10"/>
          <w:noProof/>
        </w:rPr>
      </w:pPr>
    </w:p>
    <w:p w14:paraId="47E9F661" w14:textId="71B6FE47" w:rsidR="00663EB8" w:rsidRPr="00951682" w:rsidRDefault="00663EB8" w:rsidP="00663EB8">
      <w:pPr>
        <w:spacing w:after="0"/>
        <w:jc w:val="both"/>
        <w:rPr>
          <w:rFonts w:ascii="LM Roman 10" w:hAnsi="LM Roman 10"/>
          <w:noProof/>
        </w:rPr>
      </w:pPr>
      <w:r w:rsidRPr="00951682">
        <w:rPr>
          <w:rFonts w:ascii="LM Roman 10" w:hAnsi="LM Roman 10"/>
          <w:noProof/>
        </w:rPr>
        <w:lastRenderedPageBreak/>
        <w:t xml:space="preserve">The platform operates as a Software as a Service and provides the researchers and the students the state of the art NLP tools in many layers: preprocessing, morphology, syntax, and entity recognition. </w:t>
      </w:r>
      <w:r w:rsidRPr="00951682">
        <w:rPr>
          <w:rFonts w:ascii="LM Roman 10" w:hAnsi="LM Roman 10"/>
          <w:noProof/>
        </w:rPr>
        <w:fldChar w:fldCharType="begin" w:fldLock="1"/>
      </w:r>
      <w:r w:rsidRPr="00951682">
        <w:rPr>
          <w:rFonts w:ascii="LM Roman 10" w:hAnsi="LM Roman 10"/>
          <w:noProof/>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Eryiğit, 2015)</w:t>
      </w:r>
      <w:r w:rsidRPr="00951682">
        <w:rPr>
          <w:rFonts w:ascii="LM Roman 10" w:hAnsi="LM Roman 10"/>
          <w:noProof/>
        </w:rPr>
        <w:fldChar w:fldCharType="end"/>
      </w:r>
      <w:r w:rsidRPr="00951682">
        <w:rPr>
          <w:rFonts w:ascii="LM Roman 10" w:hAnsi="LM Roman 10"/>
          <w:noProof/>
        </w:rPr>
        <w:t xml:space="preserve"> It is a web API; developers can access it with an HTTP request and can use GET or post method. </w:t>
      </w:r>
    </w:p>
    <w:p w14:paraId="759DC02D" w14:textId="77777777" w:rsidR="00663EB8" w:rsidRPr="00951682" w:rsidRDefault="00663EB8" w:rsidP="00663EB8">
      <w:pPr>
        <w:spacing w:after="0"/>
        <w:jc w:val="both"/>
        <w:rPr>
          <w:rFonts w:ascii="LM Roman 10" w:hAnsi="LM Roman 10"/>
          <w:noProof/>
        </w:rPr>
      </w:pPr>
    </w:p>
    <w:p w14:paraId="3FE26F7D" w14:textId="77777777" w:rsidR="00663EB8" w:rsidRPr="00951682" w:rsidRDefault="00663EB8" w:rsidP="00663EB8">
      <w:pPr>
        <w:spacing w:after="0"/>
        <w:jc w:val="both"/>
        <w:rPr>
          <w:rFonts w:ascii="LM Roman 10" w:hAnsi="LM Roman 10"/>
          <w:noProof/>
        </w:rPr>
      </w:pPr>
      <w:r w:rsidRPr="00951682">
        <w:rPr>
          <w:rFonts w:ascii="LM Roman 10" w:hAnsi="LM Roman 10"/>
          <w:noProof/>
        </w:rPr>
        <w:t>The ITU NLP API components for stand-alone usage are the followings;</w:t>
      </w:r>
    </w:p>
    <w:p w14:paraId="6CDBF309" w14:textId="77777777" w:rsidR="00663EB8" w:rsidRPr="00951682" w:rsidRDefault="00663EB8" w:rsidP="00663EB8">
      <w:pPr>
        <w:spacing w:after="0"/>
        <w:jc w:val="both"/>
        <w:rPr>
          <w:rFonts w:ascii="LM Roman 10" w:hAnsi="LM Roman 10"/>
          <w:noProof/>
        </w:rPr>
      </w:pPr>
      <w:r w:rsidRPr="00951682">
        <w:rPr>
          <w:rFonts w:ascii="LM Roman 10" w:hAnsi="LM Roman 10"/>
          <w:noProof/>
        </w:rPr>
        <w:t>• Tokenizer</w:t>
      </w:r>
    </w:p>
    <w:p w14:paraId="4D079E4C" w14:textId="77777777" w:rsidR="00663EB8" w:rsidRPr="00951682" w:rsidRDefault="00663EB8" w:rsidP="00663EB8">
      <w:pPr>
        <w:spacing w:after="0"/>
        <w:jc w:val="both"/>
        <w:rPr>
          <w:rFonts w:ascii="LM Roman 10" w:hAnsi="LM Roman 10"/>
          <w:noProof/>
        </w:rPr>
      </w:pPr>
      <w:r w:rsidRPr="00951682">
        <w:rPr>
          <w:rFonts w:ascii="LM Roman 10" w:hAnsi="LM Roman 10"/>
          <w:noProof/>
        </w:rPr>
        <w:t>• Deasciifier</w:t>
      </w:r>
    </w:p>
    <w:p w14:paraId="3850B788" w14:textId="24B02D5F" w:rsidR="00663EB8" w:rsidRPr="00951682" w:rsidRDefault="00663EB8" w:rsidP="00663EB8">
      <w:pPr>
        <w:spacing w:after="0"/>
        <w:jc w:val="both"/>
        <w:rPr>
          <w:rFonts w:ascii="LM Roman 10" w:hAnsi="LM Roman 10"/>
          <w:noProof/>
        </w:rPr>
      </w:pPr>
      <w:r w:rsidRPr="00951682">
        <w:rPr>
          <w:rFonts w:ascii="LM Roman 10" w:hAnsi="LM Roman 10"/>
          <w:noProof/>
        </w:rPr>
        <w:t>• Vowelizers</w:t>
      </w:r>
    </w:p>
    <w:p w14:paraId="0B9DA1CB" w14:textId="77777777" w:rsidR="00663EB8" w:rsidRPr="00951682" w:rsidRDefault="00663EB8" w:rsidP="00663EB8">
      <w:pPr>
        <w:spacing w:after="0"/>
        <w:jc w:val="both"/>
        <w:rPr>
          <w:rFonts w:ascii="LM Roman 10" w:hAnsi="LM Roman 10"/>
          <w:noProof/>
        </w:rPr>
      </w:pPr>
      <w:r w:rsidRPr="00951682">
        <w:rPr>
          <w:rFonts w:ascii="LM Roman 10" w:hAnsi="LM Roman 10"/>
          <w:noProof/>
        </w:rPr>
        <w:t>• Spelling Corrector</w:t>
      </w:r>
    </w:p>
    <w:p w14:paraId="3954A3DE" w14:textId="77777777" w:rsidR="00663EB8" w:rsidRPr="00951682" w:rsidRDefault="00663EB8" w:rsidP="00663EB8">
      <w:pPr>
        <w:spacing w:after="0"/>
        <w:jc w:val="both"/>
        <w:rPr>
          <w:rFonts w:ascii="LM Roman 10" w:hAnsi="LM Roman 10"/>
          <w:noProof/>
        </w:rPr>
      </w:pPr>
      <w:r w:rsidRPr="00951682">
        <w:rPr>
          <w:rFonts w:ascii="LM Roman 10" w:hAnsi="LM Roman 10"/>
          <w:noProof/>
        </w:rPr>
        <w:t>• Normalizer</w:t>
      </w:r>
    </w:p>
    <w:p w14:paraId="7F1F3B2F" w14:textId="77777777" w:rsidR="00663EB8" w:rsidRPr="00951682" w:rsidRDefault="00663EB8" w:rsidP="00663EB8">
      <w:pPr>
        <w:spacing w:after="0"/>
        <w:jc w:val="both"/>
        <w:rPr>
          <w:rFonts w:ascii="LM Roman 10" w:hAnsi="LM Roman 10"/>
          <w:noProof/>
        </w:rPr>
      </w:pPr>
      <w:r w:rsidRPr="00951682">
        <w:rPr>
          <w:rFonts w:ascii="LM Roman 10" w:hAnsi="LM Roman 10"/>
          <w:noProof/>
        </w:rPr>
        <w:t>• isTurkish</w:t>
      </w:r>
    </w:p>
    <w:p w14:paraId="6C2E7B79" w14:textId="77777777" w:rsidR="00663EB8" w:rsidRPr="00951682" w:rsidRDefault="00663EB8" w:rsidP="00663EB8">
      <w:pPr>
        <w:spacing w:after="0"/>
        <w:jc w:val="both"/>
        <w:rPr>
          <w:rFonts w:ascii="LM Roman 10" w:hAnsi="LM Roman 10"/>
          <w:noProof/>
        </w:rPr>
      </w:pPr>
      <w:r w:rsidRPr="00951682">
        <w:rPr>
          <w:rFonts w:ascii="LM Roman 10" w:hAnsi="LM Roman 10"/>
          <w:noProof/>
        </w:rPr>
        <w:t>• Morphological Analyzer</w:t>
      </w:r>
    </w:p>
    <w:p w14:paraId="4E43C578" w14:textId="77777777" w:rsidR="00663EB8" w:rsidRPr="00951682" w:rsidRDefault="00663EB8" w:rsidP="00663EB8">
      <w:pPr>
        <w:spacing w:after="0"/>
        <w:jc w:val="both"/>
        <w:rPr>
          <w:rFonts w:ascii="LM Roman 10" w:hAnsi="LM Roman 10"/>
          <w:noProof/>
        </w:rPr>
      </w:pPr>
      <w:r w:rsidRPr="00951682">
        <w:rPr>
          <w:rFonts w:ascii="LM Roman 10" w:hAnsi="LM Roman 10"/>
          <w:noProof/>
        </w:rPr>
        <w:t>• Morphological Disambiguator</w:t>
      </w:r>
    </w:p>
    <w:p w14:paraId="18FB77D2" w14:textId="77777777" w:rsidR="00663EB8" w:rsidRPr="00951682" w:rsidRDefault="00663EB8" w:rsidP="00663EB8">
      <w:pPr>
        <w:spacing w:after="0"/>
        <w:jc w:val="both"/>
        <w:rPr>
          <w:rFonts w:ascii="LM Roman 10" w:hAnsi="LM Roman 10"/>
          <w:noProof/>
        </w:rPr>
      </w:pPr>
      <w:r w:rsidRPr="00951682">
        <w:rPr>
          <w:rFonts w:ascii="LM Roman 10" w:hAnsi="LM Roman 10"/>
          <w:noProof/>
        </w:rPr>
        <w:t>• Named Entity Recognizer</w:t>
      </w:r>
      <w:r w:rsidRPr="00951682">
        <w:rPr>
          <w:rFonts w:ascii="LM Roman 10" w:hAnsi="LM Roman 10"/>
          <w:noProof/>
        </w:rPr>
        <w:cr/>
      </w:r>
    </w:p>
    <w:p w14:paraId="023063FF" w14:textId="77777777" w:rsidR="00663EB8" w:rsidRPr="00951682" w:rsidRDefault="00663EB8" w:rsidP="00663EB8">
      <w:pPr>
        <w:spacing w:after="0"/>
        <w:jc w:val="both"/>
        <w:rPr>
          <w:rFonts w:ascii="LM Roman 10" w:hAnsi="LM Roman 10"/>
          <w:noProof/>
        </w:rPr>
      </w:pPr>
      <w:r w:rsidRPr="00951682">
        <w:rPr>
          <w:rFonts w:ascii="LM Roman 10" w:hAnsi="LM Roman 10"/>
          <w:noProof/>
        </w:rPr>
        <w:t xml:space="preserve">Twitter API can also filter Turkish Tweets, and Hürriyet is a Turkish newspaper. Therefore, we do not need an “isTurkish” component of the API for the thesis. Currently, we only use the “Normalizer” component of the ITU NLP API.  </w:t>
      </w:r>
    </w:p>
    <w:p w14:paraId="1578E3AA" w14:textId="77777777" w:rsidR="00663EB8" w:rsidRPr="00951682" w:rsidRDefault="00663EB8" w:rsidP="00663EB8">
      <w:pPr>
        <w:spacing w:after="0"/>
        <w:jc w:val="both"/>
        <w:rPr>
          <w:rFonts w:ascii="LM Roman 10" w:hAnsi="LM Roman 10"/>
          <w:noProof/>
        </w:rPr>
      </w:pPr>
    </w:p>
    <w:p w14:paraId="1BEF38E9" w14:textId="31ECCEB0" w:rsidR="00FC439D" w:rsidRDefault="00663EB8" w:rsidP="00770D07">
      <w:pPr>
        <w:spacing w:after="0"/>
        <w:jc w:val="both"/>
        <w:rPr>
          <w:rFonts w:ascii="LM Roman 10" w:hAnsi="LM Roman 10"/>
          <w:noProof/>
        </w:rPr>
      </w:pPr>
      <w:r w:rsidRPr="00951682">
        <w:rPr>
          <w:rFonts w:ascii="LM Roman 10" w:hAnsi="LM Roman 10"/>
          <w:noProof/>
        </w:rPr>
        <w:t xml:space="preserve">After fetching the data, during the processing and presentation steps, we need to store information in a database. </w:t>
      </w:r>
    </w:p>
    <w:p w14:paraId="01717FF5" w14:textId="77777777" w:rsidR="00A269F2" w:rsidRPr="00951682" w:rsidRDefault="00A269F2" w:rsidP="00A269F2">
      <w:pPr>
        <w:spacing w:after="0"/>
        <w:rPr>
          <w:rFonts w:ascii="LM Roman 10" w:hAnsi="LM Roman 10"/>
          <w:noProof/>
        </w:rPr>
      </w:pPr>
    </w:p>
    <w:p w14:paraId="7A468FB9" w14:textId="261308D3" w:rsidR="00A269F2" w:rsidRPr="00951682" w:rsidRDefault="00A269F2" w:rsidP="00A269F2">
      <w:pPr>
        <w:pStyle w:val="Balk3"/>
        <w:rPr>
          <w:noProof/>
        </w:rPr>
      </w:pPr>
      <w:bookmarkStart w:id="81" w:name="_Toc18261484"/>
      <w:r w:rsidRPr="00951682">
        <w:rPr>
          <w:noProof/>
        </w:rPr>
        <w:t>Text Mining</w:t>
      </w:r>
      <w:bookmarkEnd w:id="81"/>
    </w:p>
    <w:p w14:paraId="0004B57B" w14:textId="77777777" w:rsidR="00A269F2" w:rsidRPr="00951682" w:rsidRDefault="00A269F2" w:rsidP="00A269F2">
      <w:pPr>
        <w:spacing w:after="0"/>
        <w:rPr>
          <w:rFonts w:ascii="LM Roman 10" w:hAnsi="LM Roman 10"/>
          <w:noProof/>
        </w:rPr>
      </w:pPr>
    </w:p>
    <w:p w14:paraId="4FB2E5B5" w14:textId="77777777" w:rsidR="00A269F2" w:rsidRPr="00951682" w:rsidRDefault="00A269F2" w:rsidP="00770D07">
      <w:pPr>
        <w:spacing w:after="0"/>
        <w:jc w:val="both"/>
        <w:rPr>
          <w:rFonts w:ascii="LM Roman 10" w:hAnsi="LM Roman 10"/>
          <w:noProof/>
        </w:rPr>
      </w:pPr>
      <w:r w:rsidRPr="00951682">
        <w:rPr>
          <w:rFonts w:ascii="LM Roman 10" w:hAnsi="LM Roman 10"/>
          <w:noProof/>
        </w:rPr>
        <w:t xml:space="preserve">The Oxford English Dictionary defines text mining as “the process or practice of examining large collections of written resources to generate new information, typically using specialized computer software.” </w:t>
      </w:r>
      <w:r w:rsidRPr="00951682">
        <w:rPr>
          <w:rFonts w:ascii="LM Roman 10" w:hAnsi="LM Roman 10"/>
          <w:noProof/>
        </w:rPr>
        <w:fldChar w:fldCharType="begin" w:fldLock="1"/>
      </w:r>
      <w:r w:rsidRPr="00951682">
        <w:rPr>
          <w:rFonts w:ascii="LM Roman 10" w:hAnsi="LM Roman 10"/>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Stephanie Prato, 2013)</w:t>
      </w:r>
      <w:r w:rsidRPr="00951682">
        <w:rPr>
          <w:rFonts w:ascii="LM Roman 10" w:hAnsi="LM Roman 10"/>
          <w:noProof/>
        </w:rPr>
        <w:fldChar w:fldCharType="end"/>
      </w:r>
      <w:r w:rsidRPr="00951682">
        <w:rPr>
          <w:rFonts w:ascii="LM Roman 10" w:hAnsi="LM Roman 10"/>
          <w:noProof/>
        </w:rPr>
        <w:t xml:space="preserve"> Text mining consists of a broad variety of methods and technologies. In this thesis, we used Keyword-based technologies and statistics technologies. According to expertsystem website, Keyword-based technologies definition is  “The input is based on a selection of keywords in text that are filtered as a series of character strings, not words nor concepts.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ext mining vs data mining: discover the differences,” 2016)</w:t>
      </w:r>
      <w:r w:rsidRPr="00951682">
        <w:rPr>
          <w:rFonts w:ascii="LM Roman 10" w:hAnsi="LM Roman 10"/>
          <w:noProof/>
        </w:rPr>
        <w:fldChar w:fldCharType="end"/>
      </w:r>
      <w:r w:rsidRPr="00951682">
        <w:rPr>
          <w:rFonts w:ascii="LM Roman 10" w:hAnsi="LM Roman 10"/>
          <w:noProof/>
        </w:rPr>
        <w:t xml:space="preserve"> Also, statistics technologies definition is “Refers to systems based on machine learning. Statistics technologies leverage a training set of </w:t>
      </w:r>
      <w:r w:rsidRPr="00951682">
        <w:rPr>
          <w:rFonts w:ascii="LM Roman 10" w:hAnsi="LM Roman 10"/>
          <w:noProof/>
        </w:rPr>
        <w:lastRenderedPageBreak/>
        <w:t xml:space="preserve">documents used as a model to manage and categorize text.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ext mining vs data mining: discover the differences,” 2016)</w:t>
      </w:r>
      <w:r w:rsidRPr="00951682">
        <w:rPr>
          <w:rFonts w:ascii="LM Roman 10" w:hAnsi="LM Roman 10"/>
          <w:noProof/>
        </w:rPr>
        <w:fldChar w:fldCharType="end"/>
      </w:r>
    </w:p>
    <w:p w14:paraId="1D23292C" w14:textId="026CACF9" w:rsidR="00A269F2" w:rsidRDefault="00A269F2" w:rsidP="00770D07">
      <w:pPr>
        <w:spacing w:after="0"/>
        <w:jc w:val="both"/>
        <w:rPr>
          <w:rFonts w:ascii="LM Roman 10" w:hAnsi="LM Roman 10"/>
          <w:noProof/>
        </w:rPr>
      </w:pPr>
    </w:p>
    <w:p w14:paraId="7DE87BAE" w14:textId="41308384" w:rsidR="00C122EC" w:rsidRDefault="00C122EC" w:rsidP="00770D07">
      <w:pPr>
        <w:spacing w:after="0"/>
        <w:jc w:val="both"/>
        <w:rPr>
          <w:rFonts w:ascii="LM Roman 10" w:hAnsi="LM Roman 10"/>
          <w:noProof/>
        </w:rPr>
      </w:pPr>
      <w:r w:rsidRPr="00C122EC">
        <w:rPr>
          <w:rFonts w:ascii="LM Roman 10" w:hAnsi="LM Roman 10"/>
          <w:noProof/>
        </w:rPr>
        <w:t>In this thesis, we used keyword-based</w:t>
      </w:r>
      <w:r>
        <w:rPr>
          <w:rFonts w:ascii="LM Roman 10" w:hAnsi="LM Roman 10"/>
          <w:noProof/>
        </w:rPr>
        <w:t xml:space="preserve"> </w:t>
      </w:r>
      <w:r w:rsidRPr="00C122EC">
        <w:rPr>
          <w:rFonts w:ascii="LM Roman 10" w:hAnsi="LM Roman 10"/>
          <w:noProof/>
        </w:rPr>
        <w:t>analysis and statistical techniques.</w:t>
      </w:r>
      <w:r>
        <w:rPr>
          <w:rFonts w:ascii="LM Roman 10" w:hAnsi="LM Roman 10"/>
          <w:noProof/>
        </w:rPr>
        <w:t xml:space="preserve"> We use two keyword vectors for keyword-based analysis. One of the</w:t>
      </w:r>
      <w:r w:rsidR="006C2F93">
        <w:rPr>
          <w:rFonts w:ascii="LM Roman 10" w:hAnsi="LM Roman 10"/>
          <w:noProof/>
        </w:rPr>
        <w:t xml:space="preserve"> keyword vectors</w:t>
      </w:r>
      <w:r>
        <w:rPr>
          <w:rFonts w:ascii="LM Roman 10" w:hAnsi="LM Roman 10"/>
          <w:noProof/>
        </w:rPr>
        <w:t xml:space="preserve"> stores possible vict</w:t>
      </w:r>
      <w:r w:rsidR="006C2F93">
        <w:rPr>
          <w:rFonts w:ascii="LM Roman 10" w:hAnsi="LM Roman 10"/>
          <w:noProof/>
        </w:rPr>
        <w:t>i</w:t>
      </w:r>
      <w:r>
        <w:rPr>
          <w:rFonts w:ascii="LM Roman 10" w:hAnsi="LM Roman 10"/>
          <w:noProof/>
        </w:rPr>
        <w:t>ms wh</w:t>
      </w:r>
      <w:r w:rsidR="006C2F93">
        <w:rPr>
          <w:rFonts w:ascii="LM Roman 10" w:hAnsi="LM Roman 10"/>
          <w:noProof/>
        </w:rPr>
        <w:t>o</w:t>
      </w:r>
      <w:r>
        <w:rPr>
          <w:rFonts w:ascii="LM Roman 10" w:hAnsi="LM Roman 10"/>
          <w:noProof/>
        </w:rPr>
        <w:t xml:space="preserve"> are tracked by our software solution. </w:t>
      </w:r>
      <w:r w:rsidR="006C2F93">
        <w:rPr>
          <w:rFonts w:ascii="LM Roman 10" w:hAnsi="LM Roman 10"/>
          <w:noProof/>
        </w:rPr>
        <w:t>T</w:t>
      </w:r>
      <w:r>
        <w:rPr>
          <w:rFonts w:ascii="LM Roman 10" w:hAnsi="LM Roman 10"/>
          <w:noProof/>
        </w:rPr>
        <w:t xml:space="preserve">he other </w:t>
      </w:r>
      <w:r w:rsidR="006C2F93">
        <w:rPr>
          <w:rFonts w:ascii="LM Roman 10" w:hAnsi="LM Roman 10"/>
          <w:noProof/>
        </w:rPr>
        <w:t xml:space="preserve">keyword </w:t>
      </w:r>
      <w:r>
        <w:rPr>
          <w:rFonts w:ascii="LM Roman 10" w:hAnsi="LM Roman 10"/>
          <w:noProof/>
        </w:rPr>
        <w:t>vector stores the possible useful cybersecurity</w:t>
      </w:r>
      <w:r w:rsidR="006C2F93">
        <w:rPr>
          <w:rFonts w:ascii="LM Roman 10" w:hAnsi="LM Roman 10"/>
          <w:noProof/>
        </w:rPr>
        <w:t>-</w:t>
      </w:r>
      <w:r>
        <w:rPr>
          <w:rFonts w:ascii="LM Roman 10" w:hAnsi="LM Roman 10"/>
          <w:noProof/>
        </w:rPr>
        <w:t>related Turkish terms such as “hacklendi” and “erişilemiyor”.</w:t>
      </w:r>
      <w:r w:rsidR="006C2F93">
        <w:rPr>
          <w:rFonts w:ascii="LM Roman 10" w:hAnsi="LM Roman 10"/>
          <w:noProof/>
        </w:rPr>
        <w:t xml:space="preserve"> </w:t>
      </w:r>
      <w:r w:rsidR="006C2F93" w:rsidRPr="006C2F93">
        <w:rPr>
          <w:rFonts w:ascii="LM Roman 10" w:hAnsi="LM Roman 10"/>
          <w:noProof/>
        </w:rPr>
        <w:t xml:space="preserve">We analyze the results </w:t>
      </w:r>
      <w:r w:rsidR="006C2F93">
        <w:rPr>
          <w:rFonts w:ascii="LM Roman 10" w:hAnsi="LM Roman 10"/>
          <w:noProof/>
        </w:rPr>
        <w:t>by</w:t>
      </w:r>
      <w:r w:rsidR="006C2F93" w:rsidRPr="006C2F93">
        <w:rPr>
          <w:rFonts w:ascii="LM Roman 10" w:hAnsi="LM Roman 10"/>
          <w:noProof/>
        </w:rPr>
        <w:t xml:space="preserve"> compari</w:t>
      </w:r>
      <w:r w:rsidR="00FC7622">
        <w:rPr>
          <w:rFonts w:ascii="LM Roman 10" w:hAnsi="LM Roman 10"/>
          <w:noProof/>
        </w:rPr>
        <w:t>ng</w:t>
      </w:r>
      <w:r w:rsidR="006C2F93" w:rsidRPr="006C2F93">
        <w:rPr>
          <w:rFonts w:ascii="LM Roman 10" w:hAnsi="LM Roman 10"/>
          <w:noProof/>
        </w:rPr>
        <w:t xml:space="preserve"> the past frequency statistics and current results</w:t>
      </w:r>
      <w:r w:rsidR="006C2F93">
        <w:rPr>
          <w:rFonts w:ascii="LM Roman 10" w:hAnsi="LM Roman 10"/>
          <w:noProof/>
        </w:rPr>
        <w:t xml:space="preserve"> as described in the Approach section.</w:t>
      </w:r>
    </w:p>
    <w:p w14:paraId="4C2EC3F9" w14:textId="77777777" w:rsidR="006C2F93" w:rsidRPr="00951682" w:rsidRDefault="006C2F93" w:rsidP="00770D07">
      <w:pPr>
        <w:spacing w:after="0"/>
        <w:jc w:val="both"/>
        <w:rPr>
          <w:rFonts w:ascii="LM Roman 10" w:hAnsi="LM Roman 10"/>
          <w:noProof/>
        </w:rPr>
      </w:pPr>
    </w:p>
    <w:p w14:paraId="546BC997" w14:textId="756BFE01" w:rsidR="004B6EC9" w:rsidRPr="003C4E4C" w:rsidRDefault="00A269F2" w:rsidP="003C4E4C">
      <w:pPr>
        <w:spacing w:after="0"/>
        <w:jc w:val="both"/>
        <w:rPr>
          <w:rFonts w:ascii="LM Roman 10" w:hAnsi="LM Roman 10"/>
          <w:noProof/>
        </w:rPr>
      </w:pPr>
      <w:r w:rsidRPr="00951682">
        <w:rPr>
          <w:rFonts w:ascii="LM Roman 10" w:hAnsi="LM Roman 10"/>
          <w:noProof/>
        </w:rPr>
        <w:t xml:space="preserve">In the sections above, NLP and text mining concepts were presented. The text required for text mining for cybersecurity event detection purposes is gathered from online platforms, as presented in Chapter 1. </w:t>
      </w:r>
    </w:p>
    <w:p w14:paraId="2EA9571A" w14:textId="359F88D0" w:rsidR="009B7663" w:rsidRPr="00844D55" w:rsidRDefault="006D2C6E" w:rsidP="005975E1">
      <w:pPr>
        <w:pStyle w:val="Balk2"/>
      </w:pPr>
      <w:bookmarkStart w:id="82" w:name="_Toc18261485"/>
      <w:r w:rsidRPr="00844D55">
        <w:t>Cybersecu</w:t>
      </w:r>
      <w:r w:rsidR="00A574E4" w:rsidRPr="00844D55">
        <w:t>ri</w:t>
      </w:r>
      <w:r w:rsidRPr="00844D55">
        <w:t xml:space="preserve">ty Related </w:t>
      </w:r>
      <w:r w:rsidR="009B7663" w:rsidRPr="00844D55">
        <w:t>Event Detection</w:t>
      </w:r>
      <w:bookmarkEnd w:id="82"/>
    </w:p>
    <w:p w14:paraId="46B535AD" w14:textId="205BD4EE" w:rsidR="00E22DF3" w:rsidRPr="00844D55" w:rsidRDefault="00E22DF3" w:rsidP="0062246F">
      <w:pPr>
        <w:jc w:val="both"/>
        <w:rPr>
          <w:rFonts w:ascii="LM Roman 10" w:hAnsi="LM Roman 10"/>
          <w:noProof/>
        </w:rPr>
      </w:pPr>
    </w:p>
    <w:p w14:paraId="40F71478" w14:textId="3E5C0421" w:rsidR="00E74C8B" w:rsidRDefault="007541F5" w:rsidP="00191343">
      <w:pPr>
        <w:jc w:val="both"/>
        <w:rPr>
          <w:rFonts w:ascii="LM Roman 10" w:hAnsi="LM Roman 10"/>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w:t>
      </w:r>
      <w:r w:rsidR="00C24A23">
        <w:rPr>
          <w:rFonts w:ascii="LM Roman 10" w:hAnsi="LM Roman 10"/>
          <w:noProof/>
          <w:sz w:val="22"/>
          <w:szCs w:val="18"/>
        </w:rPr>
        <w:t xml:space="preserve"> and process</w:t>
      </w:r>
      <w:r w:rsidRPr="00C70A8E">
        <w:rPr>
          <w:rFonts w:ascii="LM Roman 10" w:hAnsi="LM Roman 10"/>
          <w:noProof/>
          <w:sz w:val="22"/>
          <w:szCs w:val="18"/>
        </w:rPr>
        <w:t xml:space="preserve">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p>
    <w:p w14:paraId="6B1737E2" w14:textId="74C7C765" w:rsidR="00321EBC" w:rsidRDefault="00321EBC" w:rsidP="00191343">
      <w:pPr>
        <w:jc w:val="both"/>
        <w:rPr>
          <w:rFonts w:ascii="LM Roman 10" w:hAnsi="LM Roman 10"/>
          <w:sz w:val="22"/>
          <w:szCs w:val="18"/>
        </w:rPr>
      </w:pPr>
    </w:p>
    <w:p w14:paraId="45A1E553" w14:textId="54173383" w:rsidR="00321EBC" w:rsidRPr="00997AC1" w:rsidRDefault="00321EBC" w:rsidP="00321EBC">
      <w:pPr>
        <w:pStyle w:val="Balk2"/>
      </w:pPr>
      <w:r>
        <w:t xml:space="preserve">Training Data </w:t>
      </w:r>
      <w:bookmarkStart w:id="83" w:name="_GoBack"/>
      <w:bookmarkEnd w:id="83"/>
    </w:p>
    <w:p w14:paraId="2F3955EB" w14:textId="77777777" w:rsidR="00321EBC" w:rsidRDefault="00321EBC" w:rsidP="00191343">
      <w:pPr>
        <w:jc w:val="both"/>
        <w:rPr>
          <w:rFonts w:ascii="LM Roman 10" w:hAnsi="LM Roman 10"/>
          <w:sz w:val="22"/>
          <w:szCs w:val="18"/>
        </w:rPr>
      </w:pPr>
    </w:p>
    <w:p w14:paraId="10751305" w14:textId="77777777" w:rsidR="00FC7622" w:rsidRDefault="00FC7622" w:rsidP="00191343">
      <w:pPr>
        <w:jc w:val="both"/>
        <w:rPr>
          <w:rFonts w:ascii="LM Roman 10" w:hAnsi="LM Roman 10"/>
          <w:sz w:val="22"/>
          <w:szCs w:val="18"/>
        </w:rPr>
      </w:pPr>
    </w:p>
    <w:p w14:paraId="60558D22" w14:textId="77777777" w:rsidR="00E74C8B" w:rsidRDefault="00E74C8B" w:rsidP="00191343">
      <w:pPr>
        <w:jc w:val="both"/>
        <w:rPr>
          <w:rFonts w:ascii="LM Roman 10" w:hAnsi="LM Roman 10"/>
          <w:sz w:val="22"/>
          <w:szCs w:val="18"/>
        </w:rPr>
      </w:pPr>
    </w:p>
    <w:p w14:paraId="63EDBEFB" w14:textId="77777777" w:rsidR="00951682" w:rsidRPr="00951682" w:rsidRDefault="00951682" w:rsidP="00951682">
      <w:pPr>
        <w:spacing w:after="0"/>
        <w:rPr>
          <w:rFonts w:ascii="LM Roman 10" w:hAnsi="LM Roman 10"/>
          <w:iCs/>
          <w:noProof/>
        </w:rPr>
      </w:pPr>
    </w:p>
    <w:p w14:paraId="32C4929A" w14:textId="77777777" w:rsidR="00951682" w:rsidRPr="00951682" w:rsidRDefault="00951682" w:rsidP="00951682">
      <w:pPr>
        <w:spacing w:after="0"/>
        <w:rPr>
          <w:rFonts w:ascii="LM Roman 10" w:hAnsi="LM Roman 10"/>
          <w:iCs/>
          <w:noProof/>
        </w:rPr>
      </w:pPr>
    </w:p>
    <w:p w14:paraId="3A38FB9B" w14:textId="77777777" w:rsidR="00951682" w:rsidRPr="00951682" w:rsidRDefault="00951682" w:rsidP="00951682">
      <w:pPr>
        <w:spacing w:after="0"/>
        <w:rPr>
          <w:rFonts w:ascii="LM Roman 10" w:hAnsi="LM Roman 10"/>
          <w:iCs/>
          <w:noProof/>
        </w:rPr>
      </w:pPr>
    </w:p>
    <w:p w14:paraId="37194519" w14:textId="77777777" w:rsidR="00951682" w:rsidRPr="00951682" w:rsidRDefault="00951682" w:rsidP="00951682">
      <w:pPr>
        <w:spacing w:after="0"/>
        <w:rPr>
          <w:rFonts w:ascii="LM Roman 10" w:hAnsi="LM Roman 10"/>
          <w:iCs/>
          <w:noProof/>
        </w:rPr>
      </w:pPr>
    </w:p>
    <w:p w14:paraId="5F7C971D" w14:textId="77777777" w:rsidR="00951682" w:rsidRPr="00951682" w:rsidRDefault="00951682" w:rsidP="00951682">
      <w:pPr>
        <w:spacing w:after="0"/>
        <w:rPr>
          <w:rFonts w:ascii="LM Roman 10" w:hAnsi="LM Roman 10"/>
          <w:iCs/>
          <w:noProof/>
        </w:rPr>
      </w:pPr>
    </w:p>
    <w:p w14:paraId="49BE14DE" w14:textId="77777777" w:rsidR="00951682" w:rsidRPr="00951682" w:rsidRDefault="00951682" w:rsidP="00951682">
      <w:pPr>
        <w:spacing w:after="0"/>
        <w:rPr>
          <w:rFonts w:ascii="LM Roman 10" w:hAnsi="LM Roman 10"/>
          <w:iCs/>
          <w:noProof/>
        </w:rPr>
      </w:pPr>
    </w:p>
    <w:p w14:paraId="1C33609E" w14:textId="77777777" w:rsidR="00951682" w:rsidRPr="00951682" w:rsidRDefault="00951682" w:rsidP="00951682">
      <w:pPr>
        <w:spacing w:after="0"/>
        <w:rPr>
          <w:rFonts w:ascii="LM Roman 10" w:hAnsi="LM Roman 10"/>
          <w:iCs/>
          <w:noProof/>
        </w:rPr>
      </w:pPr>
    </w:p>
    <w:p w14:paraId="7A0E4A50" w14:textId="77777777" w:rsidR="00951682" w:rsidRPr="00951682" w:rsidRDefault="00951682" w:rsidP="00951682">
      <w:pPr>
        <w:spacing w:after="0"/>
        <w:rPr>
          <w:rFonts w:ascii="LM Roman 10" w:hAnsi="LM Roman 10"/>
          <w:iCs/>
          <w:noProof/>
        </w:rPr>
      </w:pPr>
    </w:p>
    <w:p w14:paraId="1145D2C1" w14:textId="77777777" w:rsidR="00951682" w:rsidRPr="00951682" w:rsidRDefault="00951682" w:rsidP="00951682">
      <w:pPr>
        <w:spacing w:after="0"/>
        <w:rPr>
          <w:rFonts w:ascii="LM Roman 10" w:hAnsi="LM Roman 10"/>
          <w:iCs/>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511FAC14" w14:textId="471962AB"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425EB1D4" w14:textId="45D8EC87" w:rsidR="0062246F" w:rsidRPr="00844D55" w:rsidRDefault="0062246F" w:rsidP="009B7663">
      <w:pPr>
        <w:spacing w:after="0"/>
        <w:rPr>
          <w:rFonts w:ascii="LM Roman 10" w:hAnsi="LM Roman 10"/>
          <w:noProof/>
        </w:rPr>
      </w:pPr>
    </w:p>
    <w:p w14:paraId="2DF6E111" w14:textId="732523D6" w:rsidR="0062246F" w:rsidRPr="00844D55" w:rsidRDefault="0062246F" w:rsidP="009B7663">
      <w:pPr>
        <w:spacing w:after="0"/>
        <w:rPr>
          <w:rFonts w:ascii="LM Roman 10" w:hAnsi="LM Roman 10"/>
          <w:noProof/>
        </w:rPr>
      </w:pPr>
    </w:p>
    <w:p w14:paraId="72DCC0B3" w14:textId="19D98BE4" w:rsidR="0062246F" w:rsidRPr="00844D55" w:rsidRDefault="0062246F" w:rsidP="009B7663">
      <w:pPr>
        <w:spacing w:after="0"/>
        <w:rPr>
          <w:rFonts w:ascii="LM Roman 10" w:hAnsi="LM Roman 10"/>
          <w:noProof/>
        </w:rPr>
      </w:pPr>
    </w:p>
    <w:p w14:paraId="49D85CDB" w14:textId="0C6F0BCA" w:rsidR="0062246F" w:rsidRPr="00844D55" w:rsidRDefault="0062246F" w:rsidP="009B7663">
      <w:pPr>
        <w:spacing w:after="0"/>
        <w:rPr>
          <w:rFonts w:ascii="LM Roman 10" w:hAnsi="LM Roman 10"/>
          <w:noProof/>
        </w:rPr>
      </w:pPr>
    </w:p>
    <w:p w14:paraId="1B23E9C6" w14:textId="4BCC1CE8" w:rsidR="0062246F" w:rsidRPr="00844D55" w:rsidRDefault="0062246F" w:rsidP="009B7663">
      <w:pPr>
        <w:spacing w:after="0"/>
        <w:rPr>
          <w:rFonts w:ascii="LM Roman 10" w:hAnsi="LM Roman 10"/>
          <w:noProof/>
        </w:rPr>
      </w:pPr>
    </w:p>
    <w:p w14:paraId="707DD129" w14:textId="25CE0CC7" w:rsidR="0062246F" w:rsidRPr="00844D55" w:rsidRDefault="0062246F" w:rsidP="009B7663">
      <w:pPr>
        <w:spacing w:after="0"/>
        <w:rPr>
          <w:rFonts w:ascii="LM Roman 10" w:hAnsi="LM Roman 10"/>
          <w:noProof/>
        </w:rPr>
      </w:pPr>
    </w:p>
    <w:p w14:paraId="6CCD03EF" w14:textId="101CD945" w:rsidR="0062246F" w:rsidRPr="00844D55" w:rsidRDefault="0062246F" w:rsidP="009B7663">
      <w:pPr>
        <w:spacing w:after="0"/>
        <w:rPr>
          <w:rFonts w:ascii="LM Roman 10" w:hAnsi="LM Roman 10"/>
          <w:noProof/>
        </w:rPr>
      </w:pPr>
    </w:p>
    <w:p w14:paraId="3DC7DFD8" w14:textId="37E328A7" w:rsidR="0062246F" w:rsidRPr="00844D55" w:rsidRDefault="0062246F" w:rsidP="009B7663">
      <w:pPr>
        <w:spacing w:after="0"/>
        <w:rPr>
          <w:rFonts w:ascii="LM Roman 10" w:hAnsi="LM Roman 10"/>
          <w:noProof/>
        </w:rPr>
      </w:pPr>
    </w:p>
    <w:p w14:paraId="209B5793" w14:textId="027B7221" w:rsidR="0062246F" w:rsidRPr="00844D55" w:rsidRDefault="0062246F" w:rsidP="009B7663">
      <w:pPr>
        <w:spacing w:after="0"/>
        <w:rPr>
          <w:rFonts w:ascii="LM Roman 10" w:hAnsi="LM Roman 10"/>
          <w:noProof/>
        </w:rPr>
      </w:pPr>
    </w:p>
    <w:p w14:paraId="54D619A7" w14:textId="34A30851" w:rsidR="0062246F" w:rsidRPr="00844D55" w:rsidRDefault="0062246F" w:rsidP="009B7663">
      <w:pPr>
        <w:spacing w:after="0"/>
        <w:rPr>
          <w:rFonts w:ascii="LM Roman 10" w:hAnsi="LM Roman 10"/>
          <w:noProof/>
        </w:rPr>
      </w:pPr>
    </w:p>
    <w:p w14:paraId="6D82E470" w14:textId="518294CC" w:rsidR="0062246F" w:rsidRPr="00844D55" w:rsidRDefault="0062246F" w:rsidP="009B7663">
      <w:pPr>
        <w:spacing w:after="0"/>
        <w:rPr>
          <w:rFonts w:ascii="LM Roman 10" w:hAnsi="LM Roman 10"/>
          <w:noProof/>
        </w:rPr>
      </w:pPr>
    </w:p>
    <w:p w14:paraId="1993368B" w14:textId="3FA04392" w:rsidR="0062246F" w:rsidRPr="00844D55" w:rsidRDefault="0062246F" w:rsidP="009B7663">
      <w:pPr>
        <w:spacing w:after="0"/>
        <w:rPr>
          <w:rFonts w:ascii="LM Roman 10" w:hAnsi="LM Roman 10"/>
          <w:noProof/>
        </w:rPr>
      </w:pPr>
    </w:p>
    <w:p w14:paraId="024D000D" w14:textId="5F079530" w:rsidR="0062246F" w:rsidRPr="00844D55" w:rsidRDefault="0062246F" w:rsidP="009B7663">
      <w:pPr>
        <w:spacing w:after="0"/>
        <w:rPr>
          <w:rFonts w:ascii="LM Roman 10" w:hAnsi="LM Roman 10"/>
          <w:noProof/>
        </w:rPr>
      </w:pPr>
    </w:p>
    <w:p w14:paraId="40F3418F" w14:textId="4F26E3BD" w:rsidR="0062246F" w:rsidRPr="00844D55" w:rsidRDefault="0062246F" w:rsidP="009B7663">
      <w:pPr>
        <w:spacing w:after="0"/>
        <w:rPr>
          <w:rFonts w:ascii="LM Roman 10" w:hAnsi="LM Roman 10"/>
          <w:noProof/>
        </w:rPr>
      </w:pPr>
    </w:p>
    <w:p w14:paraId="0176B727" w14:textId="77777777" w:rsidR="0062246F" w:rsidRPr="00940307" w:rsidRDefault="0062246F" w:rsidP="009B7663">
      <w:pPr>
        <w:spacing w:after="0"/>
        <w:rPr>
          <w:rFonts w:ascii="LM Roman 10" w:hAnsi="LM Roman 10"/>
          <w:noProof/>
          <w:sz w:val="28"/>
          <w:szCs w:val="22"/>
        </w:rPr>
      </w:pPr>
    </w:p>
    <w:p w14:paraId="13B5C22E" w14:textId="77777777" w:rsidR="00CB593B" w:rsidRPr="00940307" w:rsidRDefault="00CB593B" w:rsidP="003B0FD0">
      <w:pPr>
        <w:jc w:val="center"/>
        <w:rPr>
          <w:rFonts w:ascii="LM Roman 10" w:hAnsi="LM Roman 10"/>
          <w:b/>
          <w:noProof/>
          <w:sz w:val="28"/>
          <w:szCs w:val="22"/>
        </w:rPr>
      </w:pPr>
    </w:p>
    <w:p w14:paraId="4155913F" w14:textId="77777777" w:rsidR="00CB593B" w:rsidRPr="00940307" w:rsidRDefault="00CB593B" w:rsidP="003B0FD0">
      <w:pPr>
        <w:jc w:val="center"/>
        <w:rPr>
          <w:rFonts w:ascii="LM Roman 10" w:hAnsi="LM Roman 10"/>
          <w:b/>
          <w:noProof/>
          <w:sz w:val="28"/>
          <w:szCs w:val="22"/>
        </w:rPr>
      </w:pPr>
    </w:p>
    <w:p w14:paraId="6AEC100C" w14:textId="5512CF83" w:rsidR="00CB593B" w:rsidRDefault="00CB593B" w:rsidP="003B0FD0">
      <w:pPr>
        <w:jc w:val="center"/>
        <w:rPr>
          <w:rFonts w:ascii="LM Roman 10" w:hAnsi="LM Roman 10"/>
          <w:b/>
          <w:noProof/>
          <w:sz w:val="28"/>
          <w:szCs w:val="22"/>
        </w:rPr>
      </w:pPr>
    </w:p>
    <w:p w14:paraId="4DAFA7C2" w14:textId="4AFC5BEE" w:rsidR="00E74C8B" w:rsidRDefault="00E74C8B" w:rsidP="003B0FD0">
      <w:pPr>
        <w:jc w:val="center"/>
        <w:rPr>
          <w:rFonts w:ascii="LM Roman 10" w:hAnsi="LM Roman 10"/>
          <w:b/>
          <w:noProof/>
          <w:sz w:val="28"/>
          <w:szCs w:val="22"/>
        </w:rPr>
      </w:pPr>
    </w:p>
    <w:p w14:paraId="4E5FA522" w14:textId="1E88D45D" w:rsidR="003C4E4C" w:rsidRDefault="003C4E4C" w:rsidP="003B0FD0">
      <w:pPr>
        <w:jc w:val="center"/>
        <w:rPr>
          <w:rFonts w:ascii="LM Roman 10" w:hAnsi="LM Roman 10"/>
          <w:b/>
          <w:noProof/>
          <w:sz w:val="28"/>
          <w:szCs w:val="22"/>
        </w:rPr>
      </w:pPr>
    </w:p>
    <w:p w14:paraId="0247C563" w14:textId="166C1307" w:rsidR="003C4E4C" w:rsidRDefault="003C4E4C" w:rsidP="003B0FD0">
      <w:pPr>
        <w:jc w:val="center"/>
        <w:rPr>
          <w:rFonts w:ascii="LM Roman 10" w:hAnsi="LM Roman 10"/>
          <w:b/>
          <w:noProof/>
          <w:sz w:val="28"/>
          <w:szCs w:val="22"/>
        </w:rPr>
      </w:pPr>
    </w:p>
    <w:p w14:paraId="4B229F87" w14:textId="77777777" w:rsidR="003C4E4C" w:rsidRDefault="003C4E4C" w:rsidP="003B0FD0">
      <w:pPr>
        <w:jc w:val="center"/>
        <w:rPr>
          <w:rFonts w:ascii="LM Roman 10" w:hAnsi="LM Roman 10"/>
          <w:b/>
          <w:noProof/>
          <w:sz w:val="28"/>
          <w:szCs w:val="22"/>
        </w:rPr>
      </w:pPr>
    </w:p>
    <w:p w14:paraId="7C22E6F8" w14:textId="6203B1B3" w:rsidR="00E74C8B" w:rsidRDefault="00E74C8B" w:rsidP="003B0FD0">
      <w:pPr>
        <w:jc w:val="center"/>
        <w:rPr>
          <w:rFonts w:ascii="LM Roman 10" w:hAnsi="LM Roman 10"/>
          <w:b/>
          <w:noProof/>
          <w:sz w:val="28"/>
          <w:szCs w:val="22"/>
        </w:rPr>
      </w:pPr>
    </w:p>
    <w:p w14:paraId="42C518BD" w14:textId="77777777" w:rsidR="00E74C8B" w:rsidRPr="00940307" w:rsidRDefault="00E74C8B" w:rsidP="003B0FD0">
      <w:pPr>
        <w:jc w:val="center"/>
        <w:rPr>
          <w:rFonts w:ascii="LM Roman 10" w:hAnsi="LM Roman 10"/>
          <w:b/>
          <w:noProof/>
          <w:sz w:val="28"/>
          <w:szCs w:val="22"/>
        </w:rPr>
      </w:pPr>
    </w:p>
    <w:p w14:paraId="69491D38" w14:textId="78F7B097"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 xml:space="preserve">CHAPTER </w:t>
      </w:r>
      <w:r w:rsidR="009A364D">
        <w:rPr>
          <w:rFonts w:ascii="LM Roman 10" w:hAnsi="LM Roman 10"/>
          <w:b/>
          <w:noProof/>
          <w:sz w:val="28"/>
          <w:szCs w:val="22"/>
        </w:rPr>
        <w:t>4</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84" w:name="_Toc18261487"/>
      <w:r w:rsidRPr="00940307">
        <w:t>IMPLEM</w:t>
      </w:r>
      <w:r w:rsidR="00101F67" w:rsidRPr="00940307">
        <w:t>E</w:t>
      </w:r>
      <w:r w:rsidRPr="00940307">
        <w:t>NTATION</w:t>
      </w:r>
      <w:bookmarkEnd w:id="84"/>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7F70AE">
      <w:pPr>
        <w:pStyle w:val="Balk2"/>
      </w:pPr>
      <w:bookmarkStart w:id="85" w:name="_Toc18261488"/>
      <w:r w:rsidRPr="00940307">
        <w:t>Multi</w:t>
      </w:r>
      <w:r w:rsidR="0061523F">
        <w:t>-</w:t>
      </w:r>
      <w:r w:rsidRPr="00940307">
        <w:t xml:space="preserve">Process </w:t>
      </w:r>
      <w:r w:rsidRPr="007F70AE">
        <w:t>Architecture</w:t>
      </w:r>
      <w:bookmarkEnd w:id="85"/>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191343">
      <w:pPr>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w:t>
      </w:r>
      <w:proofErr w:type="spellStart"/>
      <w:r w:rsidR="00881294" w:rsidRPr="00940307">
        <w:rPr>
          <w:rFonts w:ascii="LM Roman 10" w:hAnsi="LM Roman 10"/>
          <w:sz w:val="22"/>
          <w:szCs w:val="18"/>
        </w:rPr>
        <w:t>Hurriyet</w:t>
      </w:r>
      <w:proofErr w:type="spellEnd"/>
      <w:r w:rsidR="00881294" w:rsidRPr="00940307">
        <w:rPr>
          <w:rFonts w:ascii="LM Roman 10" w:hAnsi="LM Roman 10"/>
          <w:sz w:val="22"/>
          <w:szCs w:val="18"/>
        </w:rPr>
        <w:t xml:space="preserve">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86" w:name="_Hlk10997984"/>
      <w:bookmarkStart w:id="87" w:name="_Toc18261489"/>
      <w:r w:rsidRPr="00940307">
        <w:t xml:space="preserve">Twitter API Stream to Database </w:t>
      </w:r>
      <w:bookmarkEnd w:id="86"/>
      <w:r w:rsidRPr="00940307">
        <w:t>Process</w:t>
      </w:r>
      <w:bookmarkEnd w:id="87"/>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48"/>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BEBA8EAE-BF5A-486C-A8C5-ECC9F3942E4B}">
                          <a14:imgProps xmlns:a14="http://schemas.microsoft.com/office/drawing/2010/main">
                            <a14:imgLayer r:embed="rId5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3D47CFCB" w:rsidR="00FC3F3F" w:rsidRPr="00940307" w:rsidRDefault="001E5C5E" w:rsidP="001E5C5E">
      <w:pPr>
        <w:pStyle w:val="ResimYazs"/>
        <w:jc w:val="center"/>
        <w:rPr>
          <w:rFonts w:ascii="LM Roman 10" w:hAnsi="LM Roman 10"/>
          <w:sz w:val="22"/>
          <w:szCs w:val="20"/>
        </w:rPr>
      </w:pPr>
      <w:bookmarkStart w:id="88" w:name="_Toc18261574"/>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2</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88"/>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89" w:name="_Toc18261490"/>
      <w:proofErr w:type="spellStart"/>
      <w:r w:rsidRPr="00940307">
        <w:lastRenderedPageBreak/>
        <w:t>Hurriyet</w:t>
      </w:r>
      <w:proofErr w:type="spellEnd"/>
      <w:r w:rsidRPr="00940307">
        <w:t xml:space="preserve"> API Stream to Database Process</w:t>
      </w:r>
      <w:bookmarkEnd w:id="89"/>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191343">
      <w:pPr>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w:t>
      </w:r>
      <w:proofErr w:type="spellStart"/>
      <w:r w:rsidRPr="00DE2EC6">
        <w:rPr>
          <w:rFonts w:ascii="LM Roman 10" w:hAnsi="LM Roman 10"/>
          <w:sz w:val="22"/>
          <w:szCs w:val="18"/>
        </w:rPr>
        <w:t>Hurriyet</w:t>
      </w:r>
      <w:proofErr w:type="spellEnd"/>
      <w:r w:rsidRPr="00DE2EC6">
        <w:rPr>
          <w:rFonts w:ascii="LM Roman 10" w:hAnsi="LM Roman 10"/>
          <w:sz w:val="22"/>
          <w:szCs w:val="18"/>
        </w:rPr>
        <w:t xml:space="preserve">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90"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90"/>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30A47A82"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91" w:name="_Toc18261575"/>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3</w:t>
      </w:r>
      <w:r w:rsidRPr="00940307">
        <w:rPr>
          <w:rFonts w:ascii="LM Roman 10" w:hAnsi="LM Roman 10"/>
          <w:sz w:val="22"/>
          <w:szCs w:val="20"/>
        </w:rPr>
        <w:fldChar w:fldCharType="end"/>
      </w:r>
      <w:r w:rsidRPr="00940307">
        <w:rPr>
          <w:rFonts w:ascii="LM Roman 10" w:hAnsi="LM Roman 10"/>
          <w:sz w:val="22"/>
          <w:szCs w:val="20"/>
        </w:rPr>
        <w:t xml:space="preserve"> Sample Stored </w:t>
      </w:r>
      <w:proofErr w:type="spellStart"/>
      <w:r w:rsidRPr="00940307">
        <w:rPr>
          <w:rFonts w:ascii="LM Roman 10" w:hAnsi="LM Roman 10"/>
          <w:sz w:val="22"/>
          <w:szCs w:val="20"/>
        </w:rPr>
        <w:t>Hurriyet</w:t>
      </w:r>
      <w:proofErr w:type="spellEnd"/>
      <w:r w:rsidRPr="00940307">
        <w:rPr>
          <w:rFonts w:ascii="LM Roman 10" w:hAnsi="LM Roman 10"/>
          <w:sz w:val="22"/>
          <w:szCs w:val="20"/>
        </w:rPr>
        <w:t xml:space="preserve"> Newspaper Data in the Database File</w:t>
      </w:r>
      <w:bookmarkEnd w:id="91"/>
    </w:p>
    <w:p w14:paraId="0A453F5F" w14:textId="77777777" w:rsidR="001E54E9" w:rsidRPr="00FC2393" w:rsidRDefault="001E54E9" w:rsidP="00FC2393">
      <w:pPr>
        <w:pStyle w:val="Balk3"/>
      </w:pPr>
      <w:bookmarkStart w:id="92" w:name="_Toc18261491"/>
      <w:r w:rsidRPr="00FC2393">
        <w:lastRenderedPageBreak/>
        <w:t>ITU NLP API Normalization Process</w:t>
      </w:r>
      <w:bookmarkEnd w:id="92"/>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93" w:name="_Toc18261492"/>
      <w:r w:rsidRPr="00940307">
        <w:t>Security Events Web Portal Process</w:t>
      </w:r>
      <w:bookmarkEnd w:id="93"/>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94" w:name="_Toc18261493"/>
      <w:r w:rsidRPr="00940307">
        <w:t>Microservice Architecture</w:t>
      </w:r>
      <w:bookmarkEnd w:id="94"/>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191343">
      <w:pPr>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w:t>
      </w:r>
      <w:proofErr w:type="spellStart"/>
      <w:r w:rsidRPr="00940307">
        <w:rPr>
          <w:rFonts w:ascii="LM Roman 10" w:hAnsi="LM Roman 10"/>
          <w:sz w:val="22"/>
          <w:szCs w:val="22"/>
        </w:rPr>
        <w:t>Hurriyet</w:t>
      </w:r>
      <w:proofErr w:type="spellEnd"/>
      <w:r w:rsidRPr="00940307">
        <w:rPr>
          <w:rFonts w:ascii="LM Roman 10" w:hAnsi="LM Roman 10"/>
          <w:sz w:val="22"/>
          <w:szCs w:val="22"/>
        </w:rPr>
        <w:t xml:space="preserve">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191343">
      <w:pPr>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39EAF950" w14:textId="1962CB08" w:rsidR="009D5871" w:rsidRPr="00940307" w:rsidRDefault="001E54E9" w:rsidP="00191343">
      <w:pPr>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 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7E13C440" w14:textId="77777777" w:rsidR="009E5244" w:rsidRPr="00940307" w:rsidRDefault="009E5244" w:rsidP="0062246F">
      <w:pPr>
        <w:ind w:firstLine="576"/>
        <w:jc w:val="both"/>
        <w:rPr>
          <w:rFonts w:ascii="LM Roman 10" w:hAnsi="LM Roman 10"/>
          <w:lang w:val="tr-TR"/>
        </w:rPr>
      </w:pPr>
    </w:p>
    <w:p w14:paraId="5BECFE5E" w14:textId="06428F08" w:rsidR="009D5871" w:rsidRPr="00940307" w:rsidRDefault="00D131B4" w:rsidP="005975E1">
      <w:pPr>
        <w:pStyle w:val="Balk2"/>
      </w:pPr>
      <w:bookmarkStart w:id="95" w:name="_Toc18261494"/>
      <w:r w:rsidRPr="00940307">
        <w:t>Database Architecture of the System</w:t>
      </w:r>
      <w:bookmarkEnd w:id="95"/>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191343">
      <w:pPr>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96" w:name="_Toc18261495"/>
      <w:r w:rsidRPr="00940307">
        <w:t>Source Column of the Database</w:t>
      </w:r>
      <w:bookmarkEnd w:id="96"/>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91343">
      <w:pPr>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proofErr w:type="spellStart"/>
      <w:r w:rsidR="00E31108" w:rsidRPr="00940307">
        <w:rPr>
          <w:rFonts w:ascii="LM Roman 10" w:hAnsi="LM Roman 10"/>
          <w:sz w:val="22"/>
          <w:szCs w:val="18"/>
        </w:rPr>
        <w:t>H</w:t>
      </w:r>
      <w:r w:rsidRPr="00940307">
        <w:rPr>
          <w:rFonts w:ascii="LM Roman 10" w:hAnsi="LM Roman 10"/>
          <w:sz w:val="22"/>
          <w:szCs w:val="18"/>
        </w:rPr>
        <w:t>urriyet</w:t>
      </w:r>
      <w:proofErr w:type="spellEnd"/>
      <w:r w:rsidRPr="00940307">
        <w:rPr>
          <w:rFonts w:ascii="LM Roman 10" w:hAnsi="LM Roman 10"/>
          <w:sz w:val="22"/>
          <w:szCs w:val="18"/>
        </w:rPr>
        <w:t xml:space="preserve">” if the source of the row is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97" w:name="_Toc18261496"/>
      <w:r w:rsidRPr="00940307">
        <w:t>Date Column of the Database</w:t>
      </w:r>
      <w:bookmarkEnd w:id="97"/>
      <w:r w:rsidRPr="00940307">
        <w:t xml:space="preserve"> </w:t>
      </w:r>
    </w:p>
    <w:p w14:paraId="2F0238A0" w14:textId="03430BC0" w:rsidR="008E257F" w:rsidRPr="00940307" w:rsidRDefault="008E257F" w:rsidP="0062246F">
      <w:pPr>
        <w:jc w:val="both"/>
        <w:rPr>
          <w:rFonts w:ascii="LM Roman 10" w:hAnsi="LM Roman 10"/>
        </w:rPr>
      </w:pPr>
    </w:p>
    <w:p w14:paraId="21BB48EF" w14:textId="2A9FC82A" w:rsidR="00D131B4" w:rsidRPr="00940307" w:rsidRDefault="00F913EE" w:rsidP="00191343">
      <w:pPr>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98" w:name="_Toc18261497"/>
      <w:proofErr w:type="spellStart"/>
      <w:r w:rsidRPr="00940307">
        <w:t>UserName</w:t>
      </w:r>
      <w:proofErr w:type="spellEnd"/>
      <w:r w:rsidRPr="00940307">
        <w:t xml:space="preserve"> Column of the Database</w:t>
      </w:r>
      <w:bookmarkEnd w:id="98"/>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191343">
      <w:pPr>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 xml:space="preserve">username. However, there is no user in </w:t>
      </w:r>
      <w:proofErr w:type="spellStart"/>
      <w:r w:rsidR="006F0209" w:rsidRPr="00940307">
        <w:rPr>
          <w:rFonts w:ascii="LM Roman 10" w:hAnsi="LM Roman 10"/>
          <w:sz w:val="22"/>
          <w:szCs w:val="18"/>
        </w:rPr>
        <w:t>Hurriyet</w:t>
      </w:r>
      <w:proofErr w:type="spellEnd"/>
      <w:r w:rsidR="006F0209" w:rsidRPr="00940307">
        <w:rPr>
          <w:rFonts w:ascii="LM Roman 10" w:hAnsi="LM Roman 10"/>
          <w:sz w:val="22"/>
          <w:szCs w:val="18"/>
        </w:rPr>
        <w:t xml:space="preserve">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191343">
      <w:pPr>
        <w:jc w:val="both"/>
        <w:rPr>
          <w:rFonts w:ascii="LM Roman 10" w:hAnsi="LM Roman 10"/>
          <w:sz w:val="22"/>
          <w:szCs w:val="18"/>
        </w:rPr>
      </w:pPr>
      <w:r w:rsidRPr="00940307">
        <w:rPr>
          <w:rFonts w:ascii="LM Roman 10" w:hAnsi="LM Roman 10"/>
          <w:sz w:val="22"/>
          <w:szCs w:val="18"/>
        </w:rPr>
        <w:lastRenderedPageBreak/>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99" w:name="_Toc18261498"/>
      <w:r w:rsidRPr="00940307">
        <w:t>Title Column of the Database</w:t>
      </w:r>
      <w:bookmarkEnd w:id="99"/>
      <w:r w:rsidRPr="00940307">
        <w:t xml:space="preserve"> </w:t>
      </w:r>
    </w:p>
    <w:p w14:paraId="754016DF" w14:textId="71E7162A" w:rsidR="005062FD" w:rsidRPr="00940307" w:rsidRDefault="005062FD" w:rsidP="0062246F">
      <w:pPr>
        <w:jc w:val="both"/>
        <w:rPr>
          <w:rFonts w:ascii="LM Roman 10" w:hAnsi="LM Roman 10"/>
        </w:rPr>
      </w:pPr>
    </w:p>
    <w:p w14:paraId="494A2CFD" w14:textId="17FF5722" w:rsidR="005062FD" w:rsidRPr="00940307" w:rsidRDefault="00EE4E16" w:rsidP="00191343">
      <w:pPr>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100" w:name="_Toc18261499"/>
      <w:r w:rsidRPr="00940307">
        <w:t>Text Column of the Database</w:t>
      </w:r>
      <w:bookmarkEnd w:id="100"/>
      <w:r w:rsidRPr="00940307">
        <w:t xml:space="preserve"> </w:t>
      </w:r>
    </w:p>
    <w:p w14:paraId="0D5E336A" w14:textId="77777777" w:rsidR="005062FD" w:rsidRPr="00940307" w:rsidRDefault="005062FD" w:rsidP="0062246F">
      <w:pPr>
        <w:jc w:val="both"/>
        <w:rPr>
          <w:rFonts w:ascii="LM Roman 10" w:hAnsi="LM Roman 10"/>
        </w:rPr>
      </w:pPr>
    </w:p>
    <w:p w14:paraId="045AA44F" w14:textId="041AB483" w:rsidR="00203097" w:rsidRDefault="00F913EE" w:rsidP="0062246F">
      <w:pPr>
        <w:jc w:val="both"/>
        <w:rPr>
          <w:rFonts w:ascii="LM Roman 10" w:hAnsi="LM Roman 10"/>
          <w:sz w:val="22"/>
          <w:szCs w:val="18"/>
        </w:rPr>
      </w:pPr>
      <w:r w:rsidRPr="00940307">
        <w:rPr>
          <w:rFonts w:ascii="LM Roman 10" w:hAnsi="LM Roman 10"/>
          <w:sz w:val="22"/>
          <w:szCs w:val="18"/>
        </w:rPr>
        <w:t xml:space="preserve">This column must be filled because both newspapers and Twitter stream data has text. For Twitter data, this column is filled with Tweets. On the other hand, for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data, this column is filled with news texts.</w:t>
      </w:r>
    </w:p>
    <w:p w14:paraId="0F8BB70C" w14:textId="77777777" w:rsidR="001F0FD4" w:rsidRPr="00203097" w:rsidRDefault="001F0FD4" w:rsidP="0062246F">
      <w:pPr>
        <w:jc w:val="both"/>
        <w:rPr>
          <w:rFonts w:ascii="LM Roman 10" w:hAnsi="LM Roman 10"/>
          <w:sz w:val="22"/>
          <w:szCs w:val="18"/>
        </w:rPr>
      </w:pPr>
    </w:p>
    <w:p w14:paraId="47F82556" w14:textId="10402662" w:rsidR="00D131B4" w:rsidRPr="00940307" w:rsidRDefault="00D131B4" w:rsidP="00940307">
      <w:pPr>
        <w:pStyle w:val="Balk3"/>
      </w:pPr>
      <w:bookmarkStart w:id="101" w:name="_Toc18261500"/>
      <w:r w:rsidRPr="00940307">
        <w:t>Status Column of the Database</w:t>
      </w:r>
      <w:bookmarkEnd w:id="101"/>
      <w:r w:rsidRPr="00940307">
        <w:t xml:space="preserve"> </w:t>
      </w:r>
    </w:p>
    <w:p w14:paraId="5075883B" w14:textId="77777777" w:rsidR="00D131B4" w:rsidRPr="00940307" w:rsidRDefault="00D131B4" w:rsidP="0062246F">
      <w:pPr>
        <w:jc w:val="both"/>
        <w:rPr>
          <w:rFonts w:ascii="LM Roman 10" w:hAnsi="LM Roman 10"/>
        </w:rPr>
      </w:pPr>
    </w:p>
    <w:p w14:paraId="5F1B1B09" w14:textId="39BE7C1C" w:rsidR="00C3211D" w:rsidRPr="00940307" w:rsidRDefault="00F913EE" w:rsidP="00191343">
      <w:pPr>
        <w:ind w:firstLine="720"/>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tbl>
      <w:tblPr>
        <w:tblStyle w:val="KlavuzuTablo4-Vurgu5"/>
        <w:tblW w:w="0" w:type="auto"/>
        <w:jc w:val="center"/>
        <w:tblLook w:val="04A0" w:firstRow="1" w:lastRow="0" w:firstColumn="1" w:lastColumn="0" w:noHBand="0" w:noVBand="1"/>
      </w:tblPr>
      <w:tblGrid>
        <w:gridCol w:w="4272"/>
        <w:gridCol w:w="4272"/>
      </w:tblGrid>
      <w:tr w:rsidR="00EA1FAE" w:rsidRPr="00940307"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4272"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4272"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4272"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4272"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673124F" w14:textId="496A47F3" w:rsidR="00195787" w:rsidRPr="00940307" w:rsidRDefault="00A84754" w:rsidP="00D65F3A">
      <w:pPr>
        <w:pStyle w:val="Balk2"/>
      </w:pPr>
      <w:bookmarkStart w:id="102" w:name="_Toc18261501"/>
      <w:r w:rsidRPr="00940307">
        <w:lastRenderedPageBreak/>
        <w:t>User Interface</w:t>
      </w:r>
      <w:r w:rsidR="00A64CB5" w:rsidRPr="00940307">
        <w:t xml:space="preserve"> of the System</w:t>
      </w:r>
      <w:bookmarkEnd w:id="102"/>
      <w:r w:rsidR="00A64CB5" w:rsidRPr="00940307">
        <w:t xml:space="preserve"> </w:t>
      </w:r>
    </w:p>
    <w:p w14:paraId="07379D60" w14:textId="4A5C4EA6" w:rsidR="004B6EC9" w:rsidRDefault="00195787" w:rsidP="00203097">
      <w:pPr>
        <w:ind w:firstLine="576"/>
        <w:jc w:val="both"/>
        <w:rPr>
          <w:rFonts w:ascii="LM Roman 10" w:hAnsi="LM Roman 10"/>
          <w:sz w:val="22"/>
          <w:szCs w:val="18"/>
        </w:rPr>
      </w:pPr>
      <w:r w:rsidRPr="00940307">
        <w:rPr>
          <w:rFonts w:ascii="LM Roman 10" w:hAnsi="LM Roman 10"/>
        </w:rPr>
        <w:br/>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7B9D2D6F" w14:textId="77777777" w:rsidR="004B6EC9" w:rsidRPr="00951682" w:rsidRDefault="004B6EC9" w:rsidP="004B6EC9">
      <w:pPr>
        <w:pStyle w:val="Balk2"/>
      </w:pPr>
      <w:bookmarkStart w:id="103" w:name="_Toc18261502"/>
      <w:r w:rsidRPr="00951682">
        <w:t>Other Technologies Used in the Thesis Study</w:t>
      </w:r>
      <w:bookmarkEnd w:id="103"/>
    </w:p>
    <w:p w14:paraId="57E4F90E" w14:textId="77777777" w:rsidR="004B6EC9" w:rsidRPr="00951682" w:rsidRDefault="004B6EC9" w:rsidP="004B6EC9">
      <w:pPr>
        <w:spacing w:after="0"/>
        <w:rPr>
          <w:rFonts w:ascii="LM Roman 10" w:hAnsi="LM Roman 10"/>
          <w:noProof/>
        </w:rPr>
      </w:pPr>
    </w:p>
    <w:p w14:paraId="06336023" w14:textId="77777777" w:rsidR="004B6EC9" w:rsidRPr="00951682" w:rsidRDefault="004B6EC9" w:rsidP="004B6EC9">
      <w:pPr>
        <w:spacing w:after="0"/>
        <w:rPr>
          <w:rFonts w:ascii="LM Roman 10" w:hAnsi="LM Roman 10"/>
          <w:noProof/>
        </w:rPr>
      </w:pPr>
      <w:r w:rsidRPr="00951682">
        <w:rPr>
          <w:rFonts w:ascii="LM Roman 10" w:hAnsi="LM Roman 10"/>
          <w:iCs/>
          <w:noProof/>
        </w:rPr>
        <w:t>In order to develop such a system in the present thesis, a software implementation is required. We used Python Programming Language to implement the system.</w:t>
      </w:r>
      <w:r w:rsidRPr="00951682">
        <w:rPr>
          <w:rFonts w:ascii="LM Roman 10" w:hAnsi="LM Roman 10"/>
          <w:noProof/>
        </w:rPr>
        <w:t xml:space="preserve"> “Python is an interpreted, object-oriented, high-level programming language with dynamic semantics.” </w:t>
      </w:r>
      <w:r w:rsidRPr="00951682">
        <w:rPr>
          <w:rFonts w:ascii="LM Roman 10" w:hAnsi="LM Roman 10"/>
          <w:noProof/>
        </w:rPr>
        <w:fldChar w:fldCharType="begin" w:fldLock="1"/>
      </w:r>
      <w:r w:rsidRPr="00951682">
        <w:rPr>
          <w:rFonts w:ascii="LM Roman 10" w:hAnsi="LM Roman 10"/>
          <w:noProof/>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Python, 2017)</w:t>
      </w:r>
      <w:r w:rsidRPr="00951682">
        <w:rPr>
          <w:rFonts w:ascii="LM Roman 10" w:hAnsi="LM Roman 10"/>
          <w:noProof/>
        </w:rPr>
        <w:fldChar w:fldCharType="end"/>
      </w:r>
      <w:r w:rsidRPr="00951682">
        <w:rPr>
          <w:rFonts w:ascii="LM Roman 10" w:hAnsi="LM Roman 10"/>
          <w:noProof/>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Businesses Can Now Use The Same Stats Language As Universities, Thanks to Pandas,”  2014)</w:t>
      </w:r>
      <w:r w:rsidRPr="00951682">
        <w:rPr>
          <w:rFonts w:ascii="LM Roman 10" w:hAnsi="LM Roman 10"/>
          <w:noProof/>
        </w:rPr>
        <w:fldChar w:fldCharType="end"/>
      </w:r>
      <w:r w:rsidRPr="00951682">
        <w:rPr>
          <w:rFonts w:ascii="LM Roman 10" w:hAnsi="LM Roman 10"/>
          <w:noProof/>
        </w:rPr>
        <w:t xml:space="preserve"> In this thesis, we use Python version 3.6.6.</w:t>
      </w:r>
    </w:p>
    <w:p w14:paraId="7BFBCE37" w14:textId="77777777" w:rsidR="004B6EC9" w:rsidRPr="00951682" w:rsidRDefault="004B6EC9" w:rsidP="004B6EC9">
      <w:pPr>
        <w:spacing w:after="0"/>
        <w:rPr>
          <w:rFonts w:ascii="LM Roman 10" w:hAnsi="LM Roman 10"/>
          <w:noProof/>
        </w:rPr>
      </w:pPr>
    </w:p>
    <w:p w14:paraId="06231A55" w14:textId="77777777" w:rsidR="004B6EC9" w:rsidRPr="00951682" w:rsidRDefault="004B6EC9" w:rsidP="004B6EC9">
      <w:pPr>
        <w:spacing w:after="0"/>
        <w:rPr>
          <w:rFonts w:ascii="LM Roman 10" w:hAnsi="LM Roman 10"/>
          <w:noProof/>
        </w:rPr>
      </w:pPr>
      <w:r w:rsidRPr="00951682">
        <w:rPr>
          <w:rFonts w:ascii="LM Roman 10" w:hAnsi="LM Roman 10"/>
          <w:noProof/>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Sqlite.org, 2013)</w:t>
      </w:r>
      <w:r w:rsidRPr="00951682">
        <w:rPr>
          <w:rFonts w:ascii="LM Roman 10" w:hAnsi="LM Roman 10"/>
          <w:noProof/>
        </w:rPr>
        <w:fldChar w:fldCharType="end"/>
      </w:r>
      <w:r w:rsidRPr="00951682">
        <w:rPr>
          <w:rFonts w:ascii="LM Roman 10" w:hAnsi="LM Roman 10"/>
          <w:noProof/>
        </w:rPr>
        <w:t xml:space="preserve"> It is an embedded database engine. Unlike most other SQL databases, SQLite reads and writes directly to ordinary disk files. SQLite does not have a separate server process. In the thesis project, we do not need the server side. Therefore, we choose SQLite to use in the thesis project.  </w:t>
      </w:r>
    </w:p>
    <w:p w14:paraId="0BB5D638" w14:textId="77777777" w:rsidR="004B6EC9" w:rsidRPr="00951682" w:rsidRDefault="004B6EC9" w:rsidP="004B6EC9">
      <w:pPr>
        <w:spacing w:after="0"/>
        <w:rPr>
          <w:rFonts w:ascii="LM Roman 10" w:hAnsi="LM Roman 10"/>
          <w:noProof/>
        </w:rPr>
      </w:pPr>
    </w:p>
    <w:p w14:paraId="0F047C09" w14:textId="3A170EDB" w:rsidR="003C4E4C" w:rsidRPr="003C4E4C" w:rsidRDefault="004B6EC9" w:rsidP="003C4E4C">
      <w:pPr>
        <w:spacing w:after="0"/>
        <w:rPr>
          <w:rFonts w:ascii="LM Roman 10" w:hAnsi="LM Roman 10"/>
          <w:noProof/>
        </w:rPr>
      </w:pPr>
      <w:r w:rsidRPr="00951682">
        <w:rPr>
          <w:rFonts w:ascii="LM Roman 10" w:hAnsi="LM Roman 10"/>
          <w:noProof/>
        </w:rPr>
        <w:t xml:space="preserve">We used Visual Studio Enterprise 2017 as IDE. It is handy, especially for debugging the code. Moreover, we used JSON as a data-interchange format. We </w:t>
      </w:r>
      <w:r w:rsidRPr="00951682">
        <w:rPr>
          <w:rFonts w:ascii="LM Roman 10" w:hAnsi="LM Roman 10"/>
          <w:noProof/>
        </w:rPr>
        <w:lastRenderedPageBreak/>
        <w:t>use gif for version service with GitHub</w:t>
      </w:r>
      <w:r w:rsidRPr="00951682">
        <w:rPr>
          <w:rFonts w:ascii="LM Roman 10" w:hAnsi="LM Roman 10"/>
          <w:noProof/>
          <w:vertAlign w:val="superscript"/>
        </w:rPr>
        <w:footnoteReference w:id="8"/>
      </w:r>
      <w:r w:rsidRPr="00951682">
        <w:rPr>
          <w:rFonts w:ascii="LM Roman 10" w:hAnsi="LM Roman 10"/>
          <w:noProof/>
        </w:rPr>
        <w:t xml:space="preserve"> web-based hosting service. Our repository on GitHub is currently private, but we are planning to make it public as an opensource project when we finish the thesis.</w:t>
      </w:r>
    </w:p>
    <w:p w14:paraId="66B9DDA1" w14:textId="4B983FBE" w:rsidR="00AD5D16" w:rsidRDefault="00AD5D16" w:rsidP="005975E1">
      <w:pPr>
        <w:pStyle w:val="Balk2"/>
      </w:pPr>
      <w:bookmarkStart w:id="104" w:name="_Toc18261503"/>
      <w:r>
        <w:t xml:space="preserve">Summary of the Implementation </w:t>
      </w:r>
      <w:r w:rsidR="00BE4BE8">
        <w:t>Chapter</w:t>
      </w:r>
      <w:bookmarkEnd w:id="104"/>
    </w:p>
    <w:p w14:paraId="17227D78" w14:textId="213414ED" w:rsidR="00BE4BE8" w:rsidRDefault="00BE4BE8" w:rsidP="00BE4BE8"/>
    <w:p w14:paraId="661381A4" w14:textId="53837AD5" w:rsidR="00BE4BE8" w:rsidRDefault="00BE4BE8" w:rsidP="005D06A6">
      <w:pPr>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595E74" w:rsidRPr="004827E0">
        <w:rPr>
          <w:rFonts w:ascii="LM Roman 10" w:hAnsi="LM Roman 10"/>
          <w:sz w:val="22"/>
          <w:szCs w:val="18"/>
        </w:rPr>
        <w:t xml:space="preserve">fourteen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 xml:space="preserve">config.py, hurriyetApi.py, hurriyetApiToDb.py, ituNlpPipeline.py, </w:t>
      </w:r>
      <w:proofErr w:type="spellStart"/>
      <w:r w:rsidR="00595E74" w:rsidRPr="004827E0">
        <w:rPr>
          <w:rFonts w:ascii="LM Roman 10" w:hAnsi="LM Roman 10" w:cs="Courier New"/>
          <w:sz w:val="22"/>
          <w:szCs w:val="18"/>
        </w:rPr>
        <w:t>kamuKurumlari.json</w:t>
      </w:r>
      <w:proofErr w:type="spellEnd"/>
      <w:r w:rsidR="00595E74" w:rsidRPr="004827E0">
        <w:rPr>
          <w:rFonts w:ascii="LM Roman 10" w:hAnsi="LM Roman 10" w:cs="Courier New"/>
          <w:sz w:val="22"/>
          <w:szCs w:val="18"/>
        </w:rPr>
        <w:t xml:space="preserve">, </w:t>
      </w:r>
      <w:proofErr w:type="spellStart"/>
      <w:r w:rsidR="00595E74" w:rsidRPr="004827E0">
        <w:rPr>
          <w:rFonts w:ascii="LM Roman 10" w:hAnsi="LM Roman 10" w:cs="Courier New"/>
          <w:sz w:val="22"/>
          <w:szCs w:val="18"/>
        </w:rPr>
        <w:t>logging.conf</w:t>
      </w:r>
      <w:proofErr w:type="spellEnd"/>
      <w:r w:rsidR="00595E74" w:rsidRPr="004827E0">
        <w:rPr>
          <w:rFonts w:ascii="LM Roman 10" w:hAnsi="LM Roman 10" w:cs="Courier New"/>
          <w:sz w:val="22"/>
          <w:szCs w:val="18"/>
        </w:rPr>
        <w:t>, manager.py,</w:t>
      </w:r>
      <w:r w:rsidR="004827E0">
        <w:rPr>
          <w:rFonts w:ascii="LM Roman 10" w:hAnsi="LM Roman 10" w:cs="Courier New"/>
          <w:sz w:val="22"/>
          <w:szCs w:val="18"/>
        </w:rPr>
        <w:t xml:space="preserve"> </w:t>
      </w:r>
      <w:proofErr w:type="spellStart"/>
      <w:r w:rsidR="00595E74" w:rsidRPr="004827E0">
        <w:rPr>
          <w:rFonts w:ascii="LM Roman 10" w:hAnsi="LM Roman 10" w:cs="Courier New"/>
          <w:sz w:val="22"/>
          <w:szCs w:val="18"/>
        </w:rPr>
        <w:t>pipeline.token</w:t>
      </w:r>
      <w:proofErr w:type="spellEnd"/>
      <w:r w:rsidR="00595E74" w:rsidRPr="004827E0">
        <w:rPr>
          <w:rFonts w:ascii="LM Roman 10" w:hAnsi="LM Roman 10" w:cs="Courier New"/>
          <w:sz w:val="22"/>
          <w:szCs w:val="18"/>
        </w:rPr>
        <w:t xml:space="preserve">, pipeline_caller.py, </w:t>
      </w:r>
      <w:proofErr w:type="spellStart"/>
      <w:r w:rsidR="00595E74" w:rsidRPr="004827E0">
        <w:rPr>
          <w:rFonts w:ascii="LM Roman 10" w:hAnsi="LM Roman 10" w:cs="Courier New"/>
          <w:sz w:val="22"/>
          <w:szCs w:val="18"/>
        </w:rPr>
        <w:t>securityEventsDataBase.sqlite</w:t>
      </w:r>
      <w:proofErr w:type="spellEnd"/>
      <w:r w:rsidR="00595E74" w:rsidRPr="004827E0">
        <w:rPr>
          <w:rFonts w:ascii="LM Roman 10" w:hAnsi="LM Roman 10" w:cs="Courier New"/>
          <w:sz w:val="22"/>
          <w:szCs w:val="18"/>
        </w:rPr>
        <w:t>, securityEventsWebPortal.py, sqliteOperations.py, twitterStreamToDb.py</w:t>
      </w:r>
      <w:r w:rsidR="00FF5179" w:rsidRPr="004827E0">
        <w:rPr>
          <w:rFonts w:ascii="LM Roman 10" w:hAnsi="LM Roman 10" w:cs="Courier New"/>
          <w:sz w:val="22"/>
          <w:szCs w:val="18"/>
        </w:rPr>
        <w:t>,</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 xml:space="preserve">These files include thousands line of code mostly written with Python programming language. </w:t>
      </w:r>
      <w:r w:rsidR="002014BA" w:rsidRPr="004827E0">
        <w:rPr>
          <w:rFonts w:ascii="LM Roman 10" w:hAnsi="LM Roman 10"/>
          <w:sz w:val="22"/>
          <w:szCs w:val="18"/>
        </w:rPr>
        <w:t>Except</w:t>
      </w:r>
      <w:r w:rsidR="00722C70" w:rsidRPr="004827E0">
        <w:rPr>
          <w:rFonts w:ascii="LM Roman 10" w:hAnsi="LM Roman 10"/>
          <w:sz w:val="22"/>
          <w:szCs w:val="18"/>
        </w:rPr>
        <w:t xml:space="preserve"> for</w:t>
      </w:r>
      <w:r w:rsidR="009C5C01" w:rsidRPr="004827E0">
        <w:rPr>
          <w:rFonts w:ascii="LM Roman 10" w:hAnsi="LM Roman 10"/>
          <w:sz w:val="22"/>
          <w:szCs w:val="18"/>
        </w:rPr>
        <w:t xml:space="preserve"> </w:t>
      </w:r>
      <w:r w:rsidR="002014BA" w:rsidRPr="004827E0">
        <w:rPr>
          <w:rFonts w:ascii="LM Roman 10" w:hAnsi="LM Roman 10"/>
          <w:sz w:val="22"/>
          <w:szCs w:val="18"/>
        </w:rPr>
        <w:t>these files, there are other files like version control</w:t>
      </w:r>
      <w:r w:rsidR="001145A0" w:rsidRPr="004827E0">
        <w:rPr>
          <w:rFonts w:ascii="LM Roman 10" w:hAnsi="LM Roman 10"/>
          <w:sz w:val="22"/>
          <w:szCs w:val="18"/>
        </w:rPr>
        <w:t xml:space="preserve"> system</w:t>
      </w:r>
      <w:r w:rsidR="002014BA" w:rsidRPr="004827E0">
        <w:rPr>
          <w:rFonts w:ascii="LM Roman 10" w:hAnsi="LM Roman 10"/>
          <w:sz w:val="22"/>
          <w:szCs w:val="18"/>
        </w:rPr>
        <w:t xml:space="preserve"> related files such as </w:t>
      </w:r>
      <w:r w:rsidR="002014BA" w:rsidRPr="004827E0">
        <w:rPr>
          <w:rFonts w:ascii="LM Roman 10" w:hAnsi="LM Roman 10" w:cs="Courier New"/>
          <w:sz w:val="22"/>
          <w:szCs w:val="18"/>
        </w:rPr>
        <w:t>README.md</w:t>
      </w:r>
      <w:r w:rsidR="001145A0" w:rsidRPr="004827E0">
        <w:rPr>
          <w:rFonts w:ascii="LM Roman 10" w:hAnsi="LM Roman 10" w:cs="Courier New"/>
          <w:sz w:val="22"/>
          <w:szCs w:val="18"/>
        </w:rPr>
        <w:t xml:space="preserve"> </w:t>
      </w:r>
      <w:r w:rsidR="001145A0" w:rsidRPr="004827E0">
        <w:rPr>
          <w:rFonts w:ascii="LM Roman 10" w:hAnsi="LM Roman 10"/>
          <w:sz w:val="22"/>
          <w:szCs w:val="18"/>
        </w:rPr>
        <w:t>and</w:t>
      </w:r>
      <w:r w:rsidR="002014BA" w:rsidRPr="004827E0">
        <w:rPr>
          <w:rFonts w:ascii="LM Roman 10" w:hAnsi="LM Roman 10" w:cs="Courier New"/>
          <w:sz w:val="22"/>
          <w:szCs w:val="18"/>
        </w:rPr>
        <w:t xml:space="preserve"> </w:t>
      </w:r>
      <w:proofErr w:type="spellStart"/>
      <w:r w:rsidR="002014BA" w:rsidRPr="004827E0">
        <w:rPr>
          <w:rFonts w:ascii="LM Roman 10" w:hAnsi="LM Roman 10" w:cs="Courier New"/>
          <w:sz w:val="22"/>
          <w:szCs w:val="18"/>
        </w:rPr>
        <w:t>gitignore</w:t>
      </w:r>
      <w:proofErr w:type="spellEnd"/>
      <w:r w:rsidR="002014BA" w:rsidRPr="004827E0">
        <w:rPr>
          <w:rFonts w:ascii="LM Roman 10" w:hAnsi="LM Roman 10" w:cs="Courier New"/>
          <w:sz w:val="22"/>
          <w:szCs w:val="18"/>
        </w:rPr>
        <w:t>.</w:t>
      </w:r>
      <w:r w:rsidR="001145A0" w:rsidRPr="004827E0">
        <w:rPr>
          <w:rFonts w:ascii="LM Roman 10" w:hAnsi="LM Roman 10" w:cs="Courier New"/>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21A1BA22" w:rsidR="004827E0" w:rsidRDefault="004827E0" w:rsidP="00595E74">
      <w:pPr>
        <w:ind w:firstLine="576"/>
        <w:jc w:val="both"/>
        <w:rPr>
          <w:rFonts w:ascii="LM Roman 10" w:hAnsi="LM Roman 10"/>
          <w:sz w:val="22"/>
          <w:szCs w:val="18"/>
        </w:rPr>
      </w:pPr>
    </w:p>
    <w:p w14:paraId="546E6445" w14:textId="1701A22E" w:rsidR="003C4E4C" w:rsidRDefault="003C4E4C" w:rsidP="00595E74">
      <w:pPr>
        <w:ind w:firstLine="576"/>
        <w:jc w:val="both"/>
        <w:rPr>
          <w:rFonts w:ascii="LM Roman 10" w:hAnsi="LM Roman 10"/>
          <w:sz w:val="22"/>
          <w:szCs w:val="18"/>
        </w:rPr>
      </w:pPr>
    </w:p>
    <w:p w14:paraId="34B78E83" w14:textId="00E2FC3A" w:rsidR="003C4E4C" w:rsidRDefault="003C4E4C" w:rsidP="00595E74">
      <w:pPr>
        <w:ind w:firstLine="576"/>
        <w:jc w:val="both"/>
        <w:rPr>
          <w:rFonts w:ascii="LM Roman 10" w:hAnsi="LM Roman 10"/>
          <w:sz w:val="22"/>
          <w:szCs w:val="18"/>
        </w:rPr>
      </w:pPr>
    </w:p>
    <w:p w14:paraId="1EF2FF3C" w14:textId="77777777" w:rsidR="003C4E4C" w:rsidRDefault="003C4E4C" w:rsidP="00595E74">
      <w:pPr>
        <w:ind w:firstLine="576"/>
        <w:jc w:val="both"/>
        <w:rPr>
          <w:rFonts w:ascii="LM Roman 10" w:hAnsi="LM Roman 10"/>
          <w:sz w:val="22"/>
          <w:szCs w:val="18"/>
        </w:rPr>
      </w:pPr>
    </w:p>
    <w:p w14:paraId="641A0E48" w14:textId="77777777" w:rsidR="004827E0" w:rsidRDefault="004827E0" w:rsidP="00595E74">
      <w:pPr>
        <w:ind w:firstLine="576"/>
        <w:jc w:val="both"/>
        <w:rPr>
          <w:rFonts w:ascii="LM Roman 10" w:hAnsi="LM Roman 10"/>
          <w:sz w:val="22"/>
          <w:szCs w:val="18"/>
        </w:rPr>
      </w:pPr>
    </w:p>
    <w:p w14:paraId="79634D69" w14:textId="77777777" w:rsidR="004827E0" w:rsidRDefault="004827E0" w:rsidP="004827E0">
      <w:pPr>
        <w:rPr>
          <w:rFonts w:ascii="LM Roman 10" w:hAnsi="LM Roman 10"/>
          <w:b/>
          <w:noProof/>
          <w:sz w:val="28"/>
          <w:szCs w:val="22"/>
        </w:rPr>
      </w:pPr>
    </w:p>
    <w:p w14:paraId="4A376999" w14:textId="4D143B86" w:rsidR="004827E0" w:rsidRDefault="004F2924" w:rsidP="005A65D7">
      <w:pPr>
        <w:jc w:val="center"/>
        <w:rPr>
          <w:rFonts w:ascii="LM Roman 10" w:hAnsi="LM Roman 10"/>
          <w:b/>
          <w:noProof/>
          <w:sz w:val="28"/>
          <w:szCs w:val="22"/>
        </w:rPr>
      </w:pPr>
      <w:r>
        <w:rPr>
          <w:rFonts w:ascii="LM Roman 10" w:hAnsi="LM Roman 10"/>
          <w:b/>
          <w:noProof/>
          <w:sz w:val="28"/>
          <w:szCs w:val="22"/>
        </w:rPr>
        <w:lastRenderedPageBreak/>
        <w:t xml:space="preserve"> </w:t>
      </w:r>
    </w:p>
    <w:p w14:paraId="51FEEE08" w14:textId="693B7397"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A364D">
        <w:rPr>
          <w:rFonts w:ascii="LM Roman 10" w:hAnsi="LM Roman 10"/>
          <w:b/>
          <w:noProof/>
          <w:sz w:val="28"/>
          <w:szCs w:val="22"/>
        </w:rPr>
        <w:t>5</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05" w:name="_Toc18261504"/>
      <w:r w:rsidRPr="004827E0">
        <w:t>RESULTS</w:t>
      </w:r>
      <w:bookmarkEnd w:id="105"/>
    </w:p>
    <w:p w14:paraId="7D51CA47" w14:textId="246B08E0" w:rsidR="0062246F" w:rsidRPr="004827E0" w:rsidRDefault="005B50AD" w:rsidP="005D06A6">
      <w:pPr>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06"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06"/>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14,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156F71F0" w:rsidR="000C47FD" w:rsidRPr="004827E0" w:rsidRDefault="0015122B" w:rsidP="00DE08E5">
      <w:pPr>
        <w:pStyle w:val="ResimYazs"/>
        <w:jc w:val="center"/>
        <w:rPr>
          <w:rFonts w:ascii="LM Roman 10" w:hAnsi="LM Roman 10"/>
          <w:sz w:val="22"/>
          <w:szCs w:val="20"/>
        </w:rPr>
      </w:pPr>
      <w:bookmarkStart w:id="107" w:name="_Toc1826157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4</w:t>
      </w:r>
      <w:r w:rsidRPr="004827E0">
        <w:rPr>
          <w:rFonts w:ascii="LM Roman 10" w:hAnsi="LM Roman 10"/>
          <w:sz w:val="22"/>
          <w:szCs w:val="20"/>
        </w:rPr>
        <w:fldChar w:fldCharType="end"/>
      </w:r>
      <w:r w:rsidRPr="004827E0">
        <w:rPr>
          <w:rFonts w:ascii="LM Roman 10" w:hAnsi="LM Roman 10"/>
          <w:sz w:val="22"/>
          <w:szCs w:val="20"/>
        </w:rPr>
        <w:t xml:space="preserve"> </w:t>
      </w:r>
      <w:bookmarkStart w:id="108" w:name="_Hlk9371314"/>
      <w:r w:rsidRPr="004827E0">
        <w:rPr>
          <w:rFonts w:ascii="LM Roman 10" w:hAnsi="LM Roman 10"/>
          <w:sz w:val="22"/>
          <w:szCs w:val="20"/>
        </w:rPr>
        <w:t>User Interface of the Cybersecurity Detection Software</w:t>
      </w:r>
      <w:bookmarkEnd w:id="107"/>
      <w:bookmarkEnd w:id="108"/>
    </w:p>
    <w:p w14:paraId="204EABBD" w14:textId="7D7D86AE" w:rsidR="00D11D65" w:rsidRPr="004827E0" w:rsidRDefault="00D11D65" w:rsidP="005975E1">
      <w:pPr>
        <w:pStyle w:val="Balk2"/>
      </w:pPr>
      <w:bookmarkStart w:id="109" w:name="_Toc18261505"/>
      <w:r w:rsidRPr="004827E0">
        <w:lastRenderedPageBreak/>
        <w:t>Successful Cybersecurity Event Detection Samples</w:t>
      </w:r>
      <w:bookmarkEnd w:id="109"/>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5D06A6">
      <w:pPr>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10" w:name="_Toc18261506"/>
      <w:r w:rsidRPr="004827E0">
        <w:t>WhatsApp</w:t>
      </w:r>
      <w:r w:rsidR="005B50AD" w:rsidRPr="004827E0">
        <w:t xml:space="preserve"> Spyware Attack</w:t>
      </w:r>
      <w:bookmarkEnd w:id="110"/>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1562735"/>
                    </a:xfrm>
                    <a:prstGeom prst="rect">
                      <a:avLst/>
                    </a:prstGeom>
                  </pic:spPr>
                </pic:pic>
              </a:graphicData>
            </a:graphic>
          </wp:inline>
        </w:drawing>
      </w:r>
    </w:p>
    <w:p w14:paraId="7D612EDB" w14:textId="7A6AB83F" w:rsidR="0039163A" w:rsidRPr="004827E0" w:rsidRDefault="0039163A" w:rsidP="00EF568D">
      <w:pPr>
        <w:pStyle w:val="ResimYazs"/>
        <w:jc w:val="center"/>
        <w:rPr>
          <w:rFonts w:ascii="LM Roman 10" w:hAnsi="LM Roman 10"/>
          <w:sz w:val="22"/>
          <w:szCs w:val="20"/>
        </w:rPr>
      </w:pPr>
      <w:bookmarkStart w:id="111" w:name="_Toc1826157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5</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11"/>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5D06A6">
      <w:pPr>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12"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12"/>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2245B77A" w14:textId="0F8786D5" w:rsidR="005874D7" w:rsidRPr="004827E0" w:rsidRDefault="005874D7" w:rsidP="005D06A6">
      <w:pPr>
        <w:jc w:val="both"/>
        <w:rPr>
          <w:rFonts w:ascii="LM Roman 10" w:hAnsi="LM Roman 10"/>
          <w:sz w:val="22"/>
          <w:szCs w:val="18"/>
        </w:rPr>
      </w:pPr>
      <w:r w:rsidRPr="004827E0">
        <w:rPr>
          <w:rFonts w:ascii="LM Roman 10" w:hAnsi="LM Roman 10"/>
          <w:sz w:val="22"/>
          <w:szCs w:val="18"/>
        </w:rPr>
        <w:t>There are two entities as “</w:t>
      </w:r>
      <w:proofErr w:type="spellStart"/>
      <w:r w:rsidRPr="004827E0">
        <w:rPr>
          <w:rFonts w:ascii="LM Roman 10" w:hAnsi="LM Roman 10"/>
          <w:sz w:val="22"/>
          <w:szCs w:val="18"/>
        </w:rPr>
        <w:t>meksika</w:t>
      </w:r>
      <w:proofErr w:type="spellEnd"/>
      <w:r w:rsidRPr="004827E0">
        <w:rPr>
          <w:rFonts w:ascii="LM Roman 10" w:hAnsi="LM Roman 10"/>
          <w:sz w:val="22"/>
          <w:szCs w:val="18"/>
        </w:rPr>
        <w:t>” which is the Turkish synonym of Mexico, and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which is the Turkish synonym of Israel. </w:t>
      </w:r>
    </w:p>
    <w:p w14:paraId="5D4C5C70" w14:textId="77777777" w:rsidR="0062246F" w:rsidRPr="004827E0" w:rsidRDefault="0062246F" w:rsidP="0062246F">
      <w:pPr>
        <w:ind w:firstLine="720"/>
        <w:jc w:val="both"/>
        <w:rPr>
          <w:rFonts w:ascii="LM Roman 10" w:hAnsi="LM Roman 10"/>
          <w:sz w:val="22"/>
          <w:szCs w:val="18"/>
        </w:rPr>
      </w:pPr>
    </w:p>
    <w:p w14:paraId="6076B8D7" w14:textId="3B4DA7AF"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Therefore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w:t>
      </w:r>
    </w:p>
    <w:p w14:paraId="23159D15" w14:textId="77777777" w:rsidR="0062246F" w:rsidRPr="004827E0" w:rsidRDefault="0062246F" w:rsidP="0062246F">
      <w:pPr>
        <w:ind w:firstLine="720"/>
        <w:jc w:val="both"/>
        <w:rPr>
          <w:rFonts w:ascii="LM Roman 10" w:hAnsi="LM Roman 10"/>
        </w:rPr>
      </w:pPr>
    </w:p>
    <w:p w14:paraId="0EF4A244" w14:textId="351597B8" w:rsidR="005874D7" w:rsidRDefault="005874D7" w:rsidP="005D06A6">
      <w:pPr>
        <w:jc w:val="both"/>
        <w:rPr>
          <w:rFonts w:ascii="LM Roman 10" w:hAnsi="LM Roman 10"/>
          <w:sz w:val="22"/>
          <w:szCs w:val="18"/>
        </w:rPr>
      </w:pPr>
      <w:r w:rsidRPr="004827E0">
        <w:rPr>
          <w:rFonts w:ascii="LM Roman 10" w:hAnsi="LM Roman 10"/>
          <w:sz w:val="22"/>
          <w:szCs w:val="18"/>
        </w:rPr>
        <w:lastRenderedPageBreak/>
        <w:t xml:space="preserve">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w:t>
      </w:r>
      <w:proofErr w:type="spellStart"/>
      <w:r w:rsidRPr="004827E0">
        <w:rPr>
          <w:rFonts w:ascii="LM Roman 10" w:hAnsi="LM Roman 10"/>
          <w:sz w:val="22"/>
          <w:szCs w:val="18"/>
        </w:rPr>
        <w:t>meksika</w:t>
      </w:r>
      <w:proofErr w:type="spellEnd"/>
      <w:r w:rsidRPr="004827E0">
        <w:rPr>
          <w:rFonts w:ascii="LM Roman 10" w:hAnsi="LM Roman 10"/>
          <w:sz w:val="22"/>
          <w:szCs w:val="18"/>
        </w:rPr>
        <w:t>”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13" w:name="_Hlk9456134"/>
      <w:bookmarkStart w:id="114" w:name="_Toc18261507"/>
      <w:r w:rsidRPr="004827E0">
        <w:t xml:space="preserve">Vulnerabilities in </w:t>
      </w:r>
      <w:bookmarkStart w:id="115" w:name="_Hlk9374606"/>
      <w:r w:rsidRPr="004827E0">
        <w:t>Remote Patient Tracking System Applications</w:t>
      </w:r>
      <w:bookmarkEnd w:id="113"/>
      <w:bookmarkEnd w:id="114"/>
      <w:bookmarkEnd w:id="115"/>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D06A6">
      <w:pPr>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782320"/>
                    </a:xfrm>
                    <a:prstGeom prst="rect">
                      <a:avLst/>
                    </a:prstGeom>
                  </pic:spPr>
                </pic:pic>
              </a:graphicData>
            </a:graphic>
          </wp:inline>
        </w:drawing>
      </w:r>
    </w:p>
    <w:p w14:paraId="2C9BD9F7" w14:textId="43D79A0F" w:rsidR="005874D7" w:rsidRPr="004827E0" w:rsidRDefault="0027182B" w:rsidP="004827E0">
      <w:pPr>
        <w:pStyle w:val="ResimYazs"/>
        <w:jc w:val="center"/>
        <w:rPr>
          <w:rFonts w:ascii="LM Roman 10" w:hAnsi="LM Roman 10"/>
          <w:sz w:val="22"/>
          <w:szCs w:val="20"/>
        </w:rPr>
      </w:pPr>
      <w:bookmarkStart w:id="116" w:name="_Toc1826157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6</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16"/>
    </w:p>
    <w:p w14:paraId="3F54ED16" w14:textId="77777777" w:rsidR="0027182B" w:rsidRPr="004827E0" w:rsidRDefault="0027182B" w:rsidP="005F395B">
      <w:pPr>
        <w:jc w:val="both"/>
        <w:rPr>
          <w:rFonts w:ascii="LM Roman 10" w:hAnsi="LM Roman 10"/>
        </w:rPr>
      </w:pPr>
    </w:p>
    <w:p w14:paraId="22059BA3" w14:textId="3A7EB4B2" w:rsidR="004827E0" w:rsidRDefault="0027182B" w:rsidP="005D06A6">
      <w:pPr>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9E6EFE6" w14:textId="77777777" w:rsidR="004827E0" w:rsidRPr="004827E0" w:rsidRDefault="004827E0" w:rsidP="004827E0">
      <w:pPr>
        <w:ind w:firstLine="720"/>
        <w:jc w:val="both"/>
        <w:rPr>
          <w:rFonts w:ascii="LM Roman 10" w:hAnsi="LM Roman 10"/>
          <w:sz w:val="22"/>
          <w:szCs w:val="18"/>
        </w:rPr>
      </w:pPr>
    </w:p>
    <w:p w14:paraId="5A02534A" w14:textId="5C4D363F" w:rsidR="00903267" w:rsidRPr="004827E0" w:rsidRDefault="004963DE" w:rsidP="00940307">
      <w:pPr>
        <w:pStyle w:val="Balk3"/>
      </w:pPr>
      <w:bookmarkStart w:id="117" w:name="_Toc18261508"/>
      <w:r w:rsidRPr="004827E0">
        <w:t>Other Successful Detection Examples</w:t>
      </w:r>
      <w:bookmarkEnd w:id="117"/>
    </w:p>
    <w:p w14:paraId="2F995403" w14:textId="7FA5AB08" w:rsidR="004963DE" w:rsidRPr="004827E0" w:rsidRDefault="004963DE" w:rsidP="005F395B">
      <w:pPr>
        <w:jc w:val="both"/>
        <w:rPr>
          <w:rFonts w:ascii="LM Roman 10" w:hAnsi="LM Roman 10"/>
        </w:rPr>
      </w:pPr>
    </w:p>
    <w:p w14:paraId="111105F4" w14:textId="128C5C7B" w:rsidR="00C3208A" w:rsidRPr="00FF4564"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2DC49B46" w14:textId="77777777" w:rsidR="005F395B" w:rsidRPr="004827E0" w:rsidRDefault="005F395B" w:rsidP="005F395B">
      <w:pPr>
        <w:jc w:val="both"/>
        <w:rPr>
          <w:rFonts w:ascii="LM Roman 10" w:hAnsi="LM Roman 10"/>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lastRenderedPageBreak/>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1153795"/>
                    </a:xfrm>
                    <a:prstGeom prst="rect">
                      <a:avLst/>
                    </a:prstGeom>
                  </pic:spPr>
                </pic:pic>
              </a:graphicData>
            </a:graphic>
          </wp:inline>
        </w:drawing>
      </w:r>
    </w:p>
    <w:p w14:paraId="242F3EF3" w14:textId="4D4BA2A6" w:rsidR="00CF76A1" w:rsidRDefault="00C3208A" w:rsidP="00CF76A1">
      <w:pPr>
        <w:pStyle w:val="ResimYazs"/>
        <w:jc w:val="center"/>
        <w:rPr>
          <w:rFonts w:ascii="LM Roman 10" w:hAnsi="LM Roman 10"/>
          <w:sz w:val="22"/>
          <w:szCs w:val="20"/>
        </w:rPr>
      </w:pPr>
      <w:bookmarkStart w:id="118" w:name="_Toc1826157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7</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18"/>
    </w:p>
    <w:p w14:paraId="30ED2436" w14:textId="77777777" w:rsidR="00A92250" w:rsidRPr="00A92250" w:rsidRDefault="00A92250" w:rsidP="00A92250"/>
    <w:p w14:paraId="002B5442" w14:textId="009BC8CE" w:rsidR="00CF76A1" w:rsidRPr="00CF76A1" w:rsidRDefault="00CF76A1" w:rsidP="00925728">
      <w:pPr>
        <w:jc w:val="both"/>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Pr="00CF76A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245870"/>
                    </a:xfrm>
                    <a:prstGeom prst="rect">
                      <a:avLst/>
                    </a:prstGeom>
                  </pic:spPr>
                </pic:pic>
              </a:graphicData>
            </a:graphic>
          </wp:inline>
        </w:drawing>
      </w:r>
    </w:p>
    <w:p w14:paraId="63AA74B0" w14:textId="45D8AE15" w:rsidR="00A92250" w:rsidRPr="00A92250" w:rsidRDefault="00C3208A" w:rsidP="00A92250">
      <w:pPr>
        <w:pStyle w:val="ResimYazs"/>
        <w:jc w:val="center"/>
        <w:rPr>
          <w:rFonts w:ascii="LM Roman 10" w:hAnsi="LM Roman 10"/>
          <w:sz w:val="22"/>
          <w:szCs w:val="20"/>
        </w:rPr>
      </w:pPr>
      <w:bookmarkStart w:id="119" w:name="_Toc1826158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8</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uddyWater</w:t>
      </w:r>
      <w:proofErr w:type="spellEnd"/>
      <w:r w:rsidRPr="004827E0">
        <w:rPr>
          <w:rFonts w:ascii="LM Roman 10" w:hAnsi="LM Roman 10"/>
          <w:sz w:val="22"/>
          <w:szCs w:val="20"/>
        </w:rPr>
        <w:t xml:space="preserve"> Attack</w:t>
      </w:r>
      <w:bookmarkEnd w:id="119"/>
    </w:p>
    <w:p w14:paraId="1A726D59" w14:textId="44D3003E" w:rsidR="00CF76A1" w:rsidRPr="00CF76A1" w:rsidRDefault="00CF76A1" w:rsidP="00925728">
      <w:pPr>
        <w:jc w:val="both"/>
        <w:rPr>
          <w:rFonts w:ascii="LM Roman 10" w:hAnsi="LM Roman 10"/>
          <w:sz w:val="22"/>
          <w:szCs w:val="18"/>
        </w:rPr>
      </w:pPr>
      <w:r w:rsidRPr="00CF76A1">
        <w:rPr>
          <w:rFonts w:ascii="LM Roman 10" w:hAnsi="LM Roman 10"/>
          <w:sz w:val="22"/>
          <w:szCs w:val="18"/>
        </w:rPr>
        <w:t xml:space="preserve">Figure 18 shows the </w:t>
      </w:r>
      <w:proofErr w:type="spellStart"/>
      <w:r w:rsidRPr="00CF76A1">
        <w:rPr>
          <w:rFonts w:ascii="LM Roman 10" w:hAnsi="LM Roman 10"/>
          <w:sz w:val="22"/>
          <w:szCs w:val="18"/>
        </w:rPr>
        <w:t>MuddyWater</w:t>
      </w:r>
      <w:proofErr w:type="spellEnd"/>
      <w:r w:rsidRPr="00CF76A1">
        <w:rPr>
          <w:rFonts w:ascii="LM Roman 10" w:hAnsi="LM Roman 10"/>
          <w:sz w:val="22"/>
          <w:szCs w:val="18"/>
        </w:rPr>
        <w:t xml:space="preserve">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2018030"/>
                    </a:xfrm>
                    <a:prstGeom prst="rect">
                      <a:avLst/>
                    </a:prstGeom>
                  </pic:spPr>
                </pic:pic>
              </a:graphicData>
            </a:graphic>
          </wp:inline>
        </w:drawing>
      </w:r>
    </w:p>
    <w:p w14:paraId="3E10FD55" w14:textId="19CC2563" w:rsidR="00ED1EBB" w:rsidRPr="00A92250" w:rsidRDefault="007C0B72" w:rsidP="00A92250">
      <w:pPr>
        <w:pStyle w:val="ResimYazs"/>
        <w:jc w:val="center"/>
        <w:rPr>
          <w:rFonts w:ascii="LM Roman 10" w:hAnsi="LM Roman 10"/>
          <w:sz w:val="22"/>
          <w:szCs w:val="20"/>
        </w:rPr>
      </w:pPr>
      <w:bookmarkStart w:id="120" w:name="_Toc1826158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9</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egaCortex</w:t>
      </w:r>
      <w:proofErr w:type="spellEnd"/>
      <w:r w:rsidRPr="004827E0">
        <w:rPr>
          <w:rFonts w:ascii="LM Roman 10" w:hAnsi="LM Roman 10"/>
          <w:sz w:val="22"/>
          <w:szCs w:val="20"/>
        </w:rPr>
        <w:t xml:space="preserve"> Ransomware</w:t>
      </w:r>
      <w:bookmarkEnd w:id="120"/>
    </w:p>
    <w:p w14:paraId="41B42929" w14:textId="1D4B6FD6" w:rsidR="00ED1EBB" w:rsidRDefault="00ED1EBB" w:rsidP="005F395B">
      <w:pPr>
        <w:jc w:val="both"/>
        <w:rPr>
          <w:rFonts w:ascii="LM Roman 10" w:hAnsi="LM Roman 10"/>
          <w:sz w:val="22"/>
          <w:szCs w:val="18"/>
        </w:rPr>
      </w:pPr>
      <w:r w:rsidRPr="00ED1EBB">
        <w:rPr>
          <w:rFonts w:ascii="LM Roman 10" w:hAnsi="LM Roman 10"/>
          <w:sz w:val="22"/>
          <w:szCs w:val="18"/>
        </w:rPr>
        <w:t>Figure 1</w:t>
      </w:r>
      <w:r>
        <w:rPr>
          <w:rFonts w:ascii="LM Roman 10" w:hAnsi="LM Roman 10"/>
          <w:sz w:val="22"/>
          <w:szCs w:val="18"/>
        </w:rPr>
        <w:t>9</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w:t>
      </w:r>
      <w:proofErr w:type="spellStart"/>
      <w:r>
        <w:rPr>
          <w:rFonts w:ascii="LM Roman 10" w:hAnsi="LM Roman 10"/>
          <w:sz w:val="22"/>
          <w:szCs w:val="18"/>
        </w:rPr>
        <w:t>MegaCortex</w:t>
      </w:r>
      <w:proofErr w:type="spellEnd"/>
      <w:r>
        <w:rPr>
          <w:rFonts w:ascii="LM Roman 10" w:hAnsi="LM Roman 10"/>
          <w:sz w:val="22"/>
          <w:szCs w:val="18"/>
        </w:rPr>
        <w:t xml:space="preserve"> Ransomware</w:t>
      </w:r>
      <w:r w:rsidRPr="00ED1EBB">
        <w:rPr>
          <w:rFonts w:ascii="LM Roman 10" w:hAnsi="LM Roman 10"/>
          <w:sz w:val="22"/>
          <w:szCs w:val="18"/>
        </w:rPr>
        <w:t>.</w:t>
      </w:r>
    </w:p>
    <w:p w14:paraId="720E2DCB" w14:textId="77777777" w:rsidR="00A92250" w:rsidRPr="00ED1EBB" w:rsidRDefault="00A92250" w:rsidP="005F395B">
      <w:pPr>
        <w:jc w:val="both"/>
        <w:rPr>
          <w:rFonts w:ascii="LM Roman 10" w:hAnsi="LM Roman 10"/>
          <w:sz w:val="22"/>
          <w:szCs w:val="18"/>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1106805"/>
                    </a:xfrm>
                    <a:prstGeom prst="rect">
                      <a:avLst/>
                    </a:prstGeom>
                  </pic:spPr>
                </pic:pic>
              </a:graphicData>
            </a:graphic>
          </wp:inline>
        </w:drawing>
      </w:r>
    </w:p>
    <w:p w14:paraId="41FE190F" w14:textId="621CE56A" w:rsidR="00925728" w:rsidRPr="00925728" w:rsidRDefault="00D17AD3" w:rsidP="00925728">
      <w:pPr>
        <w:pStyle w:val="ResimYazs"/>
        <w:jc w:val="center"/>
        <w:rPr>
          <w:rFonts w:ascii="LM Roman 10" w:hAnsi="LM Roman 10"/>
          <w:sz w:val="22"/>
          <w:szCs w:val="20"/>
        </w:rPr>
      </w:pPr>
      <w:bookmarkStart w:id="121" w:name="_Toc1826158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21"/>
    </w:p>
    <w:p w14:paraId="3535BC51" w14:textId="2AB90944" w:rsidR="00925728" w:rsidRPr="00925728" w:rsidRDefault="00925728" w:rsidP="005F395B">
      <w:pPr>
        <w:jc w:val="both"/>
        <w:rPr>
          <w:rFonts w:ascii="LM Roman 10" w:hAnsi="LM Roman 10"/>
          <w:sz w:val="22"/>
          <w:szCs w:val="18"/>
        </w:rPr>
      </w:pPr>
      <w:r w:rsidRPr="00925728">
        <w:rPr>
          <w:rFonts w:ascii="LM Roman 10" w:hAnsi="LM Roman 10"/>
          <w:sz w:val="22"/>
          <w:szCs w:val="18"/>
        </w:rPr>
        <w:t>Figure 20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30E8D0F6" w14:textId="77777777" w:rsidR="00925728" w:rsidRPr="004827E0" w:rsidRDefault="00925728"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131570"/>
                    </a:xfrm>
                    <a:prstGeom prst="rect">
                      <a:avLst/>
                    </a:prstGeom>
                  </pic:spPr>
                </pic:pic>
              </a:graphicData>
            </a:graphic>
          </wp:inline>
        </w:drawing>
      </w:r>
    </w:p>
    <w:p w14:paraId="3650B14A" w14:textId="7E04BE7B" w:rsidR="004827E0" w:rsidRDefault="00420D82" w:rsidP="00925728">
      <w:pPr>
        <w:pStyle w:val="ResimYazs"/>
        <w:jc w:val="center"/>
        <w:rPr>
          <w:rFonts w:ascii="LM Roman 10" w:hAnsi="LM Roman 10"/>
          <w:sz w:val="22"/>
          <w:szCs w:val="20"/>
        </w:rPr>
      </w:pPr>
      <w:bookmarkStart w:id="122" w:name="_Toc1826158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1</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22"/>
    </w:p>
    <w:p w14:paraId="4AC481DE" w14:textId="42089B13" w:rsidR="00925728" w:rsidRPr="00925728" w:rsidRDefault="00925728" w:rsidP="00925728">
      <w:pPr>
        <w:jc w:val="both"/>
        <w:rPr>
          <w:rFonts w:ascii="LM Roman 10" w:hAnsi="LM Roman 10"/>
          <w:sz w:val="22"/>
          <w:szCs w:val="18"/>
        </w:rPr>
      </w:pPr>
      <w:r>
        <w:rPr>
          <w:rFonts w:ascii="LM Roman 10" w:hAnsi="LM Roman 10"/>
          <w:sz w:val="22"/>
          <w:szCs w:val="18"/>
        </w:rPr>
        <w:t>Figure 21 is a sample of Banking Trojan news detection.</w:t>
      </w:r>
    </w:p>
    <w:p w14:paraId="3ED02C94" w14:textId="77777777" w:rsidR="00925728" w:rsidRPr="004827E0" w:rsidRDefault="00925728"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381635"/>
                    </a:xfrm>
                    <a:prstGeom prst="rect">
                      <a:avLst/>
                    </a:prstGeom>
                  </pic:spPr>
                </pic:pic>
              </a:graphicData>
            </a:graphic>
          </wp:inline>
        </w:drawing>
      </w:r>
    </w:p>
    <w:p w14:paraId="5485DDA9" w14:textId="0CFB7592" w:rsidR="004963DE" w:rsidRPr="00925728" w:rsidRDefault="00420D82" w:rsidP="00925728">
      <w:pPr>
        <w:pStyle w:val="ResimYazs"/>
        <w:jc w:val="center"/>
        <w:rPr>
          <w:rFonts w:ascii="LM Roman 10" w:hAnsi="LM Roman 10"/>
          <w:sz w:val="22"/>
          <w:szCs w:val="20"/>
        </w:rPr>
      </w:pPr>
      <w:bookmarkStart w:id="123" w:name="_Toc1826158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2</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23"/>
    </w:p>
    <w:p w14:paraId="748AD6FC" w14:textId="77777777" w:rsidR="00925728" w:rsidRPr="004827E0" w:rsidRDefault="00925728" w:rsidP="005F395B">
      <w:pPr>
        <w:jc w:val="both"/>
        <w:rPr>
          <w:rFonts w:ascii="LM Roman 10" w:hAnsi="LM Roman 10"/>
        </w:rPr>
      </w:pPr>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1229995"/>
                    </a:xfrm>
                    <a:prstGeom prst="rect">
                      <a:avLst/>
                    </a:prstGeom>
                  </pic:spPr>
                </pic:pic>
              </a:graphicData>
            </a:graphic>
          </wp:inline>
        </w:drawing>
      </w:r>
    </w:p>
    <w:p w14:paraId="6661474A" w14:textId="6470B9B5" w:rsidR="001141C1" w:rsidRDefault="00420D82" w:rsidP="00A61591">
      <w:pPr>
        <w:pStyle w:val="ResimYazs"/>
        <w:jc w:val="center"/>
        <w:rPr>
          <w:rFonts w:ascii="LM Roman 10" w:hAnsi="LM Roman 10"/>
          <w:sz w:val="22"/>
          <w:szCs w:val="20"/>
        </w:rPr>
      </w:pPr>
      <w:bookmarkStart w:id="124" w:name="_Toc1826158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3</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24"/>
    </w:p>
    <w:p w14:paraId="363D1C4A" w14:textId="61731800" w:rsidR="002E5DCF" w:rsidRDefault="002E5DCF" w:rsidP="002E5DCF"/>
    <w:p w14:paraId="3D1DA004" w14:textId="5DE4CE61" w:rsidR="002E5DCF" w:rsidRPr="00925728" w:rsidRDefault="002E5DCF" w:rsidP="002E5DCF">
      <w:pPr>
        <w:jc w:val="both"/>
        <w:rPr>
          <w:rFonts w:ascii="LM Roman 10" w:hAnsi="LM Roman 10"/>
          <w:sz w:val="22"/>
          <w:szCs w:val="18"/>
        </w:rPr>
      </w:pPr>
      <w:r>
        <w:rPr>
          <w:rFonts w:ascii="LM Roman 10" w:hAnsi="LM Roman 10"/>
          <w:sz w:val="22"/>
          <w:szCs w:val="18"/>
        </w:rPr>
        <w:t xml:space="preserve">Special day specific cyber-attacks may occur. Figure 22 and Figure 23 are samples of such attacks detected by our software. </w:t>
      </w:r>
    </w:p>
    <w:p w14:paraId="176C9F07" w14:textId="77777777" w:rsidR="002E5DCF" w:rsidRPr="002E5DCF" w:rsidRDefault="002E5DCF" w:rsidP="002E5DCF"/>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411480"/>
                    </a:xfrm>
                    <a:prstGeom prst="rect">
                      <a:avLst/>
                    </a:prstGeom>
                  </pic:spPr>
                </pic:pic>
              </a:graphicData>
            </a:graphic>
          </wp:inline>
        </w:drawing>
      </w:r>
    </w:p>
    <w:p w14:paraId="5F874ACE" w14:textId="181B5F89" w:rsidR="001141C1" w:rsidRDefault="00420D82" w:rsidP="00A61591">
      <w:pPr>
        <w:pStyle w:val="ResimYazs"/>
        <w:jc w:val="center"/>
        <w:rPr>
          <w:rFonts w:ascii="LM Roman 10" w:hAnsi="LM Roman 10"/>
          <w:sz w:val="22"/>
          <w:szCs w:val="20"/>
        </w:rPr>
      </w:pPr>
      <w:bookmarkStart w:id="125" w:name="_Toc1826158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25"/>
    </w:p>
    <w:p w14:paraId="5BBE2272" w14:textId="790C45A4" w:rsidR="002E5DCF" w:rsidRPr="002E5DCF" w:rsidRDefault="002E5DCF" w:rsidP="00351E93">
      <w:pPr>
        <w:jc w:val="both"/>
        <w:rPr>
          <w:rFonts w:ascii="LM Roman 10" w:hAnsi="LM Roman 10"/>
          <w:sz w:val="22"/>
          <w:szCs w:val="18"/>
        </w:rPr>
      </w:pPr>
      <w:r w:rsidRPr="002E5DCF">
        <w:rPr>
          <w:rFonts w:ascii="LM Roman 10" w:hAnsi="LM Roman 10"/>
          <w:sz w:val="22"/>
          <w:szCs w:val="18"/>
        </w:rPr>
        <w:t xml:space="preserve">Cyber-attackers may use websites. Figure 24 is </w:t>
      </w:r>
      <w:r>
        <w:rPr>
          <w:rFonts w:ascii="LM Roman 10" w:hAnsi="LM Roman 10"/>
          <w:sz w:val="22"/>
          <w:szCs w:val="18"/>
        </w:rPr>
        <w:t>a sample of that.</w:t>
      </w:r>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528955"/>
                    </a:xfrm>
                    <a:prstGeom prst="rect">
                      <a:avLst/>
                    </a:prstGeom>
                  </pic:spPr>
                </pic:pic>
              </a:graphicData>
            </a:graphic>
          </wp:inline>
        </w:drawing>
      </w:r>
    </w:p>
    <w:p w14:paraId="0FE4C401" w14:textId="06D0C96D" w:rsidR="001141C1" w:rsidRDefault="00602D56" w:rsidP="00A61591">
      <w:pPr>
        <w:pStyle w:val="ResimYazs"/>
        <w:jc w:val="center"/>
        <w:rPr>
          <w:rFonts w:ascii="LM Roman 10" w:hAnsi="LM Roman 10"/>
          <w:sz w:val="22"/>
          <w:szCs w:val="20"/>
        </w:rPr>
      </w:pPr>
      <w:bookmarkStart w:id="126" w:name="_Toc1826158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26"/>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023620"/>
                    </a:xfrm>
                    <a:prstGeom prst="rect">
                      <a:avLst/>
                    </a:prstGeom>
                  </pic:spPr>
                </pic:pic>
              </a:graphicData>
            </a:graphic>
          </wp:inline>
        </w:drawing>
      </w:r>
    </w:p>
    <w:p w14:paraId="791B1467" w14:textId="52A495B7" w:rsidR="001141C1" w:rsidRDefault="00602D56" w:rsidP="00A61591">
      <w:pPr>
        <w:pStyle w:val="ResimYazs"/>
        <w:jc w:val="center"/>
        <w:rPr>
          <w:rFonts w:ascii="LM Roman 10" w:hAnsi="LM Roman 10"/>
          <w:noProof/>
          <w:sz w:val="22"/>
          <w:szCs w:val="20"/>
        </w:rPr>
      </w:pPr>
      <w:bookmarkStart w:id="127" w:name="_Toc1826158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27"/>
    </w:p>
    <w:p w14:paraId="76BD346E" w14:textId="46C17F90" w:rsidR="00351E93" w:rsidRDefault="00351E93" w:rsidP="00351E93">
      <w:pPr>
        <w:jc w:val="both"/>
        <w:rPr>
          <w:rFonts w:ascii="LM Roman 10" w:hAnsi="LM Roman 10"/>
          <w:sz w:val="22"/>
          <w:szCs w:val="18"/>
        </w:rPr>
      </w:pPr>
      <w:r w:rsidRPr="00351E93">
        <w:rPr>
          <w:rFonts w:ascii="LM Roman 10" w:hAnsi="LM Roman 10"/>
          <w:sz w:val="22"/>
          <w:szCs w:val="18"/>
        </w:rPr>
        <w:t>Hardware can also be used by cyber attackers as mentioned in Figure 25</w:t>
      </w:r>
      <w:r>
        <w:rPr>
          <w:rFonts w:ascii="LM Roman 10" w:hAnsi="LM Roman 10"/>
          <w:sz w:val="22"/>
          <w:szCs w:val="18"/>
        </w:rPr>
        <w:t xml:space="preserve"> and Figure 26.</w:t>
      </w:r>
    </w:p>
    <w:p w14:paraId="0847A4DD" w14:textId="60348D9B" w:rsidR="00351E93" w:rsidRPr="00351E93" w:rsidRDefault="00351E93" w:rsidP="00351E93">
      <w:pPr>
        <w:jc w:val="both"/>
        <w:rPr>
          <w:rFonts w:ascii="LM Roman 10" w:hAnsi="LM Roman 10"/>
          <w:sz w:val="22"/>
          <w:szCs w:val="18"/>
        </w:rPr>
      </w:pPr>
      <w:r>
        <w:rPr>
          <w:rFonts w:ascii="LM Roman 10" w:hAnsi="LM Roman 10"/>
          <w:sz w:val="22"/>
          <w:szCs w:val="18"/>
        </w:rPr>
        <w:t>Our software solution can also detect such attacks.</w:t>
      </w:r>
    </w:p>
    <w:p w14:paraId="4DBCC8B9" w14:textId="5E6D5292" w:rsidR="003D1620" w:rsidRPr="004827E0" w:rsidRDefault="003D1620" w:rsidP="005F395B">
      <w:pPr>
        <w:jc w:val="both"/>
        <w:rPr>
          <w:rFonts w:ascii="LM Roman 10" w:hAnsi="LM Roman 10"/>
        </w:rPr>
      </w:pP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2282190"/>
                    </a:xfrm>
                    <a:prstGeom prst="rect">
                      <a:avLst/>
                    </a:prstGeom>
                  </pic:spPr>
                </pic:pic>
              </a:graphicData>
            </a:graphic>
          </wp:inline>
        </w:drawing>
      </w:r>
    </w:p>
    <w:p w14:paraId="589A4A20" w14:textId="50820C40" w:rsidR="00807655" w:rsidRPr="00A92250" w:rsidRDefault="00602D56" w:rsidP="00A92250">
      <w:pPr>
        <w:pStyle w:val="ResimYazs"/>
        <w:jc w:val="center"/>
        <w:rPr>
          <w:rFonts w:ascii="LM Roman 10" w:hAnsi="LM Roman 10"/>
          <w:sz w:val="22"/>
          <w:szCs w:val="20"/>
        </w:rPr>
      </w:pPr>
      <w:bookmarkStart w:id="128" w:name="_Toc1826158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28"/>
    </w:p>
    <w:p w14:paraId="5E21F2B4" w14:textId="250081BE" w:rsidR="00351E93" w:rsidRPr="00A92250" w:rsidRDefault="00351E93" w:rsidP="00A92250">
      <w:pPr>
        <w:jc w:val="both"/>
        <w:rPr>
          <w:rFonts w:ascii="LM Roman 10" w:hAnsi="LM Roman 10"/>
          <w:sz w:val="22"/>
          <w:szCs w:val="18"/>
        </w:rPr>
      </w:pPr>
      <w:r w:rsidRPr="00A92250">
        <w:rPr>
          <w:rFonts w:ascii="LM Roman 10" w:hAnsi="LM Roman 10"/>
          <w:sz w:val="22"/>
          <w:szCs w:val="18"/>
        </w:rPr>
        <w:lastRenderedPageBreak/>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27.</w:t>
      </w:r>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383540"/>
                    </a:xfrm>
                    <a:prstGeom prst="rect">
                      <a:avLst/>
                    </a:prstGeom>
                  </pic:spPr>
                </pic:pic>
              </a:graphicData>
            </a:graphic>
          </wp:inline>
        </w:drawing>
      </w:r>
    </w:p>
    <w:p w14:paraId="248179F2" w14:textId="427AC480" w:rsidR="009506D9" w:rsidRDefault="00672BF5" w:rsidP="009506D9">
      <w:pPr>
        <w:pStyle w:val="ResimYazs"/>
        <w:jc w:val="center"/>
        <w:rPr>
          <w:rFonts w:ascii="LM Roman 10" w:hAnsi="LM Roman 10"/>
          <w:sz w:val="22"/>
          <w:szCs w:val="20"/>
        </w:rPr>
      </w:pPr>
      <w:bookmarkStart w:id="129" w:name="_Toc1826159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29"/>
    </w:p>
    <w:p w14:paraId="37744329" w14:textId="77777777" w:rsidR="009506D9" w:rsidRPr="009506D9" w:rsidRDefault="009506D9" w:rsidP="009506D9"/>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970915"/>
                    </a:xfrm>
                    <a:prstGeom prst="rect">
                      <a:avLst/>
                    </a:prstGeom>
                  </pic:spPr>
                </pic:pic>
              </a:graphicData>
            </a:graphic>
          </wp:inline>
        </w:drawing>
      </w:r>
    </w:p>
    <w:p w14:paraId="4C6EF1BE" w14:textId="21F5F321" w:rsidR="009506D9" w:rsidRDefault="00672BF5" w:rsidP="009506D9">
      <w:pPr>
        <w:pStyle w:val="ResimYazs"/>
        <w:jc w:val="center"/>
        <w:rPr>
          <w:rFonts w:ascii="LM Roman 10" w:hAnsi="LM Roman 10"/>
          <w:sz w:val="22"/>
          <w:szCs w:val="20"/>
        </w:rPr>
      </w:pPr>
      <w:bookmarkStart w:id="130" w:name="_Toc1826159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30"/>
    </w:p>
    <w:p w14:paraId="6359B104" w14:textId="77777777" w:rsidR="009506D9" w:rsidRPr="009506D9" w:rsidRDefault="009506D9" w:rsidP="009506D9"/>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434465"/>
                    </a:xfrm>
                    <a:prstGeom prst="rect">
                      <a:avLst/>
                    </a:prstGeom>
                  </pic:spPr>
                </pic:pic>
              </a:graphicData>
            </a:graphic>
          </wp:inline>
        </w:drawing>
      </w:r>
    </w:p>
    <w:p w14:paraId="4A58AF0F" w14:textId="35FC86FE" w:rsidR="003D1620" w:rsidRDefault="00D71D3E" w:rsidP="00A61591">
      <w:pPr>
        <w:pStyle w:val="ResimYazs"/>
        <w:jc w:val="center"/>
        <w:rPr>
          <w:rFonts w:ascii="LM Roman 10" w:hAnsi="LM Roman 10"/>
          <w:sz w:val="22"/>
          <w:szCs w:val="20"/>
        </w:rPr>
      </w:pPr>
      <w:bookmarkStart w:id="131" w:name="_Toc1826159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31"/>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724660"/>
                    </a:xfrm>
                    <a:prstGeom prst="rect">
                      <a:avLst/>
                    </a:prstGeom>
                  </pic:spPr>
                </pic:pic>
              </a:graphicData>
            </a:graphic>
          </wp:inline>
        </w:drawing>
      </w:r>
    </w:p>
    <w:p w14:paraId="19DD1329" w14:textId="4E21348E" w:rsidR="00D71D3E" w:rsidRPr="009506D9" w:rsidRDefault="000B5F5B" w:rsidP="009506D9">
      <w:pPr>
        <w:pStyle w:val="ResimYazs"/>
        <w:jc w:val="center"/>
        <w:rPr>
          <w:rFonts w:ascii="LM Roman 10" w:hAnsi="LM Roman 10"/>
          <w:sz w:val="22"/>
          <w:szCs w:val="20"/>
        </w:rPr>
      </w:pPr>
      <w:bookmarkStart w:id="132" w:name="_Toc1826159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32"/>
    </w:p>
    <w:p w14:paraId="08002B4D" w14:textId="3848E2F1" w:rsidR="009506D9" w:rsidRDefault="009506D9" w:rsidP="009506D9">
      <w:pPr>
        <w:jc w:val="both"/>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2</w:t>
      </w:r>
      <w:r>
        <w:rPr>
          <w:rFonts w:ascii="LM Roman 10" w:hAnsi="LM Roman 10"/>
          <w:sz w:val="22"/>
          <w:szCs w:val="18"/>
        </w:rPr>
        <w:t>8, Figure 29, Figure 30 and Figure 31.</w:t>
      </w:r>
    </w:p>
    <w:p w14:paraId="3BA36FAE" w14:textId="77777777" w:rsidR="009506D9" w:rsidRPr="004827E0" w:rsidRDefault="009506D9"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2107565"/>
                    </a:xfrm>
                    <a:prstGeom prst="rect">
                      <a:avLst/>
                    </a:prstGeom>
                  </pic:spPr>
                </pic:pic>
              </a:graphicData>
            </a:graphic>
          </wp:inline>
        </w:drawing>
      </w:r>
    </w:p>
    <w:p w14:paraId="64B5D9AE" w14:textId="28CC6FFC" w:rsidR="00732834" w:rsidRPr="004827E0" w:rsidRDefault="000B5F5B" w:rsidP="00A61591">
      <w:pPr>
        <w:pStyle w:val="ResimYazs"/>
        <w:jc w:val="center"/>
        <w:rPr>
          <w:rFonts w:ascii="LM Roman 10" w:hAnsi="LM Roman 10"/>
          <w:sz w:val="22"/>
          <w:szCs w:val="20"/>
        </w:rPr>
      </w:pPr>
      <w:bookmarkStart w:id="133" w:name="_Toc1826159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33"/>
    </w:p>
    <w:p w14:paraId="178502AA" w14:textId="17CD61A3" w:rsidR="003D1620" w:rsidRPr="000B61CB" w:rsidRDefault="000B61CB" w:rsidP="005F395B">
      <w:pPr>
        <w:jc w:val="both"/>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32.</w:t>
      </w:r>
    </w:p>
    <w:p w14:paraId="3E35E20B" w14:textId="77777777" w:rsidR="000B61CB" w:rsidRPr="004827E0" w:rsidRDefault="000B61CB"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526415"/>
                    </a:xfrm>
                    <a:prstGeom prst="rect">
                      <a:avLst/>
                    </a:prstGeom>
                  </pic:spPr>
                </pic:pic>
              </a:graphicData>
            </a:graphic>
          </wp:inline>
        </w:drawing>
      </w:r>
    </w:p>
    <w:p w14:paraId="004FB94A" w14:textId="47B102DA" w:rsidR="00732834" w:rsidRDefault="000B5F5B" w:rsidP="00A61591">
      <w:pPr>
        <w:pStyle w:val="ResimYazs"/>
        <w:jc w:val="center"/>
        <w:rPr>
          <w:rFonts w:ascii="LM Roman 10" w:hAnsi="LM Roman 10"/>
          <w:sz w:val="22"/>
          <w:szCs w:val="20"/>
        </w:rPr>
      </w:pPr>
      <w:bookmarkStart w:id="134" w:name="_Toc1826159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34"/>
    </w:p>
    <w:p w14:paraId="6863DED1" w14:textId="77777777" w:rsidR="000B61CB" w:rsidRPr="000B61CB" w:rsidRDefault="000B61CB" w:rsidP="000B61CB"/>
    <w:p w14:paraId="41FF7A14" w14:textId="5CD42FD2" w:rsidR="000B61CB" w:rsidRDefault="000B61CB" w:rsidP="005F395B">
      <w:pPr>
        <w:jc w:val="both"/>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n the internet as you can see in Figure 33.</w:t>
      </w:r>
    </w:p>
    <w:p w14:paraId="34A65A25" w14:textId="77777777" w:rsidR="000B61CB" w:rsidRPr="000B61CB" w:rsidRDefault="000B61CB" w:rsidP="005F395B">
      <w:pPr>
        <w:jc w:val="both"/>
        <w:rPr>
          <w:rFonts w:ascii="LM Roman 10" w:hAnsi="LM Roman 10"/>
          <w:sz w:val="22"/>
          <w:szCs w:val="18"/>
        </w:rPr>
      </w:pP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571500"/>
                    </a:xfrm>
                    <a:prstGeom prst="rect">
                      <a:avLst/>
                    </a:prstGeom>
                  </pic:spPr>
                </pic:pic>
              </a:graphicData>
            </a:graphic>
          </wp:inline>
        </w:drawing>
      </w:r>
    </w:p>
    <w:p w14:paraId="0A153A69" w14:textId="37DBA0FB" w:rsidR="00A56643" w:rsidRDefault="00113F3A" w:rsidP="00A61591">
      <w:pPr>
        <w:pStyle w:val="ResimYazs"/>
        <w:jc w:val="center"/>
        <w:rPr>
          <w:rFonts w:ascii="LM Roman 10" w:hAnsi="LM Roman 10"/>
          <w:sz w:val="22"/>
          <w:szCs w:val="20"/>
        </w:rPr>
      </w:pPr>
      <w:bookmarkStart w:id="135" w:name="_Toc1826159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35"/>
    </w:p>
    <w:p w14:paraId="2429C69C" w14:textId="4E1794C9" w:rsidR="004827E0" w:rsidRDefault="000B61CB" w:rsidP="000B61CB">
      <w:pPr>
        <w:jc w:val="both"/>
        <w:rPr>
          <w:rFonts w:ascii="LM Roman 10" w:hAnsi="LM Roman 10"/>
          <w:sz w:val="22"/>
          <w:szCs w:val="18"/>
        </w:rPr>
      </w:pPr>
      <w:r w:rsidRPr="000B61CB">
        <w:rPr>
          <w:rFonts w:ascii="LM Roman 10" w:hAnsi="LM Roman 10"/>
          <w:sz w:val="22"/>
          <w:szCs w:val="18"/>
        </w:rPr>
        <w:t>Cyber wars also can be detected by our software solution. Figure 34 is exemplifying that.</w:t>
      </w:r>
    </w:p>
    <w:p w14:paraId="79B3AFBE" w14:textId="77777777" w:rsidR="000B61CB" w:rsidRPr="004827E0" w:rsidRDefault="000B61CB" w:rsidP="000B61CB">
      <w:pPr>
        <w:jc w:val="both"/>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732155"/>
                    </a:xfrm>
                    <a:prstGeom prst="rect">
                      <a:avLst/>
                    </a:prstGeom>
                  </pic:spPr>
                </pic:pic>
              </a:graphicData>
            </a:graphic>
          </wp:inline>
        </w:drawing>
      </w:r>
    </w:p>
    <w:p w14:paraId="0BFC0515" w14:textId="3A461F3F" w:rsidR="00A56643" w:rsidRDefault="00113F3A" w:rsidP="00A61591">
      <w:pPr>
        <w:pStyle w:val="ResimYazs"/>
        <w:jc w:val="center"/>
        <w:rPr>
          <w:rFonts w:ascii="LM Roman 10" w:hAnsi="LM Roman 10"/>
          <w:sz w:val="22"/>
          <w:szCs w:val="20"/>
        </w:rPr>
      </w:pPr>
      <w:bookmarkStart w:id="136" w:name="_Toc1826159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5</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36"/>
    </w:p>
    <w:p w14:paraId="1E3200D9" w14:textId="77777777" w:rsidR="000B61CB" w:rsidRDefault="000B61CB" w:rsidP="004827E0">
      <w:pPr>
        <w:rPr>
          <w:rFonts w:asciiTheme="minorHAnsi" w:hAnsiTheme="minorHAnsi" w:cstheme="minorHAnsi"/>
          <w:sz w:val="22"/>
          <w:szCs w:val="18"/>
        </w:rPr>
      </w:pPr>
    </w:p>
    <w:p w14:paraId="044CE17A" w14:textId="533B6FFE" w:rsidR="000B61CB" w:rsidRDefault="000B61CB" w:rsidP="004827E0">
      <w:pPr>
        <w:rPr>
          <w:rFonts w:asciiTheme="minorHAnsi" w:hAnsiTheme="minorHAnsi" w:cstheme="minorHAnsi"/>
          <w:sz w:val="22"/>
          <w:szCs w:val="18"/>
        </w:rPr>
      </w:pPr>
      <w:r w:rsidRPr="000B61CB">
        <w:rPr>
          <w:rFonts w:asciiTheme="minorHAnsi" w:hAnsiTheme="minorHAnsi" w:cstheme="minorHAnsi"/>
          <w:sz w:val="22"/>
          <w:szCs w:val="18"/>
        </w:rPr>
        <w:t xml:space="preserve">Politicians can be </w:t>
      </w:r>
      <w:r w:rsidR="00A92250">
        <w:rPr>
          <w:rFonts w:asciiTheme="minorHAnsi" w:hAnsiTheme="minorHAnsi" w:cstheme="minorHAnsi"/>
          <w:sz w:val="22"/>
          <w:szCs w:val="18"/>
        </w:rPr>
        <w:t xml:space="preserve">the </w:t>
      </w:r>
      <w:r w:rsidRPr="000B61CB">
        <w:rPr>
          <w:rFonts w:asciiTheme="minorHAnsi" w:hAnsiTheme="minorHAnsi" w:cstheme="minorHAnsi"/>
          <w:sz w:val="22"/>
          <w:szCs w:val="18"/>
        </w:rPr>
        <w:t>target of cyber</w:t>
      </w:r>
      <w:r>
        <w:rPr>
          <w:rFonts w:asciiTheme="minorHAnsi" w:hAnsiTheme="minorHAnsi" w:cstheme="minorHAnsi"/>
          <w:sz w:val="22"/>
          <w:szCs w:val="18"/>
        </w:rPr>
        <w:t>-</w:t>
      </w:r>
      <w:r w:rsidRPr="000B61CB">
        <w:rPr>
          <w:rFonts w:asciiTheme="minorHAnsi" w:hAnsiTheme="minorHAnsi" w:cstheme="minorHAnsi"/>
          <w:sz w:val="22"/>
          <w:szCs w:val="18"/>
        </w:rPr>
        <w:t>attacks as you can see in Figure 35. Our software can successfully detect related news of such events.</w:t>
      </w:r>
    </w:p>
    <w:p w14:paraId="6D8D0291" w14:textId="4FE6A33A" w:rsidR="00732834" w:rsidRPr="004827E0" w:rsidRDefault="00732834" w:rsidP="005975E1">
      <w:pPr>
        <w:pStyle w:val="Balk2"/>
      </w:pPr>
      <w:bookmarkStart w:id="137" w:name="_Toc18261509"/>
      <w:r w:rsidRPr="004827E0">
        <w:t>Unsuccessful Cybersecurity Event Detection Samples</w:t>
      </w:r>
      <w:bookmarkEnd w:id="137"/>
    </w:p>
    <w:p w14:paraId="5E10CBF3" w14:textId="54C1502E" w:rsidR="00AD111A" w:rsidRPr="004827E0" w:rsidRDefault="00AD111A" w:rsidP="005F395B">
      <w:pPr>
        <w:jc w:val="both"/>
        <w:rPr>
          <w:rFonts w:ascii="LM Roman 10" w:hAnsi="LM Roman 10"/>
        </w:rPr>
      </w:pPr>
    </w:p>
    <w:p w14:paraId="172DCAF5" w14:textId="7677AE76" w:rsidR="00AD111A" w:rsidRPr="004827E0" w:rsidRDefault="00AD111A" w:rsidP="005D06A6">
      <w:pPr>
        <w:jc w:val="both"/>
        <w:rPr>
          <w:rFonts w:ascii="LM Roman 10" w:hAnsi="LM Roman 10"/>
          <w:sz w:val="22"/>
          <w:szCs w:val="18"/>
        </w:rPr>
      </w:pPr>
      <w:r w:rsidRPr="004827E0">
        <w:rPr>
          <w:rFonts w:ascii="LM Roman 10" w:hAnsi="LM Roman 10"/>
          <w:sz w:val="22"/>
          <w:szCs w:val="18"/>
        </w:rPr>
        <w:t>Sometimes our software solution can detect false 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38" w:name="_Toc18261510"/>
      <w:r w:rsidRPr="004827E0">
        <w:t>Sample False Positive Cybersecurity Event Detection</w:t>
      </w:r>
      <w:bookmarkEnd w:id="138"/>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D06A6">
      <w:pPr>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w:t>
      </w:r>
      <w:proofErr w:type="spellStart"/>
      <w:r w:rsidR="007D6E74" w:rsidRPr="004827E0">
        <w:rPr>
          <w:rFonts w:ascii="LM Roman 10" w:hAnsi="LM Roman 10"/>
          <w:sz w:val="22"/>
          <w:szCs w:val="18"/>
        </w:rPr>
        <w:t>hacklendi</w:t>
      </w:r>
      <w:proofErr w:type="spellEnd"/>
      <w:r w:rsidR="007D6E74" w:rsidRPr="004827E0">
        <w:rPr>
          <w:rFonts w:ascii="LM Roman 10" w:hAnsi="LM Roman 10"/>
          <w:sz w:val="22"/>
          <w:szCs w:val="18"/>
        </w:rPr>
        <w:t>”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BEBA8EAE-BF5A-486C-A8C5-ECC9F3942E4B}">
                          <a14:imgProps xmlns:a14="http://schemas.microsoft.com/office/drawing/2010/main">
                            <a14:imgLayer r:embed="rId77">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2500EC29" w:rsidR="00A56643" w:rsidRPr="004827E0" w:rsidRDefault="00423167" w:rsidP="00A61591">
      <w:pPr>
        <w:pStyle w:val="ResimYazs"/>
        <w:jc w:val="center"/>
        <w:rPr>
          <w:rFonts w:ascii="LM Roman 10" w:hAnsi="LM Roman 10"/>
          <w:sz w:val="22"/>
          <w:szCs w:val="20"/>
        </w:rPr>
      </w:pPr>
      <w:bookmarkStart w:id="139" w:name="_Toc1826159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39"/>
    </w:p>
    <w:p w14:paraId="28C72174" w14:textId="77777777" w:rsidR="00423167" w:rsidRPr="004827E0" w:rsidRDefault="00423167" w:rsidP="005F395B">
      <w:pPr>
        <w:jc w:val="both"/>
        <w:rPr>
          <w:rFonts w:ascii="LM Roman 10" w:hAnsi="LM Roman 10"/>
        </w:rPr>
      </w:pPr>
    </w:p>
    <w:p w14:paraId="303CEF39" w14:textId="1BACAFDC" w:rsidR="00BA679C" w:rsidRPr="004827E0" w:rsidRDefault="00A56643" w:rsidP="00940307">
      <w:pPr>
        <w:pStyle w:val="Balk3"/>
      </w:pPr>
      <w:bookmarkStart w:id="140" w:name="_Toc18261511"/>
      <w:r w:rsidRPr="004827E0">
        <w:t xml:space="preserve">Sample not </w:t>
      </w:r>
      <w:r w:rsidR="00423167" w:rsidRPr="004827E0">
        <w:t>U</w:t>
      </w:r>
      <w:r w:rsidRPr="004827E0">
        <w:t xml:space="preserve">seful </w:t>
      </w:r>
      <w:r w:rsidR="00423167" w:rsidRPr="004827E0">
        <w:t>C</w:t>
      </w:r>
      <w:r w:rsidRPr="004827E0">
        <w:t>ybersecurity Event Detection</w:t>
      </w:r>
      <w:bookmarkEnd w:id="140"/>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D06A6">
      <w:pPr>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67796446" w:rsidR="00A56643" w:rsidRPr="005B67AA" w:rsidRDefault="00423167" w:rsidP="00A61591">
      <w:pPr>
        <w:pStyle w:val="ResimYazs"/>
        <w:jc w:val="center"/>
        <w:rPr>
          <w:rFonts w:ascii="LM Roman 10" w:hAnsi="LM Roman 10"/>
          <w:sz w:val="22"/>
          <w:szCs w:val="20"/>
        </w:rPr>
      </w:pPr>
      <w:bookmarkStart w:id="141" w:name="_Toc18261599"/>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076262">
        <w:rPr>
          <w:rFonts w:ascii="LM Roman 10" w:hAnsi="LM Roman 10"/>
          <w:noProof/>
          <w:sz w:val="22"/>
          <w:szCs w:val="20"/>
        </w:rPr>
        <w:t>37</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41"/>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5D06A6">
      <w:pPr>
        <w:jc w:val="both"/>
        <w:rPr>
          <w:rFonts w:ascii="LM Roman 10" w:hAnsi="LM Roman 10"/>
          <w:sz w:val="22"/>
          <w:szCs w:val="18"/>
        </w:rPr>
      </w:pPr>
      <w:r w:rsidRPr="005B67AA">
        <w:rPr>
          <w:rFonts w:ascii="LM Roman 10" w:hAnsi="LM Roman 10"/>
          <w:sz w:val="22"/>
          <w:szCs w:val="18"/>
        </w:rPr>
        <w:lastRenderedPageBreak/>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42" w:name="_Toc18261512"/>
      <w:r w:rsidRPr="004827E0">
        <w:t>Evaluation of the Results</w:t>
      </w:r>
      <w:bookmarkEnd w:id="142"/>
    </w:p>
    <w:p w14:paraId="1E0A2FDC" w14:textId="07DAC79E" w:rsidR="005E3323" w:rsidRPr="004827E0" w:rsidRDefault="005E3323" w:rsidP="005E3323">
      <w:pPr>
        <w:rPr>
          <w:rFonts w:ascii="LM Roman 10" w:hAnsi="LM Roman 10"/>
        </w:rPr>
      </w:pPr>
    </w:p>
    <w:p w14:paraId="39D7BE33" w14:textId="7798C195" w:rsidR="00271F6C" w:rsidRPr="005B67AA" w:rsidRDefault="00A20A52" w:rsidP="005D06A6">
      <w:pPr>
        <w:jc w:val="both"/>
        <w:rPr>
          <w:rFonts w:ascii="LM Roman 10" w:hAnsi="LM Roman 10"/>
          <w:sz w:val="22"/>
          <w:szCs w:val="18"/>
        </w:rPr>
      </w:pPr>
      <w:r w:rsidRPr="005B67AA">
        <w:rPr>
          <w:rFonts w:ascii="LM Roman 10" w:hAnsi="LM Roman 10"/>
          <w:sz w:val="22"/>
          <w:szCs w:val="18"/>
        </w:rPr>
        <w:t xml:space="preserve">For a limited time, we run our software </w:t>
      </w:r>
      <w:r w:rsidR="0055561D" w:rsidRPr="005B67AA">
        <w:rPr>
          <w:rFonts w:ascii="LM Roman 10" w:hAnsi="LM Roman 10"/>
          <w:sz w:val="22"/>
          <w:szCs w:val="18"/>
        </w:rPr>
        <w:t>for</w:t>
      </w:r>
      <w:r w:rsidRPr="005B67AA">
        <w:rPr>
          <w:rFonts w:ascii="LM Roman 10" w:hAnsi="LM Roman 10"/>
          <w:sz w:val="22"/>
          <w:szCs w:val="18"/>
        </w:rPr>
        <w:t xml:space="preserve"> test</w:t>
      </w:r>
      <w:r w:rsidR="0055561D" w:rsidRPr="005B67AA">
        <w:rPr>
          <w:rFonts w:ascii="LM Roman 10" w:hAnsi="LM Roman 10"/>
          <w:sz w:val="22"/>
          <w:szCs w:val="18"/>
        </w:rPr>
        <w:t>ing</w:t>
      </w:r>
      <w:r w:rsidRPr="005B67AA">
        <w:rPr>
          <w:rFonts w:ascii="LM Roman 10" w:hAnsi="LM Roman 10"/>
          <w:sz w:val="22"/>
          <w:szCs w:val="18"/>
        </w:rPr>
        <w:t xml:space="preserve"> </w:t>
      </w:r>
      <w:r w:rsidR="0055561D" w:rsidRPr="005B67AA">
        <w:rPr>
          <w:rFonts w:ascii="LM Roman 10" w:hAnsi="LM Roman 10"/>
          <w:sz w:val="22"/>
          <w:szCs w:val="18"/>
        </w:rPr>
        <w:t>purposes</w:t>
      </w:r>
      <w:r w:rsidRPr="005B67AA">
        <w:rPr>
          <w:rFonts w:ascii="LM Roman 10" w:hAnsi="LM Roman 10"/>
          <w:sz w:val="22"/>
          <w:szCs w:val="18"/>
        </w:rPr>
        <w:t xml:space="preserve">. We cannot calculate something like detected Tweet per minute or detected news per minute because it is highly related with </w:t>
      </w:r>
      <w:r w:rsidR="0055561D" w:rsidRPr="005B67AA">
        <w:rPr>
          <w:rFonts w:ascii="LM Roman 10" w:hAnsi="LM Roman 10"/>
          <w:sz w:val="22"/>
          <w:szCs w:val="18"/>
        </w:rPr>
        <w:t>selected</w:t>
      </w:r>
      <w:r w:rsidRPr="005B67AA">
        <w:rPr>
          <w:rFonts w:ascii="LM Roman 10" w:hAnsi="LM Roman 10"/>
          <w:sz w:val="22"/>
          <w:szCs w:val="18"/>
        </w:rPr>
        <w:t xml:space="preserve"> keyword vector, </w:t>
      </w:r>
      <w:r w:rsidR="0055561D" w:rsidRPr="005B67AA">
        <w:rPr>
          <w:rFonts w:ascii="LM Roman 10" w:hAnsi="LM Roman 10"/>
          <w:sz w:val="22"/>
          <w:szCs w:val="18"/>
        </w:rPr>
        <w:t xml:space="preserve">selected </w:t>
      </w:r>
      <w:r w:rsidRPr="005B67AA">
        <w:rPr>
          <w:rFonts w:ascii="LM Roman 10" w:hAnsi="LM Roman 10"/>
          <w:sz w:val="22"/>
          <w:szCs w:val="18"/>
        </w:rPr>
        <w:t>named entity vector and the selected period for the detection. For example</w:t>
      </w:r>
      <w:r w:rsidR="0055561D" w:rsidRPr="005B67AA">
        <w:rPr>
          <w:rFonts w:ascii="LM Roman 10" w:hAnsi="LM Roman 10"/>
          <w:sz w:val="22"/>
          <w:szCs w:val="18"/>
        </w:rPr>
        <w:t>,</w:t>
      </w:r>
      <w:r w:rsidRPr="005B67AA">
        <w:rPr>
          <w:rFonts w:ascii="LM Roman 10" w:hAnsi="LM Roman 10"/>
          <w:sz w:val="22"/>
          <w:szCs w:val="18"/>
        </w:rPr>
        <w:t xml:space="preserve"> if we select </w:t>
      </w:r>
      <w:r w:rsidR="0055561D" w:rsidRPr="005B67AA">
        <w:rPr>
          <w:rFonts w:ascii="LM Roman 10" w:hAnsi="LM Roman 10"/>
          <w:sz w:val="22"/>
          <w:szCs w:val="18"/>
        </w:rPr>
        <w:t xml:space="preserve">a keyword vector with two elements, a named entity vector with two elements and select last two days as </w:t>
      </w:r>
      <w:r w:rsidR="00FF5179" w:rsidRPr="005B67AA">
        <w:rPr>
          <w:rFonts w:ascii="LM Roman 10" w:hAnsi="LM Roman 10"/>
          <w:sz w:val="22"/>
          <w:szCs w:val="18"/>
        </w:rPr>
        <w:t xml:space="preserve">the </w:t>
      </w:r>
      <w:r w:rsidR="0055561D" w:rsidRPr="005B67AA">
        <w:rPr>
          <w:rFonts w:ascii="LM Roman 10" w:hAnsi="LM Roman 10"/>
          <w:sz w:val="22"/>
          <w:szCs w:val="18"/>
        </w:rPr>
        <w:t>period and run our software solution, our software can detect limited events. On the other hand</w:t>
      </w:r>
      <w:r w:rsidR="00923109" w:rsidRPr="005B67AA">
        <w:rPr>
          <w:rFonts w:ascii="LM Roman 10" w:hAnsi="LM Roman 10"/>
          <w:sz w:val="22"/>
          <w:szCs w:val="18"/>
        </w:rPr>
        <w:t>,</w:t>
      </w:r>
      <w:r w:rsidR="0055561D" w:rsidRPr="005B67AA">
        <w:rPr>
          <w:rFonts w:ascii="LM Roman 10" w:hAnsi="LM Roman 10"/>
          <w:sz w:val="22"/>
          <w:szCs w:val="18"/>
        </w:rPr>
        <w:t xml:space="preserve"> if we select a keyword vector with a hundred elements, a named entity vector with </w:t>
      </w:r>
      <w:r w:rsidR="00923109" w:rsidRPr="005B67AA">
        <w:rPr>
          <w:rFonts w:ascii="LM Roman 10" w:hAnsi="LM Roman 10"/>
          <w:sz w:val="22"/>
          <w:szCs w:val="18"/>
        </w:rPr>
        <w:t>hundred</w:t>
      </w:r>
      <w:r w:rsidR="0055561D" w:rsidRPr="005B67AA">
        <w:rPr>
          <w:rFonts w:ascii="LM Roman 10" w:hAnsi="LM Roman 10"/>
          <w:sz w:val="22"/>
          <w:szCs w:val="18"/>
        </w:rPr>
        <w:t xml:space="preserve"> elements and select last t</w:t>
      </w:r>
      <w:r w:rsidR="00923109" w:rsidRPr="005B67AA">
        <w:rPr>
          <w:rFonts w:ascii="LM Roman 10" w:hAnsi="LM Roman 10"/>
          <w:sz w:val="22"/>
          <w:szCs w:val="18"/>
        </w:rPr>
        <w:t>en</w:t>
      </w:r>
      <w:r w:rsidR="0055561D" w:rsidRPr="005B67AA">
        <w:rPr>
          <w:rFonts w:ascii="LM Roman 10" w:hAnsi="LM Roman 10"/>
          <w:sz w:val="22"/>
          <w:szCs w:val="18"/>
        </w:rPr>
        <w:t xml:space="preserve"> days as </w:t>
      </w:r>
      <w:r w:rsidR="00FF5179" w:rsidRPr="005B67AA">
        <w:rPr>
          <w:rFonts w:ascii="LM Roman 10" w:hAnsi="LM Roman 10"/>
          <w:sz w:val="22"/>
          <w:szCs w:val="18"/>
        </w:rPr>
        <w:t xml:space="preserve">the </w:t>
      </w:r>
      <w:r w:rsidR="0055561D" w:rsidRPr="005B67AA">
        <w:rPr>
          <w:rFonts w:ascii="LM Roman 10" w:hAnsi="LM Roman 10"/>
          <w:sz w:val="22"/>
          <w:szCs w:val="18"/>
        </w:rPr>
        <w:t xml:space="preserve">period and run our software solution, our software can detect </w:t>
      </w:r>
      <w:r w:rsidR="00923109" w:rsidRPr="005B67AA">
        <w:rPr>
          <w:rFonts w:ascii="LM Roman 10" w:hAnsi="LM Roman 10"/>
          <w:sz w:val="22"/>
          <w:szCs w:val="18"/>
        </w:rPr>
        <w:t>more</w:t>
      </w:r>
      <w:r w:rsidR="0055561D" w:rsidRPr="005B67AA">
        <w:rPr>
          <w:rFonts w:ascii="LM Roman 10" w:hAnsi="LM Roman 10"/>
          <w:sz w:val="22"/>
          <w:szCs w:val="18"/>
        </w:rPr>
        <w:t xml:space="preserve"> events</w:t>
      </w:r>
      <w:r w:rsidR="00923109" w:rsidRPr="005B67AA">
        <w:rPr>
          <w:rFonts w:ascii="LM Roman 10" w:hAnsi="LM Roman 10"/>
          <w:sz w:val="22"/>
          <w:szCs w:val="18"/>
        </w:rPr>
        <w:t xml:space="preserve"> according to </w:t>
      </w:r>
      <w:r w:rsidR="00FF5179" w:rsidRPr="005B67AA">
        <w:rPr>
          <w:rFonts w:ascii="LM Roman 10" w:hAnsi="LM Roman 10"/>
          <w:sz w:val="22"/>
          <w:szCs w:val="18"/>
        </w:rPr>
        <w:t xml:space="preserve">the </w:t>
      </w:r>
      <w:r w:rsidR="00923109" w:rsidRPr="005B67AA">
        <w:rPr>
          <w:rFonts w:ascii="LM Roman 10" w:hAnsi="LM Roman 10"/>
          <w:sz w:val="22"/>
          <w:szCs w:val="18"/>
        </w:rPr>
        <w:t>previous configuration.</w:t>
      </w:r>
    </w:p>
    <w:p w14:paraId="7DC6903B" w14:textId="3AE6A7BC" w:rsidR="00923109" w:rsidRPr="005B67AA" w:rsidRDefault="00923109" w:rsidP="005F395B">
      <w:pPr>
        <w:jc w:val="both"/>
        <w:rPr>
          <w:rFonts w:ascii="LM Roman 10" w:hAnsi="LM Roman 10"/>
          <w:sz w:val="22"/>
          <w:szCs w:val="18"/>
        </w:rPr>
      </w:pPr>
    </w:p>
    <w:p w14:paraId="24038273" w14:textId="2BB2F852" w:rsidR="00CE4624" w:rsidRDefault="00923109" w:rsidP="005B4916">
      <w:pPr>
        <w:jc w:val="both"/>
        <w:rPr>
          <w:rFonts w:ascii="LM Roman 10" w:hAnsi="LM Roman 10"/>
          <w:sz w:val="22"/>
          <w:szCs w:val="18"/>
        </w:rPr>
      </w:pPr>
      <w:r w:rsidRPr="005B67AA">
        <w:rPr>
          <w:rFonts w:ascii="LM Roman 10" w:hAnsi="LM Roman 10"/>
          <w:sz w:val="22"/>
          <w:szCs w:val="18"/>
        </w:rPr>
        <w:t xml:space="preserve">After the test run of our software, our database of the software includes 437 entries. </w:t>
      </w:r>
      <w:r w:rsidR="00583038" w:rsidRPr="005B67AA">
        <w:rPr>
          <w:rFonts w:ascii="LM Roman 10" w:hAnsi="LM Roman 10"/>
          <w:sz w:val="22"/>
          <w:szCs w:val="18"/>
        </w:rPr>
        <w:t>One hundred eighty-six</w:t>
      </w:r>
      <w:r w:rsidRPr="005B67AA">
        <w:rPr>
          <w:rFonts w:ascii="LM Roman 10" w:hAnsi="LM Roman 10"/>
          <w:sz w:val="22"/>
          <w:szCs w:val="18"/>
        </w:rPr>
        <w:t xml:space="preserve"> of them is Twitter Tweets</w:t>
      </w:r>
      <w:r w:rsidR="00583038" w:rsidRPr="005B67AA">
        <w:rPr>
          <w:rFonts w:ascii="LM Roman 10" w:hAnsi="LM Roman 10"/>
          <w:sz w:val="22"/>
          <w:szCs w:val="18"/>
        </w:rPr>
        <w:t>,</w:t>
      </w:r>
      <w:r w:rsidRPr="005B67AA">
        <w:rPr>
          <w:rFonts w:ascii="LM Roman 10" w:hAnsi="LM Roman 10"/>
          <w:sz w:val="22"/>
          <w:szCs w:val="18"/>
        </w:rPr>
        <w:t xml:space="preserve"> and 251 of them is from </w:t>
      </w:r>
      <w:proofErr w:type="spellStart"/>
      <w:r w:rsidRPr="005B67AA">
        <w:rPr>
          <w:rFonts w:ascii="LM Roman 10" w:hAnsi="LM Roman 10"/>
          <w:sz w:val="22"/>
          <w:szCs w:val="18"/>
        </w:rPr>
        <w:t>Hürriyet</w:t>
      </w:r>
      <w:proofErr w:type="spellEnd"/>
      <w:r w:rsidRPr="005B67AA">
        <w:rPr>
          <w:rFonts w:ascii="LM Roman 10" w:hAnsi="LM Roman 10"/>
          <w:sz w:val="22"/>
          <w:szCs w:val="18"/>
        </w:rPr>
        <w:t xml:space="preserve"> Newspaper. After analyzing the entries in our database</w:t>
      </w:r>
      <w:r w:rsidR="00583038" w:rsidRPr="005B67AA">
        <w:rPr>
          <w:rFonts w:ascii="LM Roman 10" w:hAnsi="LM Roman 10"/>
          <w:sz w:val="22"/>
          <w:szCs w:val="18"/>
        </w:rPr>
        <w:t>,</w:t>
      </w:r>
      <w:r w:rsidRPr="005B67AA">
        <w:rPr>
          <w:rFonts w:ascii="LM Roman 10" w:hAnsi="LM Roman 10"/>
          <w:sz w:val="22"/>
          <w:szCs w:val="18"/>
        </w:rPr>
        <w:t xml:space="preserve"> </w:t>
      </w:r>
      <w:r w:rsidR="00751395" w:rsidRPr="005B67AA">
        <w:rPr>
          <w:rFonts w:ascii="LM Roman 10" w:hAnsi="LM Roman 10"/>
          <w:sz w:val="22"/>
          <w:szCs w:val="18"/>
        </w:rPr>
        <w:t xml:space="preserve">our software solution can detect 29 cybersecurity events. </w:t>
      </w:r>
      <w:r w:rsidR="00583038" w:rsidRPr="005B67AA">
        <w:rPr>
          <w:rFonts w:ascii="LM Roman 10" w:hAnsi="LM Roman 10"/>
          <w:sz w:val="22"/>
          <w:szCs w:val="18"/>
        </w:rPr>
        <w:t>Twenty-two</w:t>
      </w:r>
      <w:r w:rsidR="00751395" w:rsidRPr="005B67AA">
        <w:rPr>
          <w:rFonts w:ascii="LM Roman 10" w:hAnsi="LM Roman 10"/>
          <w:sz w:val="22"/>
          <w:szCs w:val="18"/>
        </w:rPr>
        <w:t xml:space="preserve"> of them are positive detection</w:t>
      </w:r>
      <w:r w:rsidR="00583038" w:rsidRPr="005B67AA">
        <w:rPr>
          <w:rFonts w:ascii="LM Roman 10" w:hAnsi="LM Roman 10"/>
          <w:sz w:val="22"/>
          <w:szCs w:val="18"/>
        </w:rPr>
        <w:t>,</w:t>
      </w:r>
      <w:r w:rsidR="00751395" w:rsidRPr="005B67AA">
        <w:rPr>
          <w:rFonts w:ascii="LM Roman 10" w:hAnsi="LM Roman 10"/>
          <w:sz w:val="22"/>
          <w:szCs w:val="18"/>
        </w:rPr>
        <w:t xml:space="preserve"> and 7 of them are false positive detection. Our software solution’s</w:t>
      </w:r>
      <w:r w:rsidRPr="005B67AA">
        <w:rPr>
          <w:rFonts w:ascii="LM Roman 10" w:hAnsi="LM Roman 10"/>
          <w:sz w:val="22"/>
          <w:szCs w:val="18"/>
        </w:rPr>
        <w:t xml:space="preserve"> </w:t>
      </w:r>
      <w:r w:rsidR="00751395" w:rsidRPr="005B67AA">
        <w:rPr>
          <w:rFonts w:ascii="LM Roman 10" w:hAnsi="LM Roman 10"/>
          <w:sz w:val="22"/>
          <w:szCs w:val="18"/>
        </w:rPr>
        <w:t>success rate is approximately %76.</w:t>
      </w:r>
      <w:r w:rsidR="000201F5">
        <w:rPr>
          <w:rStyle w:val="DipnotBavurusu"/>
          <w:rFonts w:ascii="LM Roman 10" w:hAnsi="LM Roman 10"/>
          <w:sz w:val="22"/>
          <w:szCs w:val="18"/>
        </w:rPr>
        <w:footnoteReference w:id="9"/>
      </w:r>
    </w:p>
    <w:p w14:paraId="1999F906" w14:textId="77777777" w:rsidR="005B4916" w:rsidRPr="005B67AA" w:rsidRDefault="005B4916" w:rsidP="005B4916">
      <w:pPr>
        <w:jc w:val="both"/>
        <w:rPr>
          <w:rFonts w:ascii="LM Roman 10" w:hAnsi="LM Roman 10"/>
          <w:sz w:val="22"/>
          <w:szCs w:val="18"/>
        </w:rPr>
      </w:pPr>
    </w:p>
    <w:p w14:paraId="1EB6A31B" w14:textId="2C80DA1E" w:rsidR="00751395" w:rsidRPr="005B67AA" w:rsidRDefault="00751395" w:rsidP="005D06A6">
      <w:pPr>
        <w:jc w:val="both"/>
        <w:rPr>
          <w:rFonts w:ascii="LM Roman 10" w:hAnsi="LM Roman 10"/>
          <w:sz w:val="22"/>
          <w:szCs w:val="18"/>
        </w:rPr>
      </w:pPr>
      <w:r w:rsidRPr="005B67AA">
        <w:rPr>
          <w:rFonts w:ascii="LM Roman 10" w:hAnsi="LM Roman 10"/>
          <w:sz w:val="22"/>
          <w:szCs w:val="18"/>
        </w:rPr>
        <w:t xml:space="preserve">These statistics show that this methodology works in </w:t>
      </w:r>
      <w:r w:rsidR="00583038" w:rsidRPr="005B67AA">
        <w:rPr>
          <w:rFonts w:ascii="LM Roman 10" w:hAnsi="LM Roman 10"/>
          <w:sz w:val="22"/>
          <w:szCs w:val="18"/>
        </w:rPr>
        <w:t xml:space="preserve">the </w:t>
      </w:r>
      <w:r w:rsidRPr="005B67AA">
        <w:rPr>
          <w:rFonts w:ascii="LM Roman 10" w:hAnsi="LM Roman 10"/>
          <w:sz w:val="22"/>
          <w:szCs w:val="18"/>
        </w:rPr>
        <w:t>detection of cybersecurity events from Turkish texts with an acceptable success rate.</w:t>
      </w:r>
      <w:r w:rsidR="00781ECC" w:rsidRPr="005B67AA">
        <w:rPr>
          <w:rFonts w:ascii="LM Roman 10" w:hAnsi="LM Roman 10"/>
          <w:sz w:val="22"/>
          <w:szCs w:val="18"/>
        </w:rPr>
        <w:t xml:space="preserve"> Cybersecurity analysts can use our software with preparing </w:t>
      </w:r>
      <w:r w:rsidR="00583038" w:rsidRPr="005B67AA">
        <w:rPr>
          <w:rFonts w:ascii="LM Roman 10" w:hAnsi="LM Roman 10"/>
          <w:sz w:val="22"/>
          <w:szCs w:val="18"/>
        </w:rPr>
        <w:t xml:space="preserve">the </w:t>
      </w:r>
      <w:r w:rsidR="00781ECC" w:rsidRPr="005B67AA">
        <w:rPr>
          <w:rFonts w:ascii="LM Roman 10" w:hAnsi="LM Roman 10"/>
          <w:sz w:val="22"/>
          <w:szCs w:val="18"/>
        </w:rPr>
        <w:t>right keyword vector, right named entity vector</w:t>
      </w:r>
      <w:r w:rsidR="00583038" w:rsidRPr="005B67AA">
        <w:rPr>
          <w:rFonts w:ascii="LM Roman 10" w:hAnsi="LM Roman 10"/>
          <w:sz w:val="22"/>
          <w:szCs w:val="18"/>
        </w:rPr>
        <w:t>,</w:t>
      </w:r>
      <w:r w:rsidR="00781ECC" w:rsidRPr="005B67AA">
        <w:rPr>
          <w:rFonts w:ascii="LM Roman 10" w:hAnsi="LM Roman 10"/>
          <w:sz w:val="22"/>
          <w:szCs w:val="18"/>
        </w:rPr>
        <w:t xml:space="preserve"> and selecting </w:t>
      </w:r>
      <w:r w:rsidR="00781ECC" w:rsidRPr="005B67AA">
        <w:rPr>
          <w:rFonts w:ascii="LM Roman 10" w:hAnsi="LM Roman 10"/>
          <w:sz w:val="22"/>
          <w:szCs w:val="18"/>
        </w:rPr>
        <w:lastRenderedPageBreak/>
        <w:t>a suitable timeframe. If we add new data sources in the future, our software can work with bigger datasets and this leads</w:t>
      </w:r>
      <w:r w:rsidR="00583038" w:rsidRPr="005B67AA">
        <w:rPr>
          <w:rFonts w:ascii="LM Roman 10" w:hAnsi="LM Roman 10"/>
          <w:sz w:val="22"/>
          <w:szCs w:val="18"/>
        </w:rPr>
        <w:t xml:space="preserve"> to</w:t>
      </w:r>
      <w:r w:rsidR="00781ECC" w:rsidRPr="005B67AA">
        <w:rPr>
          <w:rFonts w:ascii="LM Roman 10" w:hAnsi="LM Roman 10"/>
          <w:sz w:val="22"/>
          <w:szCs w:val="18"/>
        </w:rPr>
        <w:t xml:space="preserve"> more accurate detection and it may increase the success rate percent of our software solution. </w:t>
      </w:r>
    </w:p>
    <w:p w14:paraId="6E903DB2" w14:textId="2E9BCCE0" w:rsidR="005B67AA" w:rsidRDefault="005B67AA" w:rsidP="00CE4624">
      <w:pPr>
        <w:rPr>
          <w:rFonts w:ascii="LM Roman 10" w:hAnsi="LM Roman 10"/>
          <w:b/>
          <w:noProof/>
        </w:rPr>
      </w:pP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00949F92" w14:textId="60BA57F6" w:rsidR="005B4916" w:rsidRDefault="005B4916" w:rsidP="005F395B">
      <w:pPr>
        <w:jc w:val="center"/>
        <w:rPr>
          <w:rFonts w:ascii="LM Roman 10" w:hAnsi="LM Roman 10"/>
          <w:b/>
          <w:noProof/>
          <w:sz w:val="28"/>
          <w:szCs w:val="22"/>
        </w:rPr>
      </w:pPr>
    </w:p>
    <w:p w14:paraId="67CD73D9" w14:textId="4FE23E52" w:rsidR="005B4916" w:rsidRDefault="005B4916" w:rsidP="005F395B">
      <w:pPr>
        <w:jc w:val="center"/>
        <w:rPr>
          <w:rFonts w:ascii="LM Roman 10" w:hAnsi="LM Roman 10"/>
          <w:b/>
          <w:noProof/>
          <w:sz w:val="28"/>
          <w:szCs w:val="22"/>
        </w:rPr>
      </w:pPr>
    </w:p>
    <w:p w14:paraId="357DBE9C" w14:textId="340632F3" w:rsidR="005B4916" w:rsidRDefault="005B4916" w:rsidP="005F395B">
      <w:pPr>
        <w:jc w:val="center"/>
        <w:rPr>
          <w:rFonts w:ascii="LM Roman 10" w:hAnsi="LM Roman 10"/>
          <w:b/>
          <w:noProof/>
          <w:sz w:val="28"/>
          <w:szCs w:val="22"/>
        </w:rPr>
      </w:pPr>
    </w:p>
    <w:p w14:paraId="6CDD6AAB" w14:textId="05520C86" w:rsidR="005B4916" w:rsidRDefault="005B4916" w:rsidP="005F395B">
      <w:pPr>
        <w:jc w:val="center"/>
        <w:rPr>
          <w:rFonts w:ascii="LM Roman 10" w:hAnsi="LM Roman 10"/>
          <w:b/>
          <w:noProof/>
          <w:sz w:val="28"/>
          <w:szCs w:val="22"/>
        </w:rPr>
      </w:pPr>
    </w:p>
    <w:p w14:paraId="37B72175" w14:textId="078B68DD" w:rsidR="005B4916" w:rsidRDefault="005B4916" w:rsidP="005F395B">
      <w:pPr>
        <w:jc w:val="center"/>
        <w:rPr>
          <w:rFonts w:ascii="LM Roman 10" w:hAnsi="LM Roman 10"/>
          <w:b/>
          <w:noProof/>
          <w:sz w:val="28"/>
          <w:szCs w:val="22"/>
        </w:rPr>
      </w:pPr>
    </w:p>
    <w:p w14:paraId="0A429438" w14:textId="373CE915" w:rsidR="005B4916" w:rsidRDefault="005B4916" w:rsidP="005F395B">
      <w:pPr>
        <w:jc w:val="center"/>
        <w:rPr>
          <w:rFonts w:ascii="LM Roman 10" w:hAnsi="LM Roman 10"/>
          <w:b/>
          <w:noProof/>
          <w:sz w:val="28"/>
          <w:szCs w:val="22"/>
        </w:rPr>
      </w:pPr>
    </w:p>
    <w:p w14:paraId="36C6A212" w14:textId="7D446567" w:rsidR="005B4916" w:rsidRDefault="005B4916" w:rsidP="005F395B">
      <w:pPr>
        <w:jc w:val="center"/>
        <w:rPr>
          <w:rFonts w:ascii="LM Roman 10" w:hAnsi="LM Roman 10"/>
          <w:b/>
          <w:noProof/>
          <w:sz w:val="28"/>
          <w:szCs w:val="22"/>
        </w:rPr>
      </w:pPr>
    </w:p>
    <w:p w14:paraId="43F30A97" w14:textId="5DEA2B87" w:rsidR="005B4916" w:rsidRDefault="005B4916" w:rsidP="005F395B">
      <w:pPr>
        <w:jc w:val="center"/>
        <w:rPr>
          <w:rFonts w:ascii="LM Roman 10" w:hAnsi="LM Roman 10"/>
          <w:b/>
          <w:noProof/>
          <w:sz w:val="28"/>
          <w:szCs w:val="22"/>
        </w:rPr>
      </w:pPr>
    </w:p>
    <w:p w14:paraId="7B94D0BA" w14:textId="171864FC" w:rsidR="005B4916" w:rsidRDefault="005B4916" w:rsidP="005F395B">
      <w:pPr>
        <w:jc w:val="center"/>
        <w:rPr>
          <w:rFonts w:ascii="LM Roman 10" w:hAnsi="LM Roman 10"/>
          <w:b/>
          <w:noProof/>
          <w:sz w:val="28"/>
          <w:szCs w:val="22"/>
        </w:rPr>
      </w:pPr>
    </w:p>
    <w:p w14:paraId="1DE6E34D" w14:textId="3DAACCF3" w:rsidR="005B4916" w:rsidRDefault="005B4916" w:rsidP="005F395B">
      <w:pPr>
        <w:jc w:val="center"/>
        <w:rPr>
          <w:rFonts w:ascii="LM Roman 10" w:hAnsi="LM Roman 10"/>
          <w:b/>
          <w:noProof/>
          <w:sz w:val="28"/>
          <w:szCs w:val="22"/>
        </w:rPr>
      </w:pPr>
    </w:p>
    <w:p w14:paraId="5C856729" w14:textId="04D3646B" w:rsidR="005B4916" w:rsidRDefault="005B4916" w:rsidP="005F395B">
      <w:pPr>
        <w:jc w:val="center"/>
        <w:rPr>
          <w:rFonts w:ascii="LM Roman 10" w:hAnsi="LM Roman 10"/>
          <w:b/>
          <w:noProof/>
          <w:sz w:val="28"/>
          <w:szCs w:val="22"/>
        </w:rPr>
      </w:pPr>
    </w:p>
    <w:p w14:paraId="3CC00C27" w14:textId="2E9EFF3F" w:rsidR="005B4916" w:rsidRDefault="005B4916" w:rsidP="005F395B">
      <w:pPr>
        <w:jc w:val="center"/>
        <w:rPr>
          <w:rFonts w:ascii="LM Roman 10" w:hAnsi="LM Roman 10"/>
          <w:b/>
          <w:noProof/>
          <w:sz w:val="28"/>
          <w:szCs w:val="22"/>
        </w:rPr>
      </w:pPr>
    </w:p>
    <w:p w14:paraId="24B2EDE1" w14:textId="7F5C89FB" w:rsidR="005B4916" w:rsidRDefault="005B4916" w:rsidP="005F395B">
      <w:pPr>
        <w:jc w:val="center"/>
        <w:rPr>
          <w:rFonts w:ascii="LM Roman 10" w:hAnsi="LM Roman 10"/>
          <w:b/>
          <w:noProof/>
          <w:sz w:val="28"/>
          <w:szCs w:val="22"/>
        </w:rPr>
      </w:pPr>
    </w:p>
    <w:p w14:paraId="1C2659B2" w14:textId="064BD0B8" w:rsidR="005B4916" w:rsidRDefault="005B4916" w:rsidP="005F395B">
      <w:pPr>
        <w:jc w:val="center"/>
        <w:rPr>
          <w:rFonts w:ascii="LM Roman 10" w:hAnsi="LM Roman 10"/>
          <w:b/>
          <w:noProof/>
          <w:sz w:val="28"/>
          <w:szCs w:val="22"/>
        </w:rPr>
      </w:pPr>
    </w:p>
    <w:p w14:paraId="2592C829" w14:textId="0B1591E8" w:rsidR="005B4916" w:rsidRDefault="005B4916" w:rsidP="005F395B">
      <w:pPr>
        <w:jc w:val="center"/>
        <w:rPr>
          <w:rFonts w:ascii="LM Roman 10" w:hAnsi="LM Roman 10"/>
          <w:b/>
          <w:noProof/>
          <w:sz w:val="28"/>
          <w:szCs w:val="22"/>
        </w:rPr>
      </w:pPr>
    </w:p>
    <w:p w14:paraId="558B2FEC" w14:textId="57BA44E1" w:rsidR="005B4916" w:rsidRDefault="005B4916" w:rsidP="005F395B">
      <w:pPr>
        <w:jc w:val="center"/>
        <w:rPr>
          <w:rFonts w:ascii="LM Roman 10" w:hAnsi="LM Roman 10"/>
          <w:b/>
          <w:noProof/>
          <w:sz w:val="28"/>
          <w:szCs w:val="22"/>
        </w:rPr>
      </w:pPr>
    </w:p>
    <w:p w14:paraId="1FF144E8" w14:textId="05ED319B" w:rsidR="005B4916" w:rsidRDefault="005B4916" w:rsidP="005F395B">
      <w:pPr>
        <w:jc w:val="center"/>
        <w:rPr>
          <w:rFonts w:ascii="LM Roman 10" w:hAnsi="LM Roman 10"/>
          <w:b/>
          <w:noProof/>
          <w:sz w:val="28"/>
          <w:szCs w:val="22"/>
        </w:rPr>
      </w:pPr>
    </w:p>
    <w:p w14:paraId="7794B90F" w14:textId="1F8C65AB" w:rsidR="005B4916" w:rsidRDefault="005B4916" w:rsidP="005F395B">
      <w:pPr>
        <w:jc w:val="center"/>
        <w:rPr>
          <w:rFonts w:ascii="LM Roman 10" w:hAnsi="LM Roman 10"/>
          <w:b/>
          <w:noProof/>
          <w:sz w:val="28"/>
          <w:szCs w:val="22"/>
        </w:rPr>
      </w:pPr>
    </w:p>
    <w:p w14:paraId="68251647" w14:textId="71D494BB" w:rsidR="005B4916" w:rsidRDefault="005B4916" w:rsidP="005F395B">
      <w:pPr>
        <w:jc w:val="center"/>
        <w:rPr>
          <w:rFonts w:ascii="LM Roman 10" w:hAnsi="LM Roman 10"/>
          <w:b/>
          <w:noProof/>
          <w:sz w:val="28"/>
          <w:szCs w:val="22"/>
        </w:rPr>
      </w:pPr>
    </w:p>
    <w:p w14:paraId="035ABC34" w14:textId="08482660" w:rsidR="005B4916" w:rsidRDefault="005B4916" w:rsidP="005F395B">
      <w:pPr>
        <w:jc w:val="center"/>
        <w:rPr>
          <w:rFonts w:ascii="LM Roman 10" w:hAnsi="LM Roman 10"/>
          <w:b/>
          <w:noProof/>
          <w:sz w:val="28"/>
          <w:szCs w:val="22"/>
        </w:rPr>
      </w:pPr>
    </w:p>
    <w:p w14:paraId="52F4F1C3" w14:textId="77777777" w:rsidR="005D06A6" w:rsidRDefault="005D06A6" w:rsidP="005F395B">
      <w:pPr>
        <w:jc w:val="center"/>
        <w:rPr>
          <w:rFonts w:ascii="LM Roman 10" w:hAnsi="LM Roman 10"/>
          <w:b/>
          <w:noProof/>
          <w:sz w:val="28"/>
          <w:szCs w:val="22"/>
        </w:rPr>
      </w:pPr>
    </w:p>
    <w:p w14:paraId="2588B302" w14:textId="77777777" w:rsidR="005D06A6" w:rsidRPr="00E07B36" w:rsidRDefault="005D06A6" w:rsidP="005F395B">
      <w:pPr>
        <w:jc w:val="center"/>
        <w:rPr>
          <w:rFonts w:ascii="LM Roman 10" w:hAnsi="LM Roman 10"/>
          <w:b/>
          <w:noProof/>
          <w:sz w:val="28"/>
          <w:szCs w:val="22"/>
        </w:rPr>
      </w:pPr>
    </w:p>
    <w:p w14:paraId="5A5DA1DE" w14:textId="0DCEE36A"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A364D">
        <w:rPr>
          <w:rFonts w:ascii="LM Roman 10" w:hAnsi="LM Roman 10"/>
          <w:b/>
          <w:noProof/>
          <w:sz w:val="28"/>
          <w:szCs w:val="22"/>
        </w:rPr>
        <w:t>6</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43" w:name="_Toc18261513"/>
      <w:r w:rsidRPr="004827E0">
        <w:t>CONCLUSION AND FUTURE WORK</w:t>
      </w:r>
      <w:bookmarkEnd w:id="143"/>
    </w:p>
    <w:p w14:paraId="0A5AE68B" w14:textId="27038EF9" w:rsidR="00B83E6D" w:rsidRPr="004827E0" w:rsidRDefault="00D720CB" w:rsidP="005975E1">
      <w:pPr>
        <w:pStyle w:val="Balk2"/>
      </w:pPr>
      <w:bookmarkStart w:id="144" w:name="_Toc18261514"/>
      <w:r w:rsidRPr="004827E0">
        <w:t>Conclusion</w:t>
      </w:r>
      <w:bookmarkEnd w:id="144"/>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D06A6">
      <w:pPr>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011453F9" w14:textId="77777777" w:rsidR="005D06A6" w:rsidRDefault="005D06A6" w:rsidP="005D06A6">
      <w:pPr>
        <w:jc w:val="both"/>
        <w:rPr>
          <w:rFonts w:ascii="LM Roman 10" w:hAnsi="LM Roman 10"/>
          <w:sz w:val="22"/>
          <w:szCs w:val="18"/>
        </w:rPr>
      </w:pPr>
    </w:p>
    <w:p w14:paraId="7A48AA84" w14:textId="19EBAB38" w:rsidR="00C377DE" w:rsidRDefault="00411DE7" w:rsidP="005D06A6">
      <w:pPr>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 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 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w:t>
      </w:r>
      <w:proofErr w:type="spellStart"/>
      <w:r w:rsidR="007E3CA1" w:rsidRPr="005B67AA">
        <w:rPr>
          <w:rFonts w:ascii="LM Roman 10" w:hAnsi="LM Roman 10"/>
          <w:sz w:val="22"/>
          <w:szCs w:val="18"/>
        </w:rPr>
        <w:t>MuddyWater</w:t>
      </w:r>
      <w:proofErr w:type="spellEnd"/>
      <w:r w:rsidR="007E3CA1" w:rsidRPr="005B67AA">
        <w:rPr>
          <w:rFonts w:ascii="LM Roman 10" w:hAnsi="LM Roman 10"/>
          <w:sz w:val="22"/>
          <w:szCs w:val="18"/>
        </w:rPr>
        <w:t xml:space="preserve">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03E615A8"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lastRenderedPageBreak/>
        <w:br/>
      </w:r>
      <w:r w:rsidR="00FE4A72" w:rsidRPr="005B67AA">
        <w:rPr>
          <w:rFonts w:ascii="LM Roman 10" w:hAnsi="LM Roman 10"/>
          <w:sz w:val="22"/>
          <w:szCs w:val="18"/>
        </w:rPr>
        <w:t xml:space="preserve"> </w:t>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45" w:name="_Toc18261515"/>
      <w:r w:rsidRPr="004827E0">
        <w:t>Future Work</w:t>
      </w:r>
      <w:bookmarkEnd w:id="145"/>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5D06A6">
      <w:pPr>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7B5815F8" w:rsidR="00993F6C" w:rsidRPr="005B67AA" w:rsidRDefault="005207A3" w:rsidP="005D06A6">
      <w:pPr>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77777777" w:rsidR="00445219" w:rsidRPr="005B67AA" w:rsidRDefault="00445219" w:rsidP="005F395B">
      <w:pPr>
        <w:ind w:firstLine="576"/>
        <w:jc w:val="both"/>
        <w:rPr>
          <w:rFonts w:ascii="LM Roman 10" w:hAnsi="LM Roman 10"/>
          <w:sz w:val="22"/>
          <w:szCs w:val="18"/>
        </w:rPr>
      </w:pPr>
    </w:p>
    <w:p w14:paraId="6A501248" w14:textId="3403F158" w:rsidR="00993F6C" w:rsidRPr="005B67AA" w:rsidRDefault="005207A3" w:rsidP="005D06A6">
      <w:pPr>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083E7E28" w14:textId="566B84D3" w:rsidR="005D1DC5" w:rsidRPr="004827E0" w:rsidRDefault="005D1DC5" w:rsidP="005F395B">
      <w:pPr>
        <w:jc w:val="both"/>
        <w:rPr>
          <w:rFonts w:ascii="LM Roman 10" w:hAnsi="LM Roman 10"/>
          <w:noProof/>
        </w:rPr>
      </w:pPr>
    </w:p>
    <w:p w14:paraId="75D3866A" w14:textId="4ED882B3" w:rsidR="00823327" w:rsidRPr="004827E0" w:rsidRDefault="00823327" w:rsidP="005F395B">
      <w:pPr>
        <w:jc w:val="both"/>
        <w:rPr>
          <w:rFonts w:ascii="LM Roman 10" w:hAnsi="LM Roman 10"/>
          <w:noProof/>
        </w:rPr>
      </w:pPr>
    </w:p>
    <w:p w14:paraId="631ADFF9" w14:textId="190F3039" w:rsidR="00823327" w:rsidRPr="004827E0" w:rsidRDefault="00823327" w:rsidP="005F395B">
      <w:pPr>
        <w:jc w:val="both"/>
        <w:rPr>
          <w:rFonts w:ascii="LM Roman 10" w:hAnsi="LM Roman 10"/>
          <w:noProof/>
        </w:rPr>
      </w:pPr>
    </w:p>
    <w:p w14:paraId="76B9A93C" w14:textId="4B9E5B48" w:rsidR="00823327" w:rsidRPr="004827E0" w:rsidRDefault="00823327" w:rsidP="005F395B">
      <w:pPr>
        <w:jc w:val="both"/>
        <w:rPr>
          <w:rFonts w:ascii="LM Roman 10" w:hAnsi="LM Roman 10"/>
          <w:noProof/>
        </w:rPr>
      </w:pPr>
    </w:p>
    <w:p w14:paraId="1520B5FF" w14:textId="22F2AD23" w:rsidR="00823327" w:rsidRPr="004827E0" w:rsidRDefault="00823327" w:rsidP="005F395B">
      <w:pPr>
        <w:jc w:val="both"/>
        <w:rPr>
          <w:rFonts w:ascii="LM Roman 10" w:hAnsi="LM Roman 10"/>
          <w:noProof/>
        </w:rPr>
      </w:pPr>
    </w:p>
    <w:p w14:paraId="52E8E5B7" w14:textId="4BC17AB1" w:rsidR="00823327" w:rsidRPr="004827E0" w:rsidRDefault="00823327" w:rsidP="005B6738">
      <w:pPr>
        <w:rPr>
          <w:rFonts w:ascii="LM Roman 10" w:hAnsi="LM Roman 10"/>
          <w:noProof/>
        </w:rPr>
      </w:pPr>
    </w:p>
    <w:p w14:paraId="16D8EF2D" w14:textId="7F7568CE" w:rsidR="00387E10" w:rsidRDefault="00387E10" w:rsidP="00387E10">
      <w:pPr>
        <w:rPr>
          <w:rFonts w:ascii="LM Roman 10" w:hAnsi="LM Roman 10"/>
          <w:noProof/>
        </w:rPr>
      </w:pPr>
    </w:p>
    <w:p w14:paraId="5642A6E3" w14:textId="56093CA3" w:rsidR="005B67AA" w:rsidRPr="00CE4624" w:rsidRDefault="005B67AA" w:rsidP="00387E10">
      <w:pPr>
        <w:rPr>
          <w:rFonts w:ascii="LM Roman 10" w:hAnsi="LM Roman 10"/>
          <w:noProof/>
          <w:sz w:val="28"/>
          <w:szCs w:val="22"/>
        </w:rPr>
      </w:pPr>
    </w:p>
    <w:p w14:paraId="3B6821D1" w14:textId="345C42D2" w:rsidR="005B67AA" w:rsidRPr="00CE4624" w:rsidRDefault="005B67AA" w:rsidP="00387E10">
      <w:pPr>
        <w:rPr>
          <w:rFonts w:ascii="LM Roman 10" w:hAnsi="LM Roman 10"/>
          <w:noProof/>
          <w:sz w:val="28"/>
          <w:szCs w:val="22"/>
        </w:rPr>
      </w:pPr>
    </w:p>
    <w:p w14:paraId="527C3AD2" w14:textId="77777777" w:rsidR="005B67AA" w:rsidRPr="00CE4624" w:rsidRDefault="005B67AA" w:rsidP="00387E10">
      <w:pP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46" w:name="_Toc18261516"/>
      <w:r w:rsidRPr="004827E0">
        <w:t>REFERENCES</w:t>
      </w:r>
      <w:bookmarkEnd w:id="146"/>
    </w:p>
    <w:p w14:paraId="3716117A" w14:textId="58E0CE20" w:rsidR="00CF76A1" w:rsidRPr="00CF76A1" w:rsidRDefault="00282F20" w:rsidP="00CF76A1">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CF76A1" w:rsidRPr="00CF76A1">
        <w:rPr>
          <w:rFonts w:ascii="LM Roman 10" w:hAnsi="LM Roman 10"/>
          <w:noProof/>
          <w:szCs w:val="24"/>
        </w:rPr>
        <w:t xml:space="preserve">Aslan, Ç. B., Sağlam, R. B., &amp; Li, S. (2018). </w:t>
      </w:r>
      <w:r w:rsidR="00CF76A1" w:rsidRPr="00CF76A1">
        <w:rPr>
          <w:rFonts w:ascii="LM Roman 10" w:hAnsi="LM Roman 10"/>
          <w:i/>
          <w:iCs/>
          <w:noProof/>
          <w:szCs w:val="24"/>
        </w:rPr>
        <w:t>Automatic Detection of Cyber Security Related Accounts on Online Social Networks</w:t>
      </w:r>
      <w:r w:rsidR="00CF76A1" w:rsidRPr="00CF76A1">
        <w:rPr>
          <w:rFonts w:ascii="LM Roman 10" w:hAnsi="LM Roman 10"/>
          <w:noProof/>
          <w:szCs w:val="24"/>
        </w:rPr>
        <w:t>. 236–240. https://doi.org/10.1145/3217804.3217919</w:t>
      </w:r>
    </w:p>
    <w:p w14:paraId="64A954A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ASUS Software Updates Used for Supply Chain Attacks | Symantec Blogs. (2019). Retrieved June 28, 2019, from https://www.symantec.com/blogs/threat-intelligence/asus-supply-chain-attack</w:t>
      </w:r>
    </w:p>
    <w:p w14:paraId="4F20802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Borrett, M. (2017). </w:t>
      </w:r>
      <w:r w:rsidRPr="00CF76A1">
        <w:rPr>
          <w:rFonts w:ascii="LM Roman 10" w:hAnsi="LM Roman 10"/>
          <w:i/>
          <w:iCs/>
          <w:noProof/>
          <w:szCs w:val="24"/>
        </w:rPr>
        <w:t>Security in the Cognitive Era BRINGING THE POWER OF COGNITIVE SECURITY TO THE SECURITY ANALYST Motivations for Change</w:t>
      </w:r>
      <w:r w:rsidRPr="00CF76A1">
        <w:rPr>
          <w:rFonts w:ascii="LM Roman 10" w:hAnsi="LM Roman 10"/>
          <w:noProof/>
          <w:szCs w:val="24"/>
        </w:rPr>
        <w:t>. Retrieved from http://www.crestcon.co.uk/wp-content/uploads/2017/04/MartinBorrett.pdf</w:t>
      </w:r>
    </w:p>
    <w:p w14:paraId="2CE02B1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2EE1AE3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22E4D81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40436E22"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ğit, G. (2015). </w:t>
      </w:r>
      <w:r w:rsidRPr="00CF76A1">
        <w:rPr>
          <w:rFonts w:ascii="LM Roman 10" w:hAnsi="LM Roman 10"/>
          <w:i/>
          <w:iCs/>
          <w:noProof/>
          <w:szCs w:val="24"/>
        </w:rPr>
        <w:t>ITU Turkish NLP Web Service</w:t>
      </w:r>
      <w:r w:rsidRPr="00CF76A1">
        <w:rPr>
          <w:rFonts w:ascii="LM Roman 10" w:hAnsi="LM Roman 10"/>
          <w:noProof/>
          <w:szCs w:val="24"/>
        </w:rPr>
        <w:t>. 1–4. https://doi.org/10.3115/v1/e14-2001</w:t>
      </w:r>
    </w:p>
    <w:p w14:paraId="75E4DE8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ǧit, G., &amp; Torunoǧlu-Selamet, D. (2017). Social media text normalization for Turkish. </w:t>
      </w:r>
      <w:r w:rsidRPr="00CF76A1">
        <w:rPr>
          <w:rFonts w:ascii="LM Roman 10" w:hAnsi="LM Roman 10"/>
          <w:i/>
          <w:iCs/>
          <w:noProof/>
          <w:szCs w:val="24"/>
        </w:rPr>
        <w:t>Natural Language Engineering</w:t>
      </w:r>
      <w:r w:rsidRPr="00CF76A1">
        <w:rPr>
          <w:rFonts w:ascii="LM Roman 10" w:hAnsi="LM Roman 10"/>
          <w:noProof/>
          <w:szCs w:val="24"/>
        </w:rPr>
        <w:t xml:space="preserve">, </w:t>
      </w:r>
      <w:r w:rsidRPr="00CF76A1">
        <w:rPr>
          <w:rFonts w:ascii="LM Roman 10" w:hAnsi="LM Roman 10"/>
          <w:i/>
          <w:iCs/>
          <w:noProof/>
          <w:szCs w:val="24"/>
        </w:rPr>
        <w:t>23</w:t>
      </w:r>
      <w:r w:rsidRPr="00CF76A1">
        <w:rPr>
          <w:rFonts w:ascii="LM Roman 10" w:hAnsi="LM Roman 10"/>
          <w:noProof/>
          <w:szCs w:val="24"/>
        </w:rPr>
        <w:t xml:space="preserve">(6), 835–875. </w:t>
      </w:r>
      <w:r w:rsidRPr="00CF76A1">
        <w:rPr>
          <w:rFonts w:ascii="LM Roman 10" w:hAnsi="LM Roman 10"/>
          <w:noProof/>
          <w:szCs w:val="24"/>
        </w:rPr>
        <w:lastRenderedPageBreak/>
        <w:t>https://doi.org/10.1017/S1351324917000134</w:t>
      </w:r>
    </w:p>
    <w:p w14:paraId="6839A22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Global Digital Report 2019 | Free Download | We Are Social UK. (n.d.). Retrieved April 26, 2019, from https://wearesocial.com/uk/digital-2019</w:t>
      </w:r>
    </w:p>
    <w:p w14:paraId="060EAC8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Huberman, B. A., Romero, D. M., &amp; Wu, F. (2008). Social Networks that Matter: Twitter Under the Microscope. </w:t>
      </w:r>
      <w:r w:rsidRPr="00CF76A1">
        <w:rPr>
          <w:rFonts w:ascii="LM Roman 10" w:hAnsi="LM Roman 10"/>
          <w:i/>
          <w:iCs/>
          <w:noProof/>
          <w:szCs w:val="24"/>
        </w:rPr>
        <w:t>SSRN Electronic Journal</w:t>
      </w:r>
      <w:r w:rsidRPr="00CF76A1">
        <w:rPr>
          <w:rFonts w:ascii="LM Roman 10" w:hAnsi="LM Roman 10"/>
          <w:noProof/>
          <w:szCs w:val="24"/>
        </w:rPr>
        <w:t>. https://doi.org/10.2139/ssrn.1313405</w:t>
      </w:r>
    </w:p>
    <w:p w14:paraId="7BFD824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Hurriyet Developers API v1.0 Docs — Hürriyet Public API. (n.d.). Retrieved April 11, 2019, from https://developers.hurriyet.com.tr/docs/versions/1.0</w:t>
      </w:r>
    </w:p>
    <w:p w14:paraId="477B78F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i/>
          <w:iCs/>
          <w:noProof/>
          <w:szCs w:val="24"/>
        </w:rPr>
        <w:t>International Journals of Management, IT et Engineering IJMIE.</w:t>
      </w:r>
      <w:r w:rsidRPr="00CF76A1">
        <w:rPr>
          <w:rFonts w:ascii="LM Roman 10" w:hAnsi="LM Roman 10"/>
          <w:noProof/>
          <w:szCs w:val="24"/>
        </w:rPr>
        <w:t xml:space="preserve"> (n.d.). Retrieved from https://www.academia.edu/35925695/TEACHBOT_TEACHING_ROBOT_USING_ARTIFICIAL_INTELLIGENCE_AND_NATURAL_LANGUAGE_PROCESSING</w:t>
      </w:r>
    </w:p>
    <w:p w14:paraId="66DD7FB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ITU Turkish Natural Language Processing Web Interface. (n.d.). Retrieved April 18, 2019, from http://tools.nlp.itu.edu.tr/index.jsp</w:t>
      </w:r>
    </w:p>
    <w:p w14:paraId="5A79685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Javed, A., Burnap, P., &amp; Rana, O. (2019). Prediction of drive-by download attacks on Twitter. </w:t>
      </w:r>
      <w:r w:rsidRPr="00CF76A1">
        <w:rPr>
          <w:rFonts w:ascii="LM Roman 10" w:hAnsi="LM Roman 10"/>
          <w:i/>
          <w:iCs/>
          <w:noProof/>
          <w:szCs w:val="24"/>
        </w:rPr>
        <w:t>Information Processing and Management</w:t>
      </w:r>
      <w:r w:rsidRPr="00CF76A1">
        <w:rPr>
          <w:rFonts w:ascii="LM Roman 10" w:hAnsi="LM Roman 10"/>
          <w:noProof/>
          <w:szCs w:val="24"/>
        </w:rPr>
        <w:t xml:space="preserve">, </w:t>
      </w:r>
      <w:r w:rsidRPr="00CF76A1">
        <w:rPr>
          <w:rFonts w:ascii="LM Roman 10" w:hAnsi="LM Roman 10"/>
          <w:i/>
          <w:iCs/>
          <w:noProof/>
          <w:szCs w:val="24"/>
        </w:rPr>
        <w:t>56</w:t>
      </w:r>
      <w:r w:rsidRPr="00CF76A1">
        <w:rPr>
          <w:rFonts w:ascii="LM Roman 10" w:hAnsi="LM Roman 10"/>
          <w:noProof/>
          <w:szCs w:val="24"/>
        </w:rPr>
        <w:t>(3), 1133–1145. https://doi.org/10.1016/j.ipm.2018.02.003</w:t>
      </w:r>
    </w:p>
    <w:p w14:paraId="7EA4E223"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handpur, R. P., Ji, T., Jan, S., Wang, G., Lu, C.-T., &amp; Ramakrishnan, N. (2017). </w:t>
      </w:r>
      <w:r w:rsidRPr="00CF76A1">
        <w:rPr>
          <w:rFonts w:ascii="LM Roman 10" w:hAnsi="LM Roman 10"/>
          <w:i/>
          <w:iCs/>
          <w:noProof/>
          <w:szCs w:val="24"/>
        </w:rPr>
        <w:t>Crowdsourcing Cybersecurity: Cyber Attack Detection using Social Media</w:t>
      </w:r>
      <w:r w:rsidRPr="00CF76A1">
        <w:rPr>
          <w:rFonts w:ascii="LM Roman 10" w:hAnsi="LM Roman 10"/>
          <w:noProof/>
          <w:szCs w:val="24"/>
        </w:rPr>
        <w:t>. https://doi.org/10.1145/3132847.3132866</w:t>
      </w:r>
    </w:p>
    <w:p w14:paraId="168467A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wak, H., Lee, C., Park, H., &amp; Moon, S. (n.d.). </w:t>
      </w:r>
      <w:r w:rsidRPr="00CF76A1">
        <w:rPr>
          <w:rFonts w:ascii="LM Roman 10" w:hAnsi="LM Roman 10"/>
          <w:i/>
          <w:iCs/>
          <w:noProof/>
          <w:szCs w:val="24"/>
        </w:rPr>
        <w:t>What is Twitter, a Social Network or a News Media?</w:t>
      </w:r>
      <w:r w:rsidRPr="00CF76A1">
        <w:rPr>
          <w:rFonts w:ascii="LM Roman 10" w:hAnsi="LM Roman 10"/>
          <w:noProof/>
          <w:szCs w:val="24"/>
        </w:rPr>
        <w:t xml:space="preserve"> Retrieved from http://bit.ly</w:t>
      </w:r>
    </w:p>
    <w:p w14:paraId="708A479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Langley, A. (2013). Enhancing digital certificate security. Retrieved April 15, 2019, from https://security.googleblog.com/2013/01/enhancing-digital-certificate-security.html</w:t>
      </w:r>
    </w:p>
    <w:p w14:paraId="03E858D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Overview of Artificial Intelligence &amp;amp; Role of NLP in Big Data - XenonStack Blog. (n.d.). Retrieved April 18, 2019, from https://www.xenonstack.com/blog/ai-nlp-big-deep-learning/</w:t>
      </w:r>
    </w:p>
    <w:p w14:paraId="03A5484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etersen, J. (2017). Sonar. </w:t>
      </w:r>
      <w:r w:rsidRPr="00CF76A1">
        <w:rPr>
          <w:rFonts w:ascii="LM Roman 10" w:hAnsi="LM Roman 10"/>
          <w:i/>
          <w:iCs/>
          <w:noProof/>
          <w:szCs w:val="24"/>
        </w:rPr>
        <w:t>Handbook of Surveillance Technologies, Third Edition</w:t>
      </w:r>
      <w:r w:rsidRPr="00CF76A1">
        <w:rPr>
          <w:rFonts w:ascii="LM Roman 10" w:hAnsi="LM Roman 10"/>
          <w:noProof/>
          <w:szCs w:val="24"/>
        </w:rPr>
        <w:t>, (August), 223–291. https://doi.org/10.1201/b11594-7</w:t>
      </w:r>
    </w:p>
    <w:p w14:paraId="76D2EEF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ython. (2017). What is Python? Executive Summary | Python.org. </w:t>
      </w:r>
      <w:r w:rsidRPr="00CF76A1">
        <w:rPr>
          <w:rFonts w:ascii="LM Roman 10" w:hAnsi="LM Roman 10"/>
          <w:i/>
          <w:iCs/>
          <w:noProof/>
          <w:szCs w:val="24"/>
        </w:rPr>
        <w:t>Python Software Foundation</w:t>
      </w:r>
      <w:r w:rsidRPr="00CF76A1">
        <w:rPr>
          <w:rFonts w:ascii="LM Roman 10" w:hAnsi="LM Roman 10"/>
          <w:noProof/>
          <w:szCs w:val="24"/>
        </w:rPr>
        <w:t xml:space="preserve">. Retrieved from </w:t>
      </w:r>
      <w:r w:rsidRPr="00CF76A1">
        <w:rPr>
          <w:rFonts w:ascii="LM Roman 10" w:hAnsi="LM Roman 10"/>
          <w:noProof/>
          <w:szCs w:val="24"/>
        </w:rPr>
        <w:lastRenderedPageBreak/>
        <w:t>https://www.python.org/doc/essays/blurb/</w:t>
      </w:r>
    </w:p>
    <w:p w14:paraId="15272AE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Richardson, L. (2015). Beautiful Soup Documentation — Beautiful Soup 4.4.0 documentation. Retrieved May 15, 2019, from crummy.com website: https://www.crummy.com/software/BeautifulSoup/bs4/doc/</w:t>
      </w:r>
    </w:p>
    <w:p w14:paraId="1AA6261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qlite.org. (2013). About SQLite. Retrieved April 19, 2019, from https://www.sqlite.org/about.html</w:t>
      </w:r>
    </w:p>
    <w:p w14:paraId="73109E2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tephanie Prato. (2013). What is Text Mining? - Information Space. Retrieved April 18, 2019, from https://ischool.syr.edu/infospace/2013/04/23/what-is-text-mining/</w:t>
      </w:r>
    </w:p>
    <w:p w14:paraId="5F8FBE1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in Data Mining - Concepts, Process &amp; Applications - DataFlair. (n.d.). Retrieved April 29, 2019, from https://data-flair.training/blogs/text-mining/</w:t>
      </w:r>
    </w:p>
    <w:p w14:paraId="287C71A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vs data mining: discover the differences -. (n.d.). Retrieved April 18, 2019, from https://www.expertsystem.com/text-mining-vs-data-mining-differences/</w:t>
      </w:r>
    </w:p>
    <w:p w14:paraId="4921638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iraj | MedyaTava - Yazmadıysa Doğru Değildir. (n.d.). Retrieved April 11, 2019, from http://www.medyatava.com/tiraj/2018-01-08</w:t>
      </w:r>
    </w:p>
    <w:p w14:paraId="20F3BA3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eepy. (n.d.). Retrieved May 15, 2019, from https://www.tweepy.org/</w:t>
      </w:r>
    </w:p>
    <w:p w14:paraId="413B7BBD"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itter. (2019). Twitter: Number of active users 2010-2017. Retrieved April 15, 2019, from statista.com website: https://www.statista.com/statistics/282087/number-of-monthly-active-twitter-users/</w:t>
      </w:r>
    </w:p>
    <w:p w14:paraId="2206DE8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7C9289FF"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does an information security analyst do? ‐ CareerExplorer. (n.d.). Retrieved April 18, 2019, from https://www.careerexplorer.com/careers/information-security-analyst/</w:t>
      </w:r>
    </w:p>
    <w:p w14:paraId="1CC4F00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4A380D49"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lastRenderedPageBreak/>
        <w:t>What is Named-entity recognition (NER)? - WordLift. (n.d.). Retrieved April 30, 2019, from https://wordlift.io/blog/en/entity/named-entity-recognition/</w:t>
      </w:r>
    </w:p>
    <w:p w14:paraId="636288D4" w14:textId="77777777" w:rsidR="00CF76A1" w:rsidRPr="00CF76A1" w:rsidRDefault="00CF76A1" w:rsidP="00CF76A1">
      <w:pPr>
        <w:widowControl w:val="0"/>
        <w:autoSpaceDE w:val="0"/>
        <w:autoSpaceDN w:val="0"/>
        <w:adjustRightInd w:val="0"/>
        <w:ind w:left="480" w:hanging="480"/>
        <w:rPr>
          <w:rFonts w:ascii="LM Roman 10" w:hAnsi="LM Roman 10"/>
          <w:noProof/>
        </w:rPr>
      </w:pPr>
      <w:r w:rsidRPr="00CF76A1">
        <w:rPr>
          <w:rFonts w:ascii="LM Roman 10" w:hAnsi="LM Roman 10"/>
          <w:noProof/>
          <w:szCs w:val="24"/>
        </w:rPr>
        <w:t>Yanlış sertifika Google’dan döndü - Teknoloji Haberleri. (n.d.). Retrieved April 16, 2019, from http://www.hurriyet.com.tr/teknoloji/yanlis-sertifika-googledan-dondu-22290509</w:t>
      </w:r>
    </w:p>
    <w:p w14:paraId="2D00B58C" w14:textId="358B7E4F" w:rsidR="009B0525" w:rsidRPr="004827E0" w:rsidRDefault="00282F20" w:rsidP="005B67AA">
      <w:pPr>
        <w:jc w:val="both"/>
        <w:rPr>
          <w:rFonts w:ascii="LM Roman 10" w:hAnsi="LM Roman 10"/>
          <w:noProof/>
        </w:rPr>
      </w:pPr>
      <w:r w:rsidRPr="004827E0">
        <w:rPr>
          <w:rFonts w:ascii="LM Roman 10" w:hAnsi="LM Roman 10"/>
          <w:noProof/>
        </w:rPr>
        <w:fldChar w:fldCharType="end"/>
      </w:r>
    </w:p>
    <w:p w14:paraId="0B9D0CFE" w14:textId="6362C624" w:rsidR="00BC5D0F" w:rsidRDefault="0023205A">
      <w:pPr>
        <w:spacing w:after="0"/>
        <w:rPr>
          <w:rFonts w:ascii="LM Roman 10" w:hAnsi="LM Roman 10"/>
          <w:noProof/>
          <w:sz w:val="19"/>
          <w:szCs w:val="19"/>
        </w:rPr>
      </w:pPr>
      <w:r w:rsidRPr="004827E0">
        <w:rPr>
          <w:rFonts w:ascii="LM Roman 10" w:hAnsi="LM Roman 10"/>
          <w:noProof/>
          <w:sz w:val="19"/>
          <w:szCs w:val="19"/>
        </w:rPr>
        <w:br w:type="page"/>
      </w:r>
    </w:p>
    <w:p w14:paraId="5F584AD0" w14:textId="593AF171" w:rsidR="003C4E4C" w:rsidRPr="003C4E4C" w:rsidRDefault="003C4E4C">
      <w:pPr>
        <w:spacing w:after="0"/>
        <w:rPr>
          <w:rFonts w:ascii="LM Roman 10" w:hAnsi="LM Roman 10"/>
          <w:noProof/>
          <w:sz w:val="28"/>
          <w:szCs w:val="28"/>
        </w:rPr>
      </w:pPr>
    </w:p>
    <w:p w14:paraId="454D5AC3" w14:textId="6D16663B" w:rsidR="003C4E4C" w:rsidRPr="003C4E4C" w:rsidRDefault="003C4E4C">
      <w:pPr>
        <w:spacing w:after="0"/>
        <w:rPr>
          <w:rFonts w:ascii="LM Roman 10" w:hAnsi="LM Roman 10"/>
          <w:noProof/>
          <w:sz w:val="28"/>
          <w:szCs w:val="28"/>
        </w:rPr>
      </w:pPr>
    </w:p>
    <w:p w14:paraId="0F5CD8D4" w14:textId="77777777" w:rsidR="003C4E4C" w:rsidRPr="003C4E4C" w:rsidRDefault="003C4E4C">
      <w:pPr>
        <w:spacing w:after="0"/>
        <w:rPr>
          <w:rFonts w:ascii="LM Roman 10" w:hAnsi="LM Roman 10"/>
          <w:noProof/>
          <w:sz w:val="28"/>
          <w:szCs w:val="28"/>
        </w:rPr>
      </w:pPr>
    </w:p>
    <w:p w14:paraId="610D665E" w14:textId="0D1512C8" w:rsidR="00B00C43" w:rsidRPr="004827E0" w:rsidRDefault="00B00C43" w:rsidP="005975E1">
      <w:pPr>
        <w:pStyle w:val="Balk1"/>
        <w:numPr>
          <w:ilvl w:val="0"/>
          <w:numId w:val="0"/>
        </w:numPr>
        <w:ind w:left="216"/>
      </w:pPr>
      <w:bookmarkStart w:id="147" w:name="_Toc18261517"/>
      <w:r w:rsidRPr="004827E0">
        <w:t>APPENDICES</w:t>
      </w:r>
      <w:bookmarkEnd w:id="147"/>
    </w:p>
    <w:p w14:paraId="06F8CBA6" w14:textId="77777777" w:rsidR="00951682" w:rsidRPr="005B67AA" w:rsidRDefault="00951682" w:rsidP="00951682">
      <w:pPr>
        <w:pStyle w:val="Balk1"/>
        <w:numPr>
          <w:ilvl w:val="0"/>
          <w:numId w:val="0"/>
        </w:numPr>
        <w:ind w:left="216"/>
      </w:pPr>
      <w:bookmarkStart w:id="148" w:name="_Toc18261518"/>
      <w:r w:rsidRPr="004827E0">
        <w:t>APPENDIX A</w:t>
      </w:r>
      <w:bookmarkEnd w:id="148"/>
    </w:p>
    <w:p w14:paraId="50A3CD10" w14:textId="6BC47D42" w:rsidR="00B00C43" w:rsidRPr="003C4E4C" w:rsidRDefault="00A60263" w:rsidP="003C4E4C">
      <w:pPr>
        <w:jc w:val="center"/>
        <w:rPr>
          <w:rFonts w:ascii="LM Roman 10" w:hAnsi="LM Roman 10"/>
          <w:b/>
          <w:noProof/>
        </w:rPr>
      </w:pPr>
      <w:r w:rsidRPr="00A60263">
        <w:rPr>
          <w:rFonts w:ascii="LM Roman 10" w:hAnsi="LM Roman 10"/>
          <w:b/>
          <w:noProof/>
        </w:rPr>
        <w:t>IMPLEMENTATION DETAILS OF THE CODE FILES</w:t>
      </w:r>
    </w:p>
    <w:p w14:paraId="77D1B0A3" w14:textId="77777777" w:rsidR="009F3629" w:rsidRPr="009F3629" w:rsidRDefault="009F3629" w:rsidP="009F3629">
      <w:pPr>
        <w:jc w:val="both"/>
      </w:pPr>
    </w:p>
    <w:p w14:paraId="42724717"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49" w:name="_Toc18261519"/>
      <w:r w:rsidRPr="009F3629">
        <w:rPr>
          <w:rFonts w:ascii="LM Roman 10" w:hAnsi="LM Roman 10" w:cs="Courier New"/>
          <w:b/>
          <w:iCs/>
        </w:rPr>
        <w:t>manager.py File</w:t>
      </w:r>
      <w:bookmarkEnd w:id="149"/>
    </w:p>
    <w:p w14:paraId="351E15B2" w14:textId="77777777" w:rsidR="009F3629" w:rsidRPr="009F3629" w:rsidRDefault="009F3629" w:rsidP="009F3629">
      <w:pPr>
        <w:jc w:val="both"/>
        <w:rPr>
          <w:rFonts w:ascii="LM Roman 10" w:hAnsi="LM Roman 10"/>
        </w:rPr>
      </w:pPr>
      <w:r w:rsidRPr="009F3629">
        <w:br/>
      </w:r>
      <w:r w:rsidRPr="009F3629">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5E332D6C" w14:textId="77777777" w:rsidR="009F3629" w:rsidRPr="009F3629" w:rsidRDefault="009F3629" w:rsidP="009F3629">
      <w:pPr>
        <w:jc w:val="both"/>
      </w:pPr>
    </w:p>
    <w:p w14:paraId="6C626751"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1 = Process(target=</w:t>
      </w:r>
      <w:proofErr w:type="spellStart"/>
      <w:r w:rsidRPr="009F3629">
        <w:rPr>
          <w:rFonts w:ascii="Courier New" w:hAnsi="Courier New" w:cs="Courier New"/>
          <w:sz w:val="22"/>
          <w:szCs w:val="18"/>
        </w:rPr>
        <w:t>startTwitterStreamToDb</w:t>
      </w:r>
      <w:proofErr w:type="spellEnd"/>
      <w:r w:rsidRPr="009F3629">
        <w:rPr>
          <w:rFonts w:ascii="Courier New" w:hAnsi="Courier New" w:cs="Courier New"/>
          <w:sz w:val="22"/>
          <w:szCs w:val="18"/>
        </w:rPr>
        <w:t>)</w:t>
      </w:r>
    </w:p>
    <w:p w14:paraId="16227B86"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2 = Process(target=</w:t>
      </w:r>
      <w:proofErr w:type="spellStart"/>
      <w:r w:rsidRPr="009F3629">
        <w:rPr>
          <w:rFonts w:ascii="Courier New" w:hAnsi="Courier New" w:cs="Courier New"/>
          <w:sz w:val="22"/>
          <w:szCs w:val="18"/>
        </w:rPr>
        <w:t>startHurriyetApiToDb</w:t>
      </w:r>
      <w:proofErr w:type="spellEnd"/>
      <w:r w:rsidRPr="009F3629">
        <w:rPr>
          <w:rFonts w:ascii="Courier New" w:hAnsi="Courier New" w:cs="Courier New"/>
          <w:sz w:val="22"/>
          <w:szCs w:val="18"/>
        </w:rPr>
        <w:t xml:space="preserve">)    </w:t>
      </w:r>
    </w:p>
    <w:p w14:paraId="43E98923"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3 = Process(target=</w:t>
      </w:r>
      <w:proofErr w:type="spellStart"/>
      <w:r w:rsidRPr="009F3629">
        <w:rPr>
          <w:rFonts w:ascii="Courier New" w:hAnsi="Courier New" w:cs="Courier New"/>
          <w:sz w:val="22"/>
          <w:szCs w:val="18"/>
        </w:rPr>
        <w:t>startItuNlpApi</w:t>
      </w:r>
      <w:proofErr w:type="spellEnd"/>
      <w:r w:rsidRPr="009F3629">
        <w:rPr>
          <w:rFonts w:ascii="Courier New" w:hAnsi="Courier New" w:cs="Courier New"/>
          <w:sz w:val="22"/>
          <w:szCs w:val="18"/>
        </w:rPr>
        <w:t xml:space="preserve">)  </w:t>
      </w:r>
    </w:p>
    <w:p w14:paraId="713EEC2A"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4 = Process(target=</w:t>
      </w:r>
      <w:proofErr w:type="spellStart"/>
      <w:r w:rsidRPr="009F3629">
        <w:rPr>
          <w:rFonts w:ascii="Courier New" w:hAnsi="Courier New" w:cs="Courier New"/>
          <w:sz w:val="22"/>
          <w:szCs w:val="18"/>
        </w:rPr>
        <w:t>securityEventsWebPortalStart</w:t>
      </w:r>
      <w:proofErr w:type="spellEnd"/>
      <w:r w:rsidRPr="009F3629">
        <w:rPr>
          <w:rFonts w:ascii="Courier New" w:hAnsi="Courier New" w:cs="Courier New"/>
          <w:sz w:val="22"/>
          <w:szCs w:val="18"/>
        </w:rPr>
        <w:t xml:space="preserve">)    </w:t>
      </w:r>
    </w:p>
    <w:p w14:paraId="15F6E90B" w14:textId="77777777" w:rsidR="009F3629" w:rsidRPr="009F3629" w:rsidRDefault="009F3629" w:rsidP="009F3629">
      <w:pPr>
        <w:jc w:val="both"/>
        <w:rPr>
          <w:rFonts w:ascii="LM Roman 10" w:hAnsi="LM Roman 10"/>
          <w:sz w:val="22"/>
          <w:szCs w:val="18"/>
        </w:rPr>
      </w:pPr>
    </w:p>
    <w:p w14:paraId="3C57001F"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processes always work in parallel.</w:t>
      </w:r>
    </w:p>
    <w:p w14:paraId="70AC76C8" w14:textId="77777777" w:rsidR="009F3629" w:rsidRPr="009F3629" w:rsidRDefault="009F3629" w:rsidP="009F3629">
      <w:pPr>
        <w:jc w:val="both"/>
      </w:pPr>
    </w:p>
    <w:p w14:paraId="2355C879"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0" w:name="_Toc18261520"/>
      <w:r w:rsidRPr="009F3629">
        <w:rPr>
          <w:rFonts w:ascii="LM Roman 10" w:hAnsi="LM Roman 10" w:cs="Courier New"/>
          <w:b/>
          <w:iCs/>
        </w:rPr>
        <w:t>config.py File</w:t>
      </w:r>
      <w:bookmarkEnd w:id="150"/>
    </w:p>
    <w:p w14:paraId="2CF8A080" w14:textId="77777777" w:rsidR="009F3629" w:rsidRPr="009F3629" w:rsidRDefault="009F3629" w:rsidP="009F3629">
      <w:pPr>
        <w:jc w:val="both"/>
        <w:rPr>
          <w:rFonts w:ascii="LM Roman 10" w:hAnsi="LM Roman 10"/>
          <w:sz w:val="22"/>
          <w:szCs w:val="18"/>
        </w:rPr>
      </w:pPr>
    </w:p>
    <w:p w14:paraId="59322078" w14:textId="6C06416A" w:rsidR="009F3629" w:rsidRDefault="009F3629" w:rsidP="009F3629">
      <w:pPr>
        <w:jc w:val="both"/>
        <w:rPr>
          <w:rFonts w:ascii="LM Roman 10" w:hAnsi="LM Roman 10"/>
          <w:sz w:val="22"/>
          <w:szCs w:val="18"/>
        </w:rPr>
      </w:pPr>
      <w:r w:rsidRPr="009F3629">
        <w:rPr>
          <w:rFonts w:ascii="LM Roman 10" w:hAnsi="LM Roman 10"/>
          <w:sz w:val="22"/>
          <w:szCs w:val="18"/>
        </w:rPr>
        <w:t xml:space="preserve">It is the configuration file of the system. Static constants and configuration items are stored in there. </w:t>
      </w:r>
    </w:p>
    <w:p w14:paraId="470863D6" w14:textId="27EAEAFA" w:rsidR="003C4E4C" w:rsidRDefault="003C4E4C" w:rsidP="009F3629">
      <w:pPr>
        <w:jc w:val="both"/>
        <w:rPr>
          <w:rFonts w:ascii="LM Roman 10" w:hAnsi="LM Roman 10"/>
          <w:sz w:val="22"/>
          <w:szCs w:val="18"/>
        </w:rPr>
      </w:pPr>
    </w:p>
    <w:p w14:paraId="7A453150" w14:textId="4B81C89E" w:rsidR="003C4E4C" w:rsidRDefault="003C4E4C" w:rsidP="009F3629">
      <w:pPr>
        <w:jc w:val="both"/>
        <w:rPr>
          <w:rFonts w:ascii="LM Roman 10" w:hAnsi="LM Roman 10"/>
          <w:sz w:val="22"/>
          <w:szCs w:val="18"/>
        </w:rPr>
      </w:pPr>
    </w:p>
    <w:p w14:paraId="4CFA274B" w14:textId="77777777" w:rsidR="003C4E4C" w:rsidRPr="009F3629" w:rsidRDefault="003C4E4C" w:rsidP="009F3629">
      <w:pPr>
        <w:jc w:val="both"/>
        <w:rPr>
          <w:rFonts w:ascii="LM Roman 10" w:hAnsi="LM Roman 10"/>
          <w:sz w:val="22"/>
          <w:szCs w:val="18"/>
        </w:rPr>
      </w:pPr>
    </w:p>
    <w:p w14:paraId="731490DB" w14:textId="77777777" w:rsidR="009F3629" w:rsidRPr="009F3629" w:rsidRDefault="009F3629" w:rsidP="009F3629">
      <w:pPr>
        <w:ind w:firstLine="720"/>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3D141802"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70605A9"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lastRenderedPageBreak/>
              <w:t>Twitter API Related Constants Stored in the Config File</w:t>
            </w:r>
          </w:p>
        </w:tc>
      </w:tr>
      <w:tr w:rsidR="009F3629" w:rsidRPr="009F3629" w14:paraId="169EA03F"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6E9E90E"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KEY </w:t>
            </w:r>
          </w:p>
        </w:tc>
      </w:tr>
      <w:tr w:rsidR="009F3629" w:rsidRPr="009F3629" w14:paraId="79DEB8D1"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5E76426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SECRET </w:t>
            </w:r>
          </w:p>
        </w:tc>
      </w:tr>
      <w:tr w:rsidR="009F3629" w:rsidRPr="009F3629" w14:paraId="72CC143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06521BC"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w:t>
            </w:r>
          </w:p>
        </w:tc>
      </w:tr>
      <w:tr w:rsidR="009F3629" w:rsidRPr="009F3629" w14:paraId="532A095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1A3089F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 ACESS_SECRET</w:t>
            </w:r>
          </w:p>
        </w:tc>
      </w:tr>
    </w:tbl>
    <w:p w14:paraId="16FD0428" w14:textId="77777777" w:rsidR="009F3629" w:rsidRPr="009F3629" w:rsidRDefault="009F3629" w:rsidP="009F3629">
      <w:pPr>
        <w:spacing w:line="360" w:lineRule="auto"/>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100A6ACA"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39541D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 NLP API Related Constants Stored in the Config File</w:t>
            </w:r>
          </w:p>
        </w:tc>
      </w:tr>
      <w:tr w:rsidR="009F3629" w:rsidRPr="009F3629" w14:paraId="3A44956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AAF8314"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NAME </w:t>
            </w:r>
          </w:p>
        </w:tc>
      </w:tr>
      <w:tr w:rsidR="009F3629" w:rsidRPr="009F3629" w14:paraId="30E29C1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7424552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PASSWORD </w:t>
            </w:r>
          </w:p>
        </w:tc>
      </w:tr>
      <w:tr w:rsidR="009F3629" w:rsidRPr="009F3629" w14:paraId="183C85B6"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08C0F88"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_NLP_API_TOKEN</w:t>
            </w:r>
          </w:p>
        </w:tc>
      </w:tr>
      <w:tr w:rsidR="009F3629" w:rsidRPr="009F3629" w14:paraId="5B5123FD"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64E25E86"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PIPELINE_ENCODING</w:t>
            </w:r>
          </w:p>
        </w:tc>
      </w:tr>
      <w:tr w:rsidR="009F3629" w:rsidRPr="009F3629" w14:paraId="40A9D4C9"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2DE993F"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DEFAULT_TOOL</w:t>
            </w:r>
          </w:p>
        </w:tc>
      </w:tr>
    </w:tbl>
    <w:p w14:paraId="4E550720" w14:textId="77777777" w:rsidR="009F3629" w:rsidRPr="009F3629" w:rsidRDefault="009F3629" w:rsidP="009F3629">
      <w:pPr>
        <w:spacing w:line="360" w:lineRule="auto"/>
        <w:jc w:val="both"/>
        <w:rPr>
          <w:rFonts w:ascii="LM Roman 10" w:hAnsi="LM Roman 10"/>
          <w:sz w:val="22"/>
          <w:szCs w:val="18"/>
        </w:rPr>
      </w:pPr>
    </w:p>
    <w:p w14:paraId="2EFF23E1"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The </w:t>
      </w:r>
      <w:bookmarkStart w:id="151" w:name="_Hlk8848117"/>
      <w:r w:rsidRPr="009F3629">
        <w:rPr>
          <w:rFonts w:ascii="LM Roman 10" w:hAnsi="LM Roman 10"/>
          <w:sz w:val="22"/>
          <w:szCs w:val="18"/>
        </w:rPr>
        <w:t xml:space="preserve">cybersecurity keyword </w:t>
      </w:r>
      <w:bookmarkEnd w:id="151"/>
      <w:r w:rsidRPr="009F3629">
        <w:rPr>
          <w:rFonts w:ascii="LM Roman 10" w:hAnsi="LM Roman 10"/>
          <w:sz w:val="22"/>
          <w:szCs w:val="18"/>
        </w:rPr>
        <w:t>list which used as a keyword during fetching Turkish texts is also stored in “</w:t>
      </w:r>
      <w:r w:rsidRPr="009F3629">
        <w:rPr>
          <w:rFonts w:ascii="LM Roman 10" w:hAnsi="LM Roman 10" w:cs="Courier New"/>
          <w:sz w:val="22"/>
          <w:szCs w:val="18"/>
        </w:rPr>
        <w:t>config.py</w:t>
      </w:r>
      <w:r w:rsidRPr="009F3629">
        <w:rPr>
          <w:rFonts w:ascii="LM Roman 10" w:hAnsi="LM Roman 10"/>
          <w:sz w:val="22"/>
          <w:szCs w:val="18"/>
        </w:rPr>
        <w:t xml:space="preserve">”. The list is as below. </w:t>
      </w:r>
    </w:p>
    <w:p w14:paraId="0D102CA2" w14:textId="77777777" w:rsidR="009F3629" w:rsidRPr="009F3629" w:rsidRDefault="009F3629" w:rsidP="009F3629">
      <w:pPr>
        <w:numPr>
          <w:ilvl w:val="0"/>
          <w:numId w:val="12"/>
        </w:numPr>
        <w:spacing w:before="240" w:after="160" w:line="259" w:lineRule="auto"/>
        <w:jc w:val="both"/>
        <w:rPr>
          <w:rFonts w:ascii="LM Roman 10" w:hAnsi="LM Roman 10"/>
          <w:sz w:val="22"/>
          <w:szCs w:val="18"/>
        </w:rPr>
      </w:pPr>
      <w:proofErr w:type="spellStart"/>
      <w:r w:rsidRPr="009F3629">
        <w:rPr>
          <w:rFonts w:ascii="LM Roman 10" w:hAnsi="LM Roman 10"/>
          <w:sz w:val="22"/>
          <w:szCs w:val="18"/>
        </w:rPr>
        <w:t>keywords_query</w:t>
      </w:r>
      <w:proofErr w:type="spellEnd"/>
      <w:r w:rsidRPr="009F3629">
        <w:rPr>
          <w:rFonts w:ascii="LM Roman 10" w:hAnsi="LM Roman 10"/>
          <w:sz w:val="22"/>
          <w:szCs w:val="18"/>
        </w:rPr>
        <w:t xml:space="preserve"> = '</w:t>
      </w:r>
      <w:proofErr w:type="spellStart"/>
      <w:r w:rsidRPr="009F3629">
        <w:rPr>
          <w:rFonts w:ascii="LM Roman 10" w:hAnsi="LM Roman 10"/>
          <w:sz w:val="22"/>
          <w:szCs w:val="18"/>
        </w:rPr>
        <w:t>siber</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hacklendi</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fidye</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yazılımı</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zafiyet</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ddos</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erişilemiyor</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zararlı</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yazılım</w:t>
      </w:r>
      <w:proofErr w:type="spellEnd"/>
      <w:r w:rsidRPr="009F3629">
        <w:rPr>
          <w:rFonts w:ascii="LM Roman 10" w:hAnsi="LM Roman 10"/>
          <w:sz w:val="22"/>
          <w:szCs w:val="18"/>
        </w:rPr>
        <w:t xml:space="preserve">, malware, </w:t>
      </w:r>
      <w:proofErr w:type="spellStart"/>
      <w:r w:rsidRPr="009F3629">
        <w:rPr>
          <w:rFonts w:ascii="LM Roman 10" w:hAnsi="LM Roman 10"/>
          <w:sz w:val="22"/>
          <w:szCs w:val="18"/>
        </w:rPr>
        <w:t>virüs</w:t>
      </w:r>
      <w:proofErr w:type="spellEnd"/>
      <w:r w:rsidRPr="009F3629">
        <w:rPr>
          <w:rFonts w:ascii="LM Roman 10" w:hAnsi="LM Roman 10"/>
          <w:sz w:val="22"/>
          <w:szCs w:val="18"/>
        </w:rPr>
        <w:t xml:space="preserve">, casus </w:t>
      </w:r>
      <w:proofErr w:type="spellStart"/>
      <w:r w:rsidRPr="009F3629">
        <w:rPr>
          <w:rFonts w:ascii="LM Roman 10" w:hAnsi="LM Roman 10"/>
          <w:sz w:val="22"/>
          <w:szCs w:val="18"/>
        </w:rPr>
        <w:t>yazılım</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fidye</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yazılımı</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oltalama</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phising</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güvenik</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duvarı</w:t>
      </w:r>
      <w:proofErr w:type="spellEnd"/>
      <w:r w:rsidRPr="009F3629">
        <w:rPr>
          <w:rFonts w:ascii="LM Roman 10" w:hAnsi="LM Roman 10"/>
          <w:sz w:val="22"/>
          <w:szCs w:val="18"/>
        </w:rPr>
        <w:t xml:space="preserve">, firewall, hacker, </w:t>
      </w:r>
      <w:proofErr w:type="spellStart"/>
      <w:r w:rsidRPr="009F3629">
        <w:rPr>
          <w:rFonts w:ascii="LM Roman 10" w:hAnsi="LM Roman 10"/>
          <w:sz w:val="22"/>
          <w:szCs w:val="18"/>
        </w:rPr>
        <w:t>sistem</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açığı</w:t>
      </w:r>
      <w:proofErr w:type="spellEnd"/>
      <w:r w:rsidRPr="009F3629">
        <w:rPr>
          <w:rFonts w:ascii="LM Roman 10" w:hAnsi="LM Roman 10"/>
          <w:sz w:val="22"/>
          <w:szCs w:val="18"/>
        </w:rPr>
        <w:t xml:space="preserve">, cyberattack, cyberwarfare, hacking, </w:t>
      </w:r>
      <w:proofErr w:type="spellStart"/>
      <w:r w:rsidRPr="009F3629">
        <w:rPr>
          <w:rFonts w:ascii="LM Roman 10" w:hAnsi="LM Roman 10"/>
          <w:sz w:val="22"/>
          <w:szCs w:val="18"/>
        </w:rPr>
        <w:t>kimlik</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avı</w:t>
      </w:r>
      <w:proofErr w:type="spellEnd"/>
      <w:r w:rsidRPr="009F3629">
        <w:rPr>
          <w:rFonts w:ascii="LM Roman 10" w:hAnsi="LM Roman 10"/>
          <w:sz w:val="22"/>
          <w:szCs w:val="18"/>
        </w:rPr>
        <w:t>, spear-phishing'</w:t>
      </w:r>
    </w:p>
    <w:p w14:paraId="408CF7AD" w14:textId="77777777" w:rsidR="009F3629" w:rsidRPr="009F3629" w:rsidRDefault="009F3629" w:rsidP="009F3629">
      <w:pPr>
        <w:jc w:val="both"/>
        <w:rPr>
          <w:rFonts w:ascii="LM Roman 10" w:hAnsi="LM Roman 10"/>
          <w:sz w:val="22"/>
          <w:szCs w:val="18"/>
        </w:rPr>
      </w:pPr>
    </w:p>
    <w:p w14:paraId="7B0683D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list which will be used for named entity recognition step in Appendix A. It is also stored in “</w:t>
      </w:r>
      <w:r w:rsidRPr="009F3629">
        <w:rPr>
          <w:rFonts w:ascii="LM Roman 10" w:hAnsi="LM Roman 10" w:cs="Courier New"/>
          <w:sz w:val="22"/>
          <w:szCs w:val="22"/>
        </w:rPr>
        <w:t>config.py</w:t>
      </w:r>
      <w:r w:rsidRPr="009F3629">
        <w:rPr>
          <w:rFonts w:ascii="LM Roman 10" w:hAnsi="LM Roman 10"/>
          <w:sz w:val="22"/>
          <w:szCs w:val="18"/>
        </w:rPr>
        <w:t>”.</w:t>
      </w:r>
    </w:p>
    <w:p w14:paraId="43FD6ADC" w14:textId="77777777" w:rsidR="009F3629" w:rsidRPr="009F3629" w:rsidRDefault="009F3629" w:rsidP="009F3629">
      <w:pPr>
        <w:jc w:val="both"/>
        <w:rPr>
          <w:rFonts w:ascii="LM Roman 10" w:hAnsi="LM Roman 10"/>
          <w:sz w:val="22"/>
          <w:szCs w:val="18"/>
        </w:rPr>
      </w:pPr>
    </w:p>
    <w:p w14:paraId="6BF94EF7" w14:textId="33C2568B" w:rsidR="009F3629" w:rsidRDefault="009F3629" w:rsidP="009F3629">
      <w:pPr>
        <w:jc w:val="both"/>
        <w:rPr>
          <w:rFonts w:ascii="LM Roman 10" w:hAnsi="LM Roman 10"/>
          <w:sz w:val="22"/>
          <w:szCs w:val="18"/>
        </w:rPr>
      </w:pPr>
      <w:r w:rsidRPr="009F3629">
        <w:rPr>
          <w:rFonts w:ascii="LM Roman 10" w:hAnsi="LM Roman 10"/>
          <w:sz w:val="22"/>
          <w:szCs w:val="18"/>
        </w:rPr>
        <w:t>The software has a logger mechanism. Because the logger related codes are also configurable, the logger codes are stored in “config.py” file too.</w:t>
      </w:r>
    </w:p>
    <w:p w14:paraId="417ED45C" w14:textId="39A59A4D" w:rsidR="003C4E4C" w:rsidRDefault="003C4E4C" w:rsidP="009F3629">
      <w:pPr>
        <w:jc w:val="both"/>
        <w:rPr>
          <w:rFonts w:ascii="LM Roman 10" w:hAnsi="LM Roman 10"/>
          <w:sz w:val="22"/>
          <w:szCs w:val="18"/>
        </w:rPr>
      </w:pPr>
    </w:p>
    <w:p w14:paraId="211D3D63" w14:textId="79C8C864" w:rsidR="003C4E4C" w:rsidRDefault="003C4E4C" w:rsidP="009F3629">
      <w:pPr>
        <w:jc w:val="both"/>
        <w:rPr>
          <w:rFonts w:ascii="LM Roman 10" w:hAnsi="LM Roman 10"/>
          <w:sz w:val="22"/>
          <w:szCs w:val="18"/>
        </w:rPr>
      </w:pPr>
    </w:p>
    <w:p w14:paraId="26BCA4D5" w14:textId="77777777" w:rsidR="003C4E4C" w:rsidRPr="009F3629" w:rsidRDefault="003C4E4C" w:rsidP="009F3629">
      <w:pPr>
        <w:jc w:val="both"/>
        <w:rPr>
          <w:rFonts w:ascii="LM Roman 10" w:hAnsi="LM Roman 10"/>
          <w:sz w:val="22"/>
          <w:szCs w:val="18"/>
        </w:rPr>
      </w:pPr>
    </w:p>
    <w:p w14:paraId="565739CA" w14:textId="77777777" w:rsidR="009F3629" w:rsidRPr="009F3629" w:rsidRDefault="009F3629" w:rsidP="009F3629">
      <w:pPr>
        <w:jc w:val="both"/>
      </w:pPr>
    </w:p>
    <w:p w14:paraId="6B50CF2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2" w:name="_Toc18261521"/>
      <w:r w:rsidRPr="009F3629">
        <w:rPr>
          <w:rFonts w:ascii="LM Roman 10" w:hAnsi="LM Roman 10" w:cs="Courier New"/>
          <w:b/>
          <w:iCs/>
        </w:rPr>
        <w:lastRenderedPageBreak/>
        <w:t>hurriyetApiToDb.py File</w:t>
      </w:r>
      <w:bookmarkEnd w:id="152"/>
    </w:p>
    <w:p w14:paraId="1626E92D" w14:textId="77777777" w:rsidR="009F3629" w:rsidRPr="009F3629" w:rsidRDefault="009F3629" w:rsidP="009F3629">
      <w:pPr>
        <w:jc w:val="both"/>
      </w:pPr>
    </w:p>
    <w:p w14:paraId="6DCC223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fetches the news from </w:t>
      </w:r>
      <w:proofErr w:type="spellStart"/>
      <w:r w:rsidRPr="009F3629">
        <w:rPr>
          <w:rFonts w:ascii="LM Roman 10" w:hAnsi="LM Roman 10"/>
          <w:sz w:val="22"/>
          <w:szCs w:val="18"/>
        </w:rPr>
        <w:t>Hurriyet</w:t>
      </w:r>
      <w:proofErr w:type="spellEnd"/>
      <w:r w:rsidRPr="009F3629">
        <w:rPr>
          <w:rFonts w:ascii="LM Roman 10" w:hAnsi="LM Roman 10"/>
          <w:sz w:val="22"/>
          <w:szCs w:val="18"/>
        </w:rPr>
        <w:t xml:space="preserve"> Newspaper API and store them in the database. It uses an open source </w:t>
      </w:r>
      <w:proofErr w:type="spellStart"/>
      <w:r w:rsidRPr="009F3629">
        <w:rPr>
          <w:rFonts w:ascii="LM Roman 10" w:hAnsi="LM Roman 10"/>
          <w:sz w:val="22"/>
          <w:szCs w:val="18"/>
        </w:rPr>
        <w:t>Hurriyet</w:t>
      </w:r>
      <w:proofErr w:type="spellEnd"/>
      <w:r w:rsidRPr="009F3629">
        <w:rPr>
          <w:rFonts w:ascii="LM Roman 10" w:hAnsi="LM Roman 10"/>
          <w:sz w:val="22"/>
          <w:szCs w:val="18"/>
        </w:rPr>
        <w:t xml:space="preserve"> API wrapper coded for python language. It imports the following python libraries to use. </w:t>
      </w:r>
    </w:p>
    <w:p w14:paraId="4B495AAB"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requests</w:t>
      </w:r>
    </w:p>
    <w:p w14:paraId="58281F12"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json</w:t>
      </w:r>
    </w:p>
    <w:p w14:paraId="163CE449"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time</w:t>
      </w:r>
    </w:p>
    <w:p w14:paraId="390E89D4"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 xml:space="preserve">sched </w:t>
      </w:r>
    </w:p>
    <w:p w14:paraId="7DCA6487" w14:textId="77777777" w:rsidR="009F3629" w:rsidRPr="009F3629" w:rsidRDefault="009F3629" w:rsidP="009F3629">
      <w:pPr>
        <w:jc w:val="both"/>
        <w:rPr>
          <w:rFonts w:ascii="LM Roman 10" w:hAnsi="LM Roman 10"/>
          <w:sz w:val="22"/>
          <w:szCs w:val="18"/>
        </w:rPr>
      </w:pPr>
    </w:p>
    <w:p w14:paraId="587F7911"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2D545BEA" w14:textId="77777777" w:rsidR="009F3629" w:rsidRPr="009F3629" w:rsidRDefault="009F3629" w:rsidP="009F3629">
      <w:pPr>
        <w:jc w:val="both"/>
        <w:rPr>
          <w:sz w:val="22"/>
          <w:szCs w:val="18"/>
        </w:rPr>
      </w:pPr>
    </w:p>
    <w:p w14:paraId="1856F89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for each keyword in cybersecurity keyword list:</w:t>
      </w:r>
    </w:p>
    <w:p w14:paraId="5B8AEDB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 xml:space="preserve">data = </w:t>
      </w:r>
      <w:proofErr w:type="spellStart"/>
      <w:r w:rsidRPr="009F3629">
        <w:rPr>
          <w:rFonts w:ascii="Courier New" w:hAnsi="Courier New" w:cs="Courier New"/>
          <w:sz w:val="22"/>
          <w:szCs w:val="18"/>
        </w:rPr>
        <w:t>api.search</w:t>
      </w:r>
      <w:proofErr w:type="spellEnd"/>
      <w:r w:rsidRPr="009F3629">
        <w:rPr>
          <w:rFonts w:ascii="Courier New" w:hAnsi="Courier New" w:cs="Courier New"/>
          <w:sz w:val="22"/>
          <w:szCs w:val="18"/>
        </w:rPr>
        <w:t>(keyword)</w:t>
      </w:r>
    </w:p>
    <w:p w14:paraId="7BCDE51C"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r>
      <w:proofErr w:type="spellStart"/>
      <w:r w:rsidRPr="009F3629">
        <w:rPr>
          <w:rFonts w:ascii="Courier New" w:hAnsi="Courier New" w:cs="Courier New"/>
          <w:sz w:val="22"/>
          <w:szCs w:val="18"/>
        </w:rPr>
        <w:t>writeDatabase</w:t>
      </w:r>
      <w:proofErr w:type="spellEnd"/>
      <w:r w:rsidRPr="009F3629">
        <w:rPr>
          <w:rFonts w:ascii="Courier New" w:hAnsi="Courier New" w:cs="Courier New"/>
          <w:sz w:val="22"/>
          <w:szCs w:val="18"/>
        </w:rPr>
        <w:t>(data)</w:t>
      </w:r>
    </w:p>
    <w:p w14:paraId="24DB5165" w14:textId="77777777" w:rsidR="009F3629" w:rsidRPr="009F3629" w:rsidRDefault="009F3629" w:rsidP="009F3629">
      <w:pPr>
        <w:jc w:val="both"/>
        <w:rPr>
          <w:rFonts w:ascii="Courier New" w:hAnsi="Courier New" w:cs="Courier New"/>
        </w:rPr>
      </w:pPr>
    </w:p>
    <w:p w14:paraId="0CCE4AAA" w14:textId="77777777" w:rsidR="009F3629" w:rsidRPr="009F3629" w:rsidRDefault="009F3629" w:rsidP="009F3629">
      <w:pPr>
        <w:jc w:val="both"/>
      </w:pPr>
    </w:p>
    <w:p w14:paraId="61130D5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3" w:name="_Toc18261522"/>
      <w:r w:rsidRPr="009F3629">
        <w:rPr>
          <w:rFonts w:ascii="LM Roman 10" w:hAnsi="LM Roman 10" w:cs="Courier New"/>
          <w:b/>
          <w:iCs/>
        </w:rPr>
        <w:t>ituNlpPipeline.py File</w:t>
      </w:r>
      <w:bookmarkEnd w:id="153"/>
    </w:p>
    <w:p w14:paraId="32F465B4" w14:textId="77777777" w:rsidR="009F3629" w:rsidRPr="009F3629" w:rsidRDefault="009F3629" w:rsidP="009F3629">
      <w:pPr>
        <w:jc w:val="both"/>
        <w:rPr>
          <w:sz w:val="22"/>
          <w:szCs w:val="18"/>
        </w:rPr>
      </w:pPr>
    </w:p>
    <w:p w14:paraId="64EE77B7"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r w:rsidRPr="009F3629">
        <w:rPr>
          <w:rFonts w:ascii="LM Roman 10" w:hAnsi="LM Roman 10"/>
          <w:sz w:val="22"/>
          <w:szCs w:val="18"/>
        </w:rPr>
        <w:br/>
      </w:r>
    </w:p>
    <w:p w14:paraId="2B7392B4"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High-level pseudo-code of that process is as the following.</w:t>
      </w:r>
    </w:p>
    <w:p w14:paraId="0BCFDA7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Create a database connection</w:t>
      </w:r>
    </w:p>
    <w:p w14:paraId="3FFC96E4"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lect the rows of the database which has Status column = ‘0’</w:t>
      </w:r>
    </w:p>
    <w:p w14:paraId="5835813E"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nd the selected rows one by one to ITU NLP API to normalize their texts.</w:t>
      </w:r>
    </w:p>
    <w:p w14:paraId="17AC0E41"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10 seconds between each request</w:t>
      </w:r>
    </w:p>
    <w:p w14:paraId="3EAB8837"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Update the database with the responded text of ITU NLP API request and set their Status column with ‘1’</w:t>
      </w:r>
    </w:p>
    <w:p w14:paraId="55956D1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one minute before next control of the database for new entries.</w:t>
      </w:r>
    </w:p>
    <w:p w14:paraId="6086CD4A" w14:textId="77777777" w:rsidR="009F3629" w:rsidRPr="009F3629" w:rsidRDefault="009F3629" w:rsidP="009F3629">
      <w:pPr>
        <w:ind w:left="360"/>
        <w:jc w:val="both"/>
        <w:rPr>
          <w:rFonts w:ascii="LM Roman 10" w:hAnsi="LM Roman 10"/>
          <w:sz w:val="22"/>
          <w:szCs w:val="18"/>
        </w:rPr>
      </w:pPr>
    </w:p>
    <w:p w14:paraId="2E7E8A18"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47847803"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time</w:t>
      </w:r>
    </w:p>
    <w:p w14:paraId="3FFCD4E5"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re</w:t>
      </w:r>
    </w:p>
    <w:p w14:paraId="61802BCF" w14:textId="77777777" w:rsidR="009F3629" w:rsidRPr="009F3629" w:rsidRDefault="009F3629" w:rsidP="009F3629">
      <w:pPr>
        <w:numPr>
          <w:ilvl w:val="0"/>
          <w:numId w:val="14"/>
        </w:numPr>
        <w:spacing w:after="160" w:line="259" w:lineRule="auto"/>
        <w:jc w:val="both"/>
        <w:rPr>
          <w:rFonts w:ascii="LM Roman 10" w:hAnsi="LM Roman 10"/>
          <w:sz w:val="22"/>
          <w:szCs w:val="18"/>
        </w:rPr>
      </w:pPr>
      <w:proofErr w:type="spellStart"/>
      <w:r w:rsidRPr="009F3629">
        <w:rPr>
          <w:rFonts w:ascii="LM Roman 10" w:hAnsi="LM Roman 10"/>
          <w:sz w:val="22"/>
          <w:szCs w:val="18"/>
        </w:rPr>
        <w:t>urllib</w:t>
      </w:r>
      <w:proofErr w:type="spellEnd"/>
    </w:p>
    <w:p w14:paraId="0D1D7D24" w14:textId="77777777" w:rsidR="009F3629" w:rsidRPr="009F3629" w:rsidRDefault="009F3629" w:rsidP="009F3629">
      <w:pPr>
        <w:jc w:val="both"/>
        <w:rPr>
          <w:sz w:val="22"/>
          <w:szCs w:val="18"/>
        </w:rPr>
      </w:pPr>
    </w:p>
    <w:p w14:paraId="3F5698DB"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4" w:name="_Hlk8860976"/>
      <w:bookmarkStart w:id="155" w:name="_Toc18261523"/>
      <w:r w:rsidRPr="009F3629">
        <w:rPr>
          <w:rFonts w:ascii="LM Roman 10" w:hAnsi="LM Roman 10" w:cs="Courier New"/>
          <w:b/>
          <w:iCs/>
        </w:rPr>
        <w:t>securityEventsWebPortal</w:t>
      </w:r>
      <w:bookmarkEnd w:id="154"/>
      <w:r w:rsidRPr="009F3629">
        <w:rPr>
          <w:rFonts w:ascii="LM Roman 10" w:hAnsi="LM Roman 10" w:cs="Courier New"/>
          <w:b/>
          <w:iCs/>
        </w:rPr>
        <w:t>.py File</w:t>
      </w:r>
      <w:bookmarkEnd w:id="155"/>
    </w:p>
    <w:p w14:paraId="7832EE09" w14:textId="77777777" w:rsidR="009F3629" w:rsidRPr="009F3629" w:rsidRDefault="009F3629" w:rsidP="009F3629">
      <w:pPr>
        <w:jc w:val="both"/>
      </w:pPr>
    </w:p>
    <w:p w14:paraId="19D42270" w14:textId="7EDDCD2B" w:rsidR="009F3629" w:rsidRPr="009F3629" w:rsidRDefault="009F3629" w:rsidP="003C4E4C">
      <w:pPr>
        <w:jc w:val="both"/>
        <w:rPr>
          <w:rFonts w:ascii="LM Roman 10" w:hAnsi="LM Roman 10"/>
          <w:sz w:val="22"/>
          <w:szCs w:val="18"/>
        </w:rPr>
      </w:pPr>
      <w:r w:rsidRPr="009F3629">
        <w:rPr>
          <w:rFonts w:ascii="LM Roman 10" w:hAnsi="LM Roman 10"/>
          <w:sz w:val="22"/>
          <w:szCs w:val="18"/>
        </w:rPr>
        <w:t>It has the process code which regularly checks the database for finding new entries with Status ‘1’ column. Status = ‘1’ means that the row is normalized, filtered its alphanumeric characters, and omit the rest of the characters and ready for analyzing to find 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7A39D962"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1855755F"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re</w:t>
      </w:r>
    </w:p>
    <w:p w14:paraId="21847F3A"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string</w:t>
      </w:r>
    </w:p>
    <w:p w14:paraId="73119302"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datetime</w:t>
      </w:r>
    </w:p>
    <w:p w14:paraId="0441A3C0" w14:textId="77777777" w:rsidR="009F3629" w:rsidRPr="009F3629" w:rsidRDefault="009F3629" w:rsidP="009F3629">
      <w:pPr>
        <w:numPr>
          <w:ilvl w:val="0"/>
          <w:numId w:val="15"/>
        </w:numPr>
        <w:spacing w:after="160" w:line="259" w:lineRule="auto"/>
        <w:jc w:val="both"/>
        <w:rPr>
          <w:rFonts w:ascii="LM Roman 10" w:hAnsi="LM Roman 10"/>
          <w:sz w:val="22"/>
          <w:szCs w:val="18"/>
        </w:rPr>
      </w:pPr>
      <w:proofErr w:type="spellStart"/>
      <w:r w:rsidRPr="009F3629">
        <w:rPr>
          <w:rFonts w:ascii="LM Roman 10" w:hAnsi="LM Roman 10"/>
          <w:sz w:val="22"/>
          <w:szCs w:val="18"/>
        </w:rPr>
        <w:t>BeautifulSoup</w:t>
      </w:r>
      <w:proofErr w:type="spellEnd"/>
    </w:p>
    <w:p w14:paraId="65339F24"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import time</w:t>
      </w:r>
    </w:p>
    <w:p w14:paraId="086D103B" w14:textId="77777777" w:rsidR="009F3629" w:rsidRPr="009F3629" w:rsidRDefault="009F3629" w:rsidP="009F3629">
      <w:pPr>
        <w:ind w:firstLine="720"/>
        <w:jc w:val="both"/>
        <w:rPr>
          <w:rFonts w:ascii="LM Roman 10" w:hAnsi="LM Roman 10"/>
          <w:sz w:val="22"/>
          <w:szCs w:val="18"/>
        </w:rPr>
      </w:pPr>
      <w:r w:rsidRPr="009F3629">
        <w:rPr>
          <w:rFonts w:ascii="LM Roman 10" w:hAnsi="LM Roman 10"/>
          <w:sz w:val="22"/>
          <w:szCs w:val="18"/>
        </w:rPr>
        <w:t xml:space="preserve">According to the crummy website “Beautiful Soup is a Python library for pulling data out of HTML and XML files. It works with your favorite parser to provide idiomatic ways of navigating, searching, and modifying the parse tree.” </w:t>
      </w:r>
      <w:r w:rsidRPr="009F3629">
        <w:rPr>
          <w:rFonts w:ascii="LM Roman 10" w:hAnsi="LM Roman 10"/>
          <w:sz w:val="22"/>
          <w:szCs w:val="18"/>
        </w:rPr>
        <w:fldChar w:fldCharType="begin" w:fldLock="1"/>
      </w:r>
      <w:r w:rsidRPr="009F3629">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Richardson, 2015)</w:t>
      </w:r>
      <w:r w:rsidRPr="009F3629">
        <w:rPr>
          <w:rFonts w:ascii="LM Roman 10" w:hAnsi="LM Roman 10"/>
          <w:sz w:val="22"/>
          <w:szCs w:val="18"/>
        </w:rPr>
        <w:fldChar w:fldCharType="end"/>
      </w:r>
    </w:p>
    <w:p w14:paraId="5B146D57" w14:textId="77777777" w:rsidR="009F3629" w:rsidRPr="009F3629" w:rsidRDefault="009F3629" w:rsidP="009F3629">
      <w:pPr>
        <w:jc w:val="both"/>
      </w:pPr>
    </w:p>
    <w:p w14:paraId="39B38E81"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6" w:name="_Toc18261524"/>
      <w:r w:rsidRPr="009F3629">
        <w:rPr>
          <w:rFonts w:ascii="LM Roman 10" w:hAnsi="LM Roman 10" w:cs="Courier New"/>
          <w:b/>
          <w:iCs/>
        </w:rPr>
        <w:t>sqliteOperations.py File</w:t>
      </w:r>
      <w:bookmarkEnd w:id="156"/>
    </w:p>
    <w:p w14:paraId="386EB3EB" w14:textId="77777777" w:rsidR="009F3629" w:rsidRPr="009F3629" w:rsidRDefault="009F3629" w:rsidP="009F3629">
      <w:pPr>
        <w:jc w:val="both"/>
      </w:pPr>
    </w:p>
    <w:p w14:paraId="09F91C09"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We develop a library for commonly used SQLite operations in our software system. It contains the following methods.</w:t>
      </w:r>
    </w:p>
    <w:p w14:paraId="34B53AB2"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SQLite Table</w:t>
      </w:r>
    </w:p>
    <w:p w14:paraId="279985B3"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Connection</w:t>
      </w:r>
    </w:p>
    <w:p w14:paraId="47AADEFF"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lastRenderedPageBreak/>
        <w:t>Select Task by Status</w:t>
      </w:r>
    </w:p>
    <w:p w14:paraId="1DD25B3A" w14:textId="2E9AA561" w:rsidR="009F3629" w:rsidRPr="003C4E4C"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Update Text Column of the Row by Status</w:t>
      </w:r>
    </w:p>
    <w:p w14:paraId="2A028D6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3EF7526A"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sqlite3</w:t>
      </w:r>
    </w:p>
    <w:p w14:paraId="31219239"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json</w:t>
      </w:r>
    </w:p>
    <w:p w14:paraId="6FF37177"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datetime</w:t>
      </w:r>
    </w:p>
    <w:p w14:paraId="6954DD7C" w14:textId="77777777" w:rsidR="009F3629" w:rsidRPr="009F3629" w:rsidRDefault="009F3629" w:rsidP="009F3629">
      <w:pPr>
        <w:numPr>
          <w:ilvl w:val="0"/>
          <w:numId w:val="17"/>
        </w:numPr>
        <w:spacing w:after="160" w:line="259" w:lineRule="auto"/>
        <w:jc w:val="both"/>
        <w:rPr>
          <w:rFonts w:ascii="LM Roman 10" w:hAnsi="LM Roman 10"/>
          <w:sz w:val="22"/>
          <w:szCs w:val="18"/>
        </w:rPr>
      </w:pPr>
      <w:proofErr w:type="spellStart"/>
      <w:r w:rsidRPr="009F3629">
        <w:rPr>
          <w:rFonts w:ascii="LM Roman 10" w:hAnsi="LM Roman 10"/>
          <w:sz w:val="22"/>
          <w:szCs w:val="18"/>
        </w:rPr>
        <w:t>BeautifulSoup</w:t>
      </w:r>
      <w:proofErr w:type="spellEnd"/>
    </w:p>
    <w:p w14:paraId="77C1D69A" w14:textId="77777777" w:rsidR="009F3629" w:rsidRPr="009F3629" w:rsidRDefault="009F3629" w:rsidP="009F3629">
      <w:pPr>
        <w:jc w:val="both"/>
      </w:pPr>
    </w:p>
    <w:p w14:paraId="6252DC1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7" w:name="_Toc18261525"/>
      <w:r w:rsidRPr="009F3629">
        <w:rPr>
          <w:rFonts w:ascii="LM Roman 10" w:hAnsi="LM Roman 10" w:cs="Courier New"/>
          <w:b/>
          <w:iCs/>
        </w:rPr>
        <w:t>twitterStreamToDb.py File</w:t>
      </w:r>
      <w:bookmarkEnd w:id="157"/>
    </w:p>
    <w:p w14:paraId="1FD31C47" w14:textId="77777777" w:rsidR="009F3629" w:rsidRPr="009F3629" w:rsidRDefault="009F3629" w:rsidP="009F3629">
      <w:pPr>
        <w:jc w:val="both"/>
      </w:pPr>
    </w:p>
    <w:p w14:paraId="00F09E2C"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listen to Twitter streams and store the streaming data in the database. The process codes are in this code file. We use the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 for this implementation. According to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website,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 is “ An easy-to-use Python library for accessing the Twitter API. </w:t>
      </w:r>
      <w:r w:rsidRPr="009F3629">
        <w:rPr>
          <w:rFonts w:ascii="LM Roman 10" w:hAnsi="LM Roman 10"/>
          <w:sz w:val="22"/>
          <w:szCs w:val="18"/>
        </w:rPr>
        <w:fldChar w:fldCharType="begin" w:fldLock="1"/>
      </w:r>
      <w:r w:rsidRPr="009F3629">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Tweepy," 2019)</w:t>
      </w:r>
      <w:r w:rsidRPr="009F3629">
        <w:rPr>
          <w:rFonts w:ascii="LM Roman 10" w:hAnsi="LM Roman 10"/>
          <w:sz w:val="22"/>
          <w:szCs w:val="18"/>
        </w:rPr>
        <w:fldChar w:fldCharType="end"/>
      </w:r>
      <w:r w:rsidRPr="009F3629">
        <w:rPr>
          <w:rFonts w:ascii="LM Roman 10" w:hAnsi="LM Roman 10"/>
          <w:sz w:val="22"/>
          <w:szCs w:val="18"/>
        </w:rPr>
        <w:t xml:space="preserve"> It imports the following Python libraries to use. </w:t>
      </w:r>
    </w:p>
    <w:p w14:paraId="29F0B150" w14:textId="77777777" w:rsidR="009F3629" w:rsidRPr="009F3629" w:rsidRDefault="009F3629" w:rsidP="009F3629">
      <w:pPr>
        <w:numPr>
          <w:ilvl w:val="0"/>
          <w:numId w:val="18"/>
        </w:numPr>
        <w:spacing w:after="160" w:line="259" w:lineRule="auto"/>
        <w:jc w:val="both"/>
        <w:rPr>
          <w:rFonts w:ascii="LM Roman 10" w:hAnsi="LM Roman 10"/>
          <w:sz w:val="22"/>
          <w:szCs w:val="18"/>
        </w:rPr>
      </w:pP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w:t>
      </w:r>
    </w:p>
    <w:p w14:paraId="11CF0DCD"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tring</w:t>
      </w:r>
    </w:p>
    <w:p w14:paraId="4F51383E"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qlite3</w:t>
      </w:r>
    </w:p>
    <w:p w14:paraId="40F2797A" w14:textId="494EDD0D" w:rsidR="009F3629" w:rsidRPr="003C4E4C" w:rsidRDefault="009F3629" w:rsidP="003C4E4C">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time</w:t>
      </w:r>
    </w:p>
    <w:p w14:paraId="312B08C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5AFC6A65"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 xml:space="preserve">Connect the Twitter API with using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w:t>
      </w:r>
    </w:p>
    <w:p w14:paraId="208A960F"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Listen to Twitter Streams and filter Turkish Tweets, which includes the cybersecurity keywords in Tweets.</w:t>
      </w:r>
    </w:p>
    <w:p w14:paraId="7FAB9077"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Write the filtered data to the database and set their status with 0.</w:t>
      </w:r>
    </w:p>
    <w:p w14:paraId="73D22F52" w14:textId="77777777" w:rsidR="009F3629" w:rsidRPr="009F3629" w:rsidRDefault="009F3629" w:rsidP="009F3629">
      <w:pPr>
        <w:jc w:val="both"/>
      </w:pPr>
    </w:p>
    <w:p w14:paraId="616E540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8" w:name="_Toc18261526"/>
      <w:r w:rsidRPr="009F3629">
        <w:rPr>
          <w:rFonts w:ascii="LM Roman 10" w:hAnsi="LM Roman 10" w:cs="Courier New"/>
          <w:b/>
          <w:iCs/>
        </w:rPr>
        <w:t>userInterface.html File</w:t>
      </w:r>
      <w:bookmarkEnd w:id="158"/>
    </w:p>
    <w:p w14:paraId="60995D8A" w14:textId="77777777" w:rsidR="009F3629" w:rsidRPr="009F3629" w:rsidRDefault="009F3629" w:rsidP="009F3629">
      <w:pPr>
        <w:jc w:val="both"/>
      </w:pPr>
    </w:p>
    <w:p w14:paraId="76A6534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At first, it includes a template HTML file. “</w:t>
      </w:r>
      <w:r w:rsidRPr="009F3629">
        <w:rPr>
          <w:rFonts w:ascii="LM Roman 10" w:hAnsi="LM Roman 10" w:cs="Courier New"/>
          <w:sz w:val="22"/>
          <w:szCs w:val="18"/>
        </w:rPr>
        <w:t>securityEventsWebPortal.py</w:t>
      </w:r>
      <w:r w:rsidRPr="009F3629">
        <w:rPr>
          <w:rFonts w:ascii="LM Roman 10" w:hAnsi="LM Roman 10"/>
          <w:sz w:val="22"/>
          <w:szCs w:val="18"/>
        </w:rPr>
        <w:t xml:space="preserve">” python code update and modify this HTML file and populates with cybersecurity-related events. The HTML refreshes itself regularly in ten seconds periods. </w:t>
      </w:r>
    </w:p>
    <w:p w14:paraId="65D64E1E" w14:textId="77777777" w:rsidR="009F3629" w:rsidRPr="003C4E4C" w:rsidRDefault="009F3629" w:rsidP="009F3629">
      <w:pPr>
        <w:spacing w:after="160" w:line="259" w:lineRule="auto"/>
        <w:rPr>
          <w:rFonts w:ascii="LM Roman 10" w:eastAsia="Calibri" w:hAnsi="LM Roman 10"/>
          <w:sz w:val="28"/>
          <w:szCs w:val="28"/>
        </w:rPr>
      </w:pPr>
    </w:p>
    <w:p w14:paraId="2A5FBF1A" w14:textId="77777777" w:rsidR="009F3629" w:rsidRPr="003C4E4C" w:rsidRDefault="009F3629" w:rsidP="00B00C43">
      <w:pPr>
        <w:rPr>
          <w:rFonts w:ascii="LM Roman 10" w:hAnsi="LM Roman 10"/>
          <w:noProof/>
          <w:sz w:val="28"/>
          <w:szCs w:val="22"/>
        </w:rPr>
      </w:pPr>
    </w:p>
    <w:p w14:paraId="7325CD62" w14:textId="77777777" w:rsidR="00951682" w:rsidRPr="003C4E4C" w:rsidRDefault="00951682" w:rsidP="00B00C43">
      <w:pPr>
        <w:rPr>
          <w:rFonts w:ascii="LM Roman 10" w:hAnsi="LM Roman 10"/>
          <w:noProof/>
          <w:sz w:val="28"/>
          <w:szCs w:val="22"/>
        </w:rPr>
      </w:pPr>
    </w:p>
    <w:p w14:paraId="7D9C89B1" w14:textId="461EF155" w:rsidR="002C4A7D" w:rsidRPr="005B67AA" w:rsidRDefault="00EF5469" w:rsidP="005B67AA">
      <w:pPr>
        <w:pStyle w:val="Balk1"/>
        <w:numPr>
          <w:ilvl w:val="0"/>
          <w:numId w:val="0"/>
        </w:numPr>
        <w:ind w:left="216"/>
      </w:pPr>
      <w:bookmarkStart w:id="159" w:name="_Toc18261527"/>
      <w:r w:rsidRPr="004827E0">
        <w:t>APPENDIX</w:t>
      </w:r>
      <w:r w:rsidR="00DF56C6">
        <w:t xml:space="preserve"> B</w:t>
      </w:r>
      <w:bookmarkEnd w:id="159"/>
    </w:p>
    <w:p w14:paraId="12C5F080" w14:textId="59A701E4" w:rsidR="002C4A7D" w:rsidRPr="004827E0" w:rsidRDefault="001E5C5E" w:rsidP="001E5C5E">
      <w:pPr>
        <w:jc w:val="center"/>
        <w:rPr>
          <w:rFonts w:ascii="LM Roman 10" w:hAnsi="LM Roman 10"/>
          <w:b/>
          <w:noProof/>
        </w:rPr>
      </w:pPr>
      <w:r w:rsidRPr="004827E0">
        <w:rPr>
          <w:rFonts w:ascii="LM Roman 10" w:hAnsi="LM Roman 10"/>
          <w:b/>
          <w:noProof/>
        </w:rPr>
        <w:t>N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5B67AA">
            <w:pPr>
              <w:spacing w:after="0"/>
              <w:jc w:val="both"/>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ıya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Amerika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evlet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c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fg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ı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l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cil</w:t>
            </w:r>
            <w:proofErr w:type="spellEnd"/>
            <w:r w:rsidRPr="005B67AA">
              <w:rPr>
                <w:rFonts w:ascii="LM Roman 10" w:eastAsia="Times New Roman" w:hAnsi="LM Roman 10"/>
                <w:color w:val="000000"/>
                <w:sz w:val="22"/>
                <w:szCs w:val="22"/>
              </w:rPr>
              <w:t xml:space="preserve"> Durum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dor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ğrı</w:t>
            </w:r>
            <w:proofErr w:type="spellEnd"/>
            <w:r w:rsidRPr="005B67AA">
              <w:rPr>
                <w:rFonts w:ascii="LM Roman 10" w:eastAsia="Times New Roman" w:hAnsi="LM Roman 10"/>
                <w:color w:val="000000"/>
                <w:sz w:val="22"/>
                <w:szCs w:val="22"/>
              </w:rPr>
              <w:t xml:space="preserve"> İbrahim </w:t>
            </w:r>
            <w:proofErr w:type="spellStart"/>
            <w:r w:rsidRPr="005B67AA">
              <w:rPr>
                <w:rFonts w:ascii="LM Roman 10" w:eastAsia="Times New Roman" w:hAnsi="LM Roman 10"/>
                <w:color w:val="000000"/>
                <w:sz w:val="22"/>
                <w:szCs w:val="22"/>
              </w:rPr>
              <w:t>Çeç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w:t>
            </w:r>
            <w:proofErr w:type="spellStart"/>
            <w:r w:rsidRPr="005B67AA">
              <w:rPr>
                <w:rFonts w:ascii="LM Roman 10" w:eastAsia="Times New Roman" w:hAnsi="LM Roman 10"/>
                <w:color w:val="000000"/>
                <w:sz w:val="22"/>
                <w:szCs w:val="22"/>
              </w:rPr>
              <w:t>Yesev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tarkt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ryak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km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Pol </w:t>
            </w:r>
            <w:proofErr w:type="spellStart"/>
            <w:r w:rsidRPr="005B67AA">
              <w:rPr>
                <w:rFonts w:ascii="LM Roman 10" w:eastAsia="Times New Roman" w:hAnsi="LM Roman 10"/>
                <w:color w:val="000000"/>
                <w:sz w:val="22"/>
                <w:szCs w:val="22"/>
              </w:rPr>
              <w:t>Tesis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jan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navutlu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elebirliği</w:t>
            </w:r>
            <w:proofErr w:type="spellEnd"/>
            <w:r w:rsidRPr="005B67AA">
              <w:rPr>
                <w:rFonts w:ascii="LM Roman 10" w:eastAsia="Times New Roman" w:hAnsi="LM Roman 10"/>
                <w:color w:val="000000"/>
                <w:sz w:val="22"/>
                <w:szCs w:val="22"/>
              </w:rPr>
              <w:t>",</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rupa</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iğ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r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a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u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sı</w:t>
            </w:r>
            <w:proofErr w:type="spellEnd"/>
            <w:r w:rsidRPr="005B67AA">
              <w:rPr>
                <w:rFonts w:ascii="LM Roman 10" w:eastAsia="Times New Roman" w:hAnsi="LM Roman 10"/>
                <w:color w:val="000000"/>
                <w:sz w:val="22"/>
                <w:szCs w:val="22"/>
              </w:rPr>
              <w:t>",</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zerbayc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ama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v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ru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rey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nglade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lç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w:t>
            </w:r>
            <w:proofErr w:type="spellStart"/>
            <w:r w:rsidRPr="005B67AA">
              <w:rPr>
                <w:rFonts w:ascii="LM Roman 10" w:eastAsia="Times New Roman" w:hAnsi="LM Roman 10"/>
                <w:color w:val="000000"/>
                <w:sz w:val="22"/>
                <w:szCs w:val="22"/>
              </w:rPr>
              <w:t>Adı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okulu</w:t>
            </w:r>
            <w:proofErr w:type="spellEnd"/>
            <w:r w:rsidRPr="005B67AA">
              <w:rPr>
                <w:rFonts w:ascii="LM Roman 10" w:eastAsia="Times New Roman" w:hAnsi="LM Roman 10"/>
                <w:color w:val="000000"/>
                <w:sz w:val="22"/>
                <w:szCs w:val="22"/>
              </w:rPr>
              <w:t>",</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yaz</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w:t>
            </w:r>
            <w:proofErr w:type="spellStart"/>
            <w:r w:rsidRPr="005B67AA">
              <w:rPr>
                <w:rFonts w:ascii="LM Roman 10" w:eastAsia="Times New Roman" w:hAnsi="LM Roman 10"/>
                <w:color w:val="000000"/>
                <w:sz w:val="22"/>
                <w:szCs w:val="22"/>
              </w:rPr>
              <w:t>Çiftliği</w:t>
            </w:r>
            <w:proofErr w:type="spellEnd"/>
            <w:r w:rsidRPr="005B67AA">
              <w:rPr>
                <w:rFonts w:ascii="LM Roman 10" w:eastAsia="Times New Roman" w:hAnsi="LM Roman 10"/>
                <w:color w:val="000000"/>
                <w:sz w:val="22"/>
                <w:szCs w:val="22"/>
              </w:rPr>
              <w:t>",</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p</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mirlik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rall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rogra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li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w:t>
            </w:r>
            <w:proofErr w:type="spellStart"/>
            <w:r w:rsidRPr="00EC4E0C">
              <w:rPr>
                <w:rFonts w:ascii="LM Roman 10" w:eastAsia="Times New Roman" w:hAnsi="LM Roman 10"/>
                <w:color w:val="000000"/>
                <w:sz w:val="22"/>
                <w:szCs w:val="22"/>
              </w:rPr>
              <w:t>Herse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ıkç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ün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tsv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d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ny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ylü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rezi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orm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Bulg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y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belitar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zayi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ibu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ngö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a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ki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e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lis</w:t>
            </w:r>
            <w:proofErr w:type="spellEnd"/>
            <w:r w:rsidRPr="005B67AA">
              <w:rPr>
                <w:rFonts w:ascii="LM Roman 10" w:eastAsia="Times New Roman" w:hAnsi="LM Roman 10"/>
                <w:color w:val="000000"/>
                <w:sz w:val="22"/>
                <w:szCs w:val="22"/>
              </w:rPr>
              <w:t xml:space="preserve"> Ere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tları</w:t>
            </w:r>
            <w:proofErr w:type="spellEnd"/>
            <w:r w:rsidRPr="005B67AA">
              <w:rPr>
                <w:rFonts w:ascii="LM Roman 10" w:eastAsia="Times New Roman" w:hAnsi="LM Roman 10"/>
                <w:color w:val="000000"/>
                <w:sz w:val="22"/>
                <w:szCs w:val="22"/>
              </w:rPr>
              <w:t xml:space="preserve"> İle Petrol </w:t>
            </w:r>
            <w:proofErr w:type="spellStart"/>
            <w:r w:rsidRPr="005B67AA">
              <w:rPr>
                <w:rFonts w:ascii="LM Roman 10" w:eastAsia="Times New Roman" w:hAnsi="LM Roman 10"/>
                <w:color w:val="000000"/>
                <w:sz w:val="22"/>
                <w:szCs w:val="22"/>
              </w:rPr>
              <w:t>Taşıma</w:t>
            </w:r>
            <w:proofErr w:type="spellEnd"/>
            <w:r w:rsidRPr="005B67AA">
              <w:rPr>
                <w:rFonts w:ascii="LM Roman 10" w:eastAsia="Times New Roman" w:hAnsi="LM Roman 10"/>
                <w:color w:val="000000"/>
                <w:sz w:val="22"/>
                <w:szCs w:val="22"/>
              </w:rPr>
              <w:t xml:space="preserve">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animar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ütç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nd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vkife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r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oğrafi</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Sistem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s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umhurbaşkanlığı</w:t>
            </w:r>
            <w:proofErr w:type="spellEnd"/>
            <w:r w:rsidRPr="005B67AA">
              <w:rPr>
                <w:rFonts w:ascii="LM Roman 10" w:eastAsia="Times New Roman" w:hAnsi="LM Roman 10"/>
                <w:color w:val="000000"/>
                <w:sz w:val="22"/>
                <w:szCs w:val="22"/>
              </w:rPr>
              <w:t>",</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tiyop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a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dişi</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ahil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pin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w:t>
            </w:r>
            <w:proofErr w:type="spellStart"/>
            <w:r w:rsidRPr="005B67AA">
              <w:rPr>
                <w:rFonts w:ascii="LM Roman 10" w:eastAsia="Times New Roman" w:hAnsi="LM Roman 10"/>
                <w:color w:val="000000"/>
                <w:sz w:val="22"/>
                <w:szCs w:val="22"/>
              </w:rPr>
              <w:t>Onsekiz</w:t>
            </w:r>
            <w:proofErr w:type="spellEnd"/>
            <w:r w:rsidRPr="005B67AA">
              <w:rPr>
                <w:rFonts w:ascii="LM Roman 10" w:eastAsia="Times New Roman" w:hAnsi="LM Roman 10"/>
                <w:color w:val="000000"/>
                <w:sz w:val="22"/>
                <w:szCs w:val="22"/>
              </w:rPr>
              <w:t xml:space="preserve"> Mar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s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nland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ğerlendir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rans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hir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cu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öl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ozyonl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cade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ine</w:t>
            </w:r>
            <w:proofErr w:type="spellEnd"/>
            <w:r w:rsidRPr="00EC4E0C">
              <w:rPr>
                <w:rFonts w:ascii="LM Roman 10" w:eastAsia="Times New Roman" w:hAnsi="LM Roman 10"/>
                <w:color w:val="000000"/>
                <w:sz w:val="22"/>
                <w:szCs w:val="22"/>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nıştay</w:t>
            </w:r>
            <w:proofErr w:type="spellEnd"/>
            <w:r w:rsidRPr="005B67AA">
              <w:rPr>
                <w:rFonts w:ascii="LM Roman 10" w:eastAsia="Times New Roman" w:hAnsi="LM Roman 10"/>
                <w:color w:val="000000"/>
                <w:sz w:val="22"/>
                <w:szCs w:val="22"/>
              </w:rPr>
              <w:t>",</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rne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rön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şi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ydan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z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Opera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yatro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rc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w:t>
            </w:r>
            <w:proofErr w:type="spellStart"/>
            <w:r w:rsidRPr="005B67AA">
              <w:rPr>
                <w:rFonts w:ascii="LM Roman 10" w:eastAsia="Times New Roman" w:hAnsi="LM Roman 10"/>
                <w:color w:val="000000"/>
                <w:sz w:val="22"/>
                <w:szCs w:val="22"/>
              </w:rPr>
              <w:t>Öğr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ind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yan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ol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w:t>
            </w:r>
            <w:proofErr w:type="spellStart"/>
            <w:r w:rsidRPr="005B67AA">
              <w:rPr>
                <w:rFonts w:ascii="LM Roman 10" w:eastAsia="Times New Roman" w:hAnsi="LM Roman 10"/>
                <w:color w:val="000000"/>
                <w:sz w:val="22"/>
                <w:szCs w:val="22"/>
              </w:rPr>
              <w:t>İnşa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ar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ırvat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a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ngilte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ek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p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rail</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 xml:space="preserv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iç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na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t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ge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şl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z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ayıcı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ma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sna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kar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p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boç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eru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ı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na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n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utb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ederasy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t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aziosmanpaş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y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za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kurm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lo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mor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sta</w:t>
            </w:r>
            <w:proofErr w:type="spellEnd"/>
            <w:r w:rsidRPr="00EC4E0C">
              <w:rPr>
                <w:rFonts w:ascii="LM Roman 10" w:eastAsia="Times New Roman" w:hAnsi="LM Roman 10"/>
                <w:color w:val="000000"/>
                <w:sz w:val="22"/>
                <w:szCs w:val="22"/>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veyt</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z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r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Küb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üş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ırgız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neydoğu</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Proj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öl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e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ri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b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w:t>
            </w:r>
            <w:proofErr w:type="spellStart"/>
            <w:r w:rsidRPr="005B67AA">
              <w:rPr>
                <w:rFonts w:ascii="LM Roman 10" w:eastAsia="Times New Roman" w:hAnsi="LM Roman 10"/>
                <w:color w:val="000000"/>
                <w:sz w:val="22"/>
                <w:szCs w:val="22"/>
              </w:rPr>
              <w:t>Boy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tv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zi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bn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ti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ksemburg</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c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dagask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cz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ksan</w:t>
            </w:r>
            <w:proofErr w:type="spellEnd"/>
            <w:r w:rsidRPr="005B67AA">
              <w:rPr>
                <w:rFonts w:ascii="LM Roman 10" w:eastAsia="Times New Roman" w:hAnsi="LM Roman 10"/>
                <w:color w:val="000000"/>
                <w:sz w:val="22"/>
                <w:szCs w:val="22"/>
              </w:rPr>
              <w:t>",</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ked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av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div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s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şa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lâ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rastrük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r w:rsidR="009459D6">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w:t>
            </w:r>
            <w:proofErr w:type="spellStart"/>
            <w:r w:rsidRPr="005B67AA">
              <w:rPr>
                <w:rFonts w:ascii="LM Roman 10" w:eastAsia="Times New Roman" w:hAnsi="LM Roman 10"/>
                <w:color w:val="000000"/>
                <w:sz w:val="22"/>
                <w:szCs w:val="22"/>
              </w:rPr>
              <w:t>Ged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eks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ikr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ldo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na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rit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ın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zambi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ğol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çi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ısı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amib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ha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ser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un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w:t>
            </w:r>
            <w:proofErr w:type="spellStart"/>
            <w:r w:rsidRPr="005B67AA">
              <w:rPr>
                <w:rFonts w:ascii="LM Roman 10" w:eastAsia="Times New Roman" w:hAnsi="LM Roman 10"/>
                <w:color w:val="000000"/>
                <w:sz w:val="22"/>
                <w:szCs w:val="22"/>
              </w:rPr>
              <w:t>Kuvv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manoğ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hmetbe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Nikaragu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or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klare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Özbe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w:t>
            </w:r>
            <w:proofErr w:type="spellStart"/>
            <w:r w:rsidRPr="005B67AA">
              <w:rPr>
                <w:rFonts w:ascii="LM Roman 10" w:eastAsia="Times New Roman" w:hAnsi="LM Roman 10"/>
                <w:color w:val="000000"/>
                <w:sz w:val="22"/>
                <w:szCs w:val="22"/>
              </w:rPr>
              <w:t>Ara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w:t>
            </w:r>
            <w:proofErr w:type="spellStart"/>
            <w:r w:rsidRPr="005B67AA">
              <w:rPr>
                <w:rFonts w:ascii="LM Roman 10" w:eastAsia="Times New Roman" w:hAnsi="LM Roman 10"/>
                <w:color w:val="000000"/>
                <w:sz w:val="22"/>
                <w:szCs w:val="22"/>
              </w:rPr>
              <w:t>Kara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ç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ek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z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l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rtekiz</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ön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Merkez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w:t>
            </w:r>
            <w:proofErr w:type="spellStart"/>
            <w:r w:rsidRPr="00EC4E0C">
              <w:rPr>
                <w:rFonts w:ascii="LM Roman 10" w:eastAsia="Times New Roman" w:hAnsi="LM Roman 10"/>
                <w:color w:val="000000"/>
                <w:sz w:val="22"/>
                <w:szCs w:val="22"/>
              </w:rPr>
              <w:t>Ri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tüphan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o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tk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a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imy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düstr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Suç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eyşel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d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uk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ingapu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k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lanl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ak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şu</w:t>
            </w:r>
            <w:proofErr w:type="spellEnd"/>
            <w:r w:rsidRPr="005B67AA">
              <w:rPr>
                <w:rFonts w:ascii="LM Roman 10" w:eastAsia="Times New Roman" w:hAnsi="LM Roman 10"/>
                <w:color w:val="000000"/>
                <w:sz w:val="22"/>
                <w:szCs w:val="22"/>
              </w:rPr>
              <w:t xml:space="preserve">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e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Teknik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er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teor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z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ur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enicom</w:t>
            </w:r>
            <w:proofErr w:type="spellEnd"/>
            <w:r w:rsidRPr="005B67AA">
              <w:rPr>
                <w:rFonts w:ascii="LM Roman 10" w:eastAsia="Times New Roman" w:hAnsi="LM Roman 10"/>
                <w:color w:val="000000"/>
                <w:sz w:val="22"/>
                <w:szCs w:val="22"/>
              </w:rPr>
              <w:t>",</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vazi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ml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İstihba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şkil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Şil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Kütüp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ci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Piyang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nz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fer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v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üfus</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tanda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ku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i</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unu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İhracatç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k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kray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sman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kut</w:t>
            </w:r>
            <w:proofErr w:type="spellEnd"/>
            <w:r w:rsidRPr="005B67AA">
              <w:rPr>
                <w:rFonts w:ascii="LM Roman 10" w:eastAsia="Times New Roman" w:hAnsi="LM Roman 10"/>
                <w:color w:val="000000"/>
                <w:sz w:val="22"/>
                <w:szCs w:val="22"/>
              </w:rPr>
              <w:t xml:space="preserve"> Ata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m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tm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r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Ürdü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ü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Vatik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w:t>
            </w:r>
            <w:proofErr w:type="spellStart"/>
            <w:r w:rsidRPr="005B67AA">
              <w:rPr>
                <w:rFonts w:ascii="LM Roman 10" w:eastAsia="Times New Roman" w:hAnsi="LM Roman 10"/>
                <w:color w:val="000000"/>
                <w:sz w:val="22"/>
                <w:szCs w:val="22"/>
              </w:rPr>
              <w:t>Halisdem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h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zel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Yun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a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imbabv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ady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eviz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da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ıfzısıhh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kab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ud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h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Bölg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ıştay</w:t>
            </w:r>
            <w:proofErr w:type="spellEnd"/>
            <w:r w:rsidRPr="005B67AA">
              <w:rPr>
                <w:rFonts w:ascii="LM Roman 10" w:eastAsia="Times New Roman" w:hAnsi="LM Roman 10"/>
                <w:color w:val="000000"/>
                <w:sz w:val="22"/>
                <w:szCs w:val="22"/>
              </w:rPr>
              <w:t>",</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e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o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v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d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m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lı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El </w:t>
            </w:r>
            <w:proofErr w:type="spellStart"/>
            <w:r w:rsidRPr="005B67AA">
              <w:rPr>
                <w:rFonts w:ascii="LM Roman 10" w:eastAsia="Times New Roman" w:hAnsi="LM Roman 10"/>
                <w:color w:val="000000"/>
                <w:sz w:val="22"/>
                <w:szCs w:val="22"/>
              </w:rPr>
              <w:t>Sanatları</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n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kasbank</w:t>
            </w:r>
            <w:proofErr w:type="spellEnd"/>
            <w:r w:rsidRPr="005B67AA">
              <w:rPr>
                <w:rFonts w:ascii="LM Roman 10" w:eastAsia="Times New Roman" w:hAnsi="LM Roman 10"/>
                <w:color w:val="000000"/>
                <w:sz w:val="22"/>
                <w:szCs w:val="22"/>
              </w:rPr>
              <w:t>",</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rb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p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astr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or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uzu</w:t>
            </w:r>
            <w:proofErr w:type="spellEnd"/>
            <w:r w:rsidRPr="005B67AA">
              <w:rPr>
                <w:rFonts w:ascii="LM Roman 10" w:eastAsia="Times New Roman" w:hAnsi="LM Roman 10"/>
                <w:color w:val="000000"/>
                <w:sz w:val="22"/>
                <w:szCs w:val="22"/>
              </w:rPr>
              <w:t>",</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sarru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d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w:t>
            </w:r>
            <w:proofErr w:type="spellStart"/>
            <w:r w:rsidRPr="005B67AA">
              <w:rPr>
                <w:rFonts w:ascii="LM Roman 10" w:eastAsia="Times New Roman" w:hAnsi="LM Roman 10"/>
                <w:color w:val="000000"/>
                <w:sz w:val="22"/>
                <w:szCs w:val="22"/>
              </w:rPr>
              <w:t>Erso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m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r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su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keticin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nm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edit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Al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rdin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Atom </w:t>
            </w:r>
            <w:proofErr w:type="spellStart"/>
            <w:r w:rsidRPr="005B67AA">
              <w:rPr>
                <w:rFonts w:ascii="LM Roman 10" w:eastAsia="Times New Roman" w:hAnsi="LM Roman 10"/>
                <w:color w:val="000000"/>
                <w:sz w:val="22"/>
                <w:szCs w:val="22"/>
              </w:rPr>
              <w:t>Enerj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Cumhuriyet Merkez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mir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ğıtım</w:t>
            </w:r>
            <w:proofErr w:type="spellEnd"/>
            <w:r w:rsidRPr="005B67AA">
              <w:rPr>
                <w:rFonts w:ascii="LM Roman 10" w:eastAsia="Times New Roman" w:hAnsi="LM Roman 10"/>
                <w:color w:val="000000"/>
                <w:sz w:val="22"/>
                <w:szCs w:val="22"/>
              </w:rPr>
              <w:t xml:space="preserve">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m</w:t>
            </w:r>
            <w:proofErr w:type="spellEnd"/>
            <w:r w:rsidRPr="005B67AA">
              <w:rPr>
                <w:rFonts w:ascii="LM Roman 10" w:eastAsia="Times New Roman" w:hAnsi="LM Roman 10"/>
                <w:color w:val="000000"/>
                <w:sz w:val="22"/>
                <w:szCs w:val="22"/>
              </w:rPr>
              <w:t xml:space="preserve">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ahhüt</w:t>
            </w:r>
            <w:proofErr w:type="spellEnd"/>
            <w:r w:rsidRPr="005B67AA">
              <w:rPr>
                <w:rFonts w:ascii="LM Roman 10" w:eastAsia="Times New Roman" w:hAnsi="LM Roman 10"/>
                <w:color w:val="000000"/>
                <w:sz w:val="22"/>
                <w:szCs w:val="22"/>
              </w:rPr>
              <w:t xml:space="preserve">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omekan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ximbank</w:t>
            </w:r>
            <w:proofErr w:type="spellEnd"/>
            <w:r w:rsidRPr="005B67AA">
              <w:rPr>
                <w:rFonts w:ascii="LM Roman 10" w:eastAsia="Times New Roman" w:hAnsi="LM Roman 10"/>
                <w:color w:val="000000"/>
                <w:sz w:val="22"/>
                <w:szCs w:val="22"/>
              </w:rPr>
              <w:t>",</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öm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okomot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otor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s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tro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o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k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abrikaları</w:t>
            </w:r>
            <w:proofErr w:type="spellEnd"/>
            <w:r w:rsidRPr="005B67AA">
              <w:rPr>
                <w:rFonts w:ascii="LM Roman 10" w:eastAsia="Times New Roman" w:hAnsi="LM Roman 10"/>
                <w:color w:val="000000"/>
                <w:sz w:val="22"/>
                <w:szCs w:val="22"/>
              </w:rPr>
              <w:t xml:space="preserve">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peratif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şkömür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g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 xml:space="preserve">",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Paten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d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tü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lk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aştırma</w:t>
            </w:r>
            <w:proofErr w:type="spellEnd"/>
            <w:r w:rsidRPr="005B67AA">
              <w:rPr>
                <w:rFonts w:ascii="LM Roman 10" w:eastAsia="Times New Roman" w:hAnsi="LM Roman 10"/>
                <w:color w:val="000000"/>
                <w:sz w:val="22"/>
                <w:szCs w:val="22"/>
              </w:rPr>
              <w:t xml:space="preserve">, Denizcilik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ş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küd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kıf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g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im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p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n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ıld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yaz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ab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lu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u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653F3FD4" w:rsidR="008A39EE" w:rsidRDefault="008A39EE" w:rsidP="00436DFD">
      <w:pPr>
        <w:spacing w:after="0"/>
        <w:rPr>
          <w:rFonts w:ascii="LM Roman 10" w:hAnsi="LM Roman 10"/>
          <w:smallCaps/>
          <w:noProof/>
          <w:sz w:val="22"/>
          <w:szCs w:val="22"/>
        </w:rPr>
      </w:pPr>
    </w:p>
    <w:p w14:paraId="46809A0E" w14:textId="4EA2F675" w:rsidR="009F3629" w:rsidRDefault="009F3629" w:rsidP="00436DFD">
      <w:pPr>
        <w:spacing w:after="0"/>
        <w:rPr>
          <w:rFonts w:ascii="LM Roman 10" w:hAnsi="LM Roman 10"/>
          <w:smallCaps/>
          <w:noProof/>
          <w:sz w:val="22"/>
          <w:szCs w:val="22"/>
        </w:rPr>
      </w:pPr>
    </w:p>
    <w:p w14:paraId="5CD5CB81" w14:textId="10ED0E60" w:rsidR="009F3629" w:rsidRDefault="009F3629" w:rsidP="00436DFD">
      <w:pPr>
        <w:spacing w:after="0"/>
        <w:rPr>
          <w:rFonts w:ascii="LM Roman 10" w:hAnsi="LM Roman 10"/>
          <w:smallCaps/>
          <w:noProof/>
          <w:sz w:val="22"/>
          <w:szCs w:val="22"/>
        </w:rPr>
      </w:pPr>
    </w:p>
    <w:p w14:paraId="714D2BAC" w14:textId="38916B88" w:rsidR="009F3629" w:rsidRDefault="009F3629" w:rsidP="00436DFD">
      <w:pPr>
        <w:spacing w:after="0"/>
        <w:rPr>
          <w:rFonts w:ascii="LM Roman 10" w:hAnsi="LM Roman 10"/>
          <w:smallCaps/>
          <w:noProof/>
          <w:sz w:val="22"/>
          <w:szCs w:val="22"/>
        </w:rPr>
      </w:pPr>
    </w:p>
    <w:p w14:paraId="3DD71899" w14:textId="7FD77766" w:rsidR="009F3629" w:rsidRDefault="009F3629" w:rsidP="00436DFD">
      <w:pPr>
        <w:spacing w:after="0"/>
        <w:rPr>
          <w:rFonts w:ascii="LM Roman 10" w:hAnsi="LM Roman 10"/>
          <w:smallCaps/>
          <w:noProof/>
          <w:sz w:val="22"/>
          <w:szCs w:val="22"/>
        </w:rPr>
      </w:pPr>
    </w:p>
    <w:p w14:paraId="080C91BF" w14:textId="65401271" w:rsidR="009F3629" w:rsidRDefault="009F3629" w:rsidP="00436DFD">
      <w:pPr>
        <w:spacing w:after="0"/>
        <w:rPr>
          <w:rFonts w:ascii="LM Roman 10" w:hAnsi="LM Roman 10"/>
          <w:smallCaps/>
          <w:noProof/>
          <w:sz w:val="22"/>
          <w:szCs w:val="22"/>
        </w:rPr>
      </w:pPr>
    </w:p>
    <w:p w14:paraId="661072E2" w14:textId="20142F48" w:rsidR="009F3629" w:rsidRDefault="009F3629" w:rsidP="00436DFD">
      <w:pPr>
        <w:spacing w:after="0"/>
        <w:rPr>
          <w:rFonts w:ascii="LM Roman 10" w:hAnsi="LM Roman 10"/>
          <w:smallCaps/>
          <w:noProof/>
          <w:sz w:val="22"/>
          <w:szCs w:val="22"/>
        </w:rPr>
      </w:pPr>
    </w:p>
    <w:p w14:paraId="41669534" w14:textId="1776C0A3" w:rsidR="009F3629" w:rsidRPr="005B67AA" w:rsidRDefault="009F3629" w:rsidP="00436DFD">
      <w:pPr>
        <w:spacing w:after="0"/>
        <w:rPr>
          <w:rFonts w:ascii="LM Roman 10" w:hAnsi="LM Roman 10"/>
          <w:smallCaps/>
          <w:noProof/>
          <w:sz w:val="22"/>
          <w:szCs w:val="22"/>
        </w:rPr>
      </w:pPr>
      <w:r w:rsidRPr="000F0346">
        <w:rPr>
          <w:noProof/>
          <w:szCs w:val="24"/>
        </w:rPr>
        <w:lastRenderedPageBreak/>
        <w:drawing>
          <wp:inline distT="0" distB="0" distL="0" distR="0" wp14:anchorId="41C8F166" wp14:editId="54E1BB22">
            <wp:extent cx="5084445" cy="7897495"/>
            <wp:effectExtent l="0" t="0" r="1905" b="825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9F3629"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08E00E" w14:textId="77777777" w:rsidR="00B54A7B" w:rsidRDefault="00B54A7B" w:rsidP="00B13939">
      <w:r>
        <w:separator/>
      </w:r>
    </w:p>
  </w:endnote>
  <w:endnote w:type="continuationSeparator" w:id="0">
    <w:p w14:paraId="55986831" w14:textId="77777777" w:rsidR="00B54A7B" w:rsidRDefault="00B54A7B"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763735"/>
      <w:docPartObj>
        <w:docPartGallery w:val="Page Numbers (Bottom of Page)"/>
        <w:docPartUnique/>
      </w:docPartObj>
    </w:sdtPr>
    <w:sdtContent>
      <w:p w14:paraId="3EEBD9DA" w14:textId="1E067614" w:rsidR="00997AC1" w:rsidRDefault="00997AC1"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997AC1" w:rsidRDefault="00997AC1">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Content>
      <w:p w14:paraId="08B5C618" w14:textId="18477836" w:rsidR="00997AC1" w:rsidRDefault="00997AC1"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997AC1" w:rsidRDefault="00997AC1">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E02DCB" w14:textId="77777777" w:rsidR="00B54A7B" w:rsidRDefault="00B54A7B" w:rsidP="00B13939">
      <w:pPr>
        <w:pBdr>
          <w:bottom w:val="single" w:sz="6" w:space="1" w:color="auto"/>
        </w:pBdr>
        <w:rPr>
          <w:lang w:val="tr-TR"/>
        </w:rPr>
      </w:pPr>
    </w:p>
  </w:footnote>
  <w:footnote w:type="continuationSeparator" w:id="0">
    <w:p w14:paraId="36335F3A" w14:textId="77777777" w:rsidR="00B54A7B" w:rsidRDefault="00B54A7B" w:rsidP="00B13939">
      <w:r>
        <w:continuationSeparator/>
      </w:r>
    </w:p>
  </w:footnote>
  <w:footnote w:id="1">
    <w:p w14:paraId="6E96EF07" w14:textId="3906A758" w:rsidR="00997AC1" w:rsidRPr="007361B0" w:rsidRDefault="00997AC1" w:rsidP="00532365">
      <w:pPr>
        <w:pStyle w:val="DipnotMetni"/>
        <w:jc w:val="both"/>
        <w:rPr>
          <w:rFonts w:ascii="LM Roman 10" w:hAnsi="LM Roman 10"/>
          <w:sz w:val="20"/>
        </w:rPr>
      </w:pPr>
      <w:r w:rsidRPr="007361B0">
        <w:rPr>
          <w:rStyle w:val="DipnotBavurusu"/>
          <w:rFonts w:ascii="LM Roman 10" w:hAnsi="LM Roman 10"/>
          <w:sz w:val="20"/>
        </w:rPr>
        <w:footnoteRef/>
      </w:r>
      <w:r w:rsidRPr="007361B0">
        <w:rPr>
          <w:rFonts w:ascii="LM Roman 10" w:hAnsi="LM Roman 10"/>
          <w:sz w:val="20"/>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7361B0">
        <w:rPr>
          <w:rFonts w:ascii="LM Roman 10" w:hAnsi="LM Roman 10"/>
          <w:sz w:val="20"/>
        </w:rPr>
        <w:fldChar w:fldCharType="begin" w:fldLock="1"/>
      </w:r>
      <w:r>
        <w:rPr>
          <w:rFonts w:ascii="LM Roman 10" w:hAnsi="LM Roman 10"/>
          <w:sz w:val="20"/>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Differences between a security event vs incident vs non-compliance,” 2018)</w:t>
      </w:r>
      <w:r w:rsidRPr="007361B0">
        <w:rPr>
          <w:rFonts w:ascii="LM Roman 10" w:hAnsi="LM Roman 10"/>
          <w:sz w:val="20"/>
        </w:rPr>
        <w:fldChar w:fldCharType="end"/>
      </w:r>
      <w:r w:rsidRPr="007361B0">
        <w:rPr>
          <w:rFonts w:ascii="LM Roman 10" w:hAnsi="LM Roman 10"/>
          <w:sz w:val="20"/>
        </w:rPr>
        <w:t xml:space="preserve"> The present thesis, we use event term, because it is more suitable for our study.</w:t>
      </w:r>
    </w:p>
  </w:footnote>
  <w:footnote w:id="2">
    <w:p w14:paraId="5A9630AB" w14:textId="191A6839" w:rsidR="00997AC1" w:rsidRPr="007361B0" w:rsidRDefault="00997AC1"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linkedin.com</w:t>
      </w:r>
    </w:p>
  </w:footnote>
  <w:footnote w:id="3">
    <w:p w14:paraId="66240380" w14:textId="30E46F98" w:rsidR="00997AC1" w:rsidRPr="007361B0" w:rsidRDefault="00997AC1"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facebook.com</w:t>
      </w:r>
    </w:p>
  </w:footnote>
  <w:footnote w:id="4">
    <w:p w14:paraId="1B0B0700" w14:textId="5828046A" w:rsidR="00997AC1" w:rsidRPr="007361B0" w:rsidRDefault="00997AC1"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eksisozluk.com</w:t>
      </w:r>
    </w:p>
  </w:footnote>
  <w:footnote w:id="5">
    <w:p w14:paraId="65A6B8E7" w14:textId="3841234A" w:rsidR="00997AC1" w:rsidRPr="00A93F80" w:rsidRDefault="00997AC1" w:rsidP="005975E1">
      <w:pPr>
        <w:pStyle w:val="DipnotMetni"/>
        <w:jc w:val="both"/>
      </w:pPr>
      <w:r w:rsidRPr="007361B0">
        <w:rPr>
          <w:rStyle w:val="DipnotBavurusu"/>
          <w:rFonts w:ascii="LM Roman 10" w:hAnsi="LM Roman 10"/>
          <w:sz w:val="20"/>
        </w:rPr>
        <w:footnoteRef/>
      </w:r>
      <w:r w:rsidRPr="007361B0">
        <w:rPr>
          <w:rFonts w:ascii="LM Roman 10" w:hAnsi="LM Roman 10"/>
          <w:sz w:val="20"/>
        </w:rPr>
        <w:t xml:space="preserve"> “Normalization is a process that converts a list of words to a more uniform sequence. This is useful in preparing text for later processing” </w:t>
      </w:r>
      <w:r w:rsidRPr="007361B0">
        <w:rPr>
          <w:rFonts w:ascii="LM Roman 10" w:hAnsi="LM Roman 10"/>
          <w:sz w:val="20"/>
        </w:rPr>
        <w:fldChar w:fldCharType="begin" w:fldLock="1"/>
      </w:r>
      <w:r>
        <w:rPr>
          <w:rFonts w:ascii="LM Roman 10" w:hAnsi="LM Roman 10"/>
          <w:sz w:val="20"/>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Understanding normalization - Natural Language Processing with Java,” 2015)</w:t>
      </w:r>
      <w:r w:rsidRPr="007361B0">
        <w:rPr>
          <w:rFonts w:ascii="LM Roman 10" w:hAnsi="LM Roman 10"/>
          <w:sz w:val="20"/>
        </w:rPr>
        <w:fldChar w:fldCharType="end"/>
      </w:r>
    </w:p>
  </w:footnote>
  <w:footnote w:id="6">
    <w:p w14:paraId="7BF33D07" w14:textId="77777777" w:rsidR="00997AC1" w:rsidRPr="005975E1" w:rsidRDefault="00997AC1" w:rsidP="00951682">
      <w:pPr>
        <w:pStyle w:val="DipnotMetni"/>
        <w:rPr>
          <w:lang w:val="tr-TR"/>
        </w:rPr>
      </w:pPr>
      <w:r w:rsidRPr="007361B0">
        <w:rPr>
          <w:rStyle w:val="DipnotBavurusu"/>
          <w:sz w:val="20"/>
          <w:szCs w:val="16"/>
        </w:rPr>
        <w:footnoteRef/>
      </w:r>
      <w:r w:rsidRPr="007361B0">
        <w:rPr>
          <w:sz w:val="20"/>
          <w:szCs w:val="16"/>
        </w:rPr>
        <w:t xml:space="preserve"> https://www.careerexplorer.com/careers/information-security-analyst/</w:t>
      </w:r>
    </w:p>
  </w:footnote>
  <w:footnote w:id="7">
    <w:p w14:paraId="446128C3" w14:textId="13C05489" w:rsidR="00997AC1" w:rsidRPr="00844D55" w:rsidRDefault="00997AC1"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Pr>
          <w:rFonts w:ascii="LM Roman 10" w:hAnsi="LM Roman 10"/>
          <w:sz w:val="20"/>
          <w:szCs w:val="16"/>
        </w:rPr>
        <w:t xml:space="preserve"> </w:t>
      </w:r>
      <w:r w:rsidRPr="009C10CE">
        <w:rPr>
          <w:rFonts w:ascii="LM Roman 10" w:hAnsi="LM Roman 10"/>
          <w:sz w:val="20"/>
          <w:szCs w:val="16"/>
        </w:rPr>
        <w:fldChar w:fldCharType="begin" w:fldLock="1"/>
      </w:r>
      <w:r>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 w:id="8">
    <w:p w14:paraId="6847FE87" w14:textId="77777777" w:rsidR="00997AC1" w:rsidRPr="002F3FAD" w:rsidRDefault="00997AC1" w:rsidP="004B6EC9">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 xml:space="preserve">The </w:t>
      </w:r>
      <w:proofErr w:type="spellStart"/>
      <w:r w:rsidRPr="009C10CE">
        <w:rPr>
          <w:rFonts w:ascii="LM Roman 10" w:hAnsi="LM Roman 10"/>
          <w:sz w:val="20"/>
          <w:szCs w:val="16"/>
          <w:lang w:val="tr-TR"/>
        </w:rPr>
        <w:t>GitHub</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repository</w:t>
      </w:r>
      <w:proofErr w:type="spellEnd"/>
      <w:r w:rsidRPr="009C10CE">
        <w:rPr>
          <w:rFonts w:ascii="LM Roman 10" w:hAnsi="LM Roman 10"/>
          <w:sz w:val="20"/>
          <w:szCs w:val="16"/>
          <w:lang w:val="tr-TR"/>
        </w:rPr>
        <w:t xml:space="preserve"> of the </w:t>
      </w:r>
      <w:proofErr w:type="spellStart"/>
      <w:r w:rsidRPr="009C10CE">
        <w:rPr>
          <w:rFonts w:ascii="LM Roman 10" w:hAnsi="LM Roman 10"/>
          <w:sz w:val="20"/>
          <w:szCs w:val="16"/>
          <w:lang w:val="tr-TR"/>
        </w:rPr>
        <w:t>present</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thesis</w:t>
      </w:r>
      <w:proofErr w:type="spellEnd"/>
      <w:r w:rsidRPr="009C10CE">
        <w:rPr>
          <w:rFonts w:ascii="LM Roman 10" w:hAnsi="LM Roman 10"/>
          <w:sz w:val="20"/>
          <w:szCs w:val="16"/>
          <w:lang w:val="tr-TR"/>
        </w:rPr>
        <w:t xml:space="preserve"> software </w:t>
      </w:r>
      <w:proofErr w:type="spellStart"/>
      <w:r w:rsidRPr="009C10CE">
        <w:rPr>
          <w:rFonts w:ascii="LM Roman 10" w:hAnsi="LM Roman 10"/>
          <w:sz w:val="20"/>
          <w:szCs w:val="16"/>
          <w:lang w:val="tr-TR"/>
        </w:rPr>
        <w:t>project</w:t>
      </w:r>
      <w:proofErr w:type="spellEnd"/>
      <w:r w:rsidRPr="009C10CE">
        <w:rPr>
          <w:rFonts w:ascii="LM Roman 10" w:hAnsi="LM Roman 10"/>
          <w:sz w:val="20"/>
          <w:szCs w:val="16"/>
          <w:lang w:val="tr-TR"/>
        </w:rPr>
        <w:t xml:space="preserve"> is </w:t>
      </w:r>
      <w:proofErr w:type="spellStart"/>
      <w:r w:rsidRPr="009C10CE">
        <w:rPr>
          <w:rFonts w:ascii="LM Roman 10" w:hAnsi="LM Roman 10"/>
          <w:sz w:val="20"/>
          <w:szCs w:val="16"/>
          <w:lang w:val="tr-TR"/>
        </w:rPr>
        <w:t>available</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upon</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request</w:t>
      </w:r>
      <w:proofErr w:type="spellEnd"/>
      <w:r w:rsidRPr="009C10CE">
        <w:rPr>
          <w:rFonts w:ascii="LM Roman 10" w:hAnsi="LM Roman 10"/>
          <w:sz w:val="20"/>
          <w:szCs w:val="16"/>
          <w:lang w:val="tr-TR"/>
        </w:rPr>
        <w:t>.</w:t>
      </w:r>
    </w:p>
  </w:footnote>
  <w:footnote w:id="9">
    <w:p w14:paraId="4DC3EC51" w14:textId="253EC1A3" w:rsidR="00997AC1" w:rsidRPr="000201F5" w:rsidRDefault="00997AC1" w:rsidP="000201F5">
      <w:pPr>
        <w:pStyle w:val="DipnotMetni"/>
        <w:jc w:val="both"/>
        <w:rPr>
          <w:rFonts w:ascii="LM Roman 10" w:hAnsi="LM Roman 10"/>
          <w:sz w:val="20"/>
          <w:lang w:val="tr-TR"/>
        </w:rPr>
      </w:pPr>
      <w:r>
        <w:rPr>
          <w:rStyle w:val="DipnotBavurusu"/>
        </w:rPr>
        <w:footnoteRef/>
      </w:r>
      <w:r>
        <w:t xml:space="preserve"> </w:t>
      </w:r>
      <w:r>
        <w:rPr>
          <w:rFonts w:ascii="LM Roman 10" w:hAnsi="LM Roman 10"/>
          <w:sz w:val="20"/>
        </w:rPr>
        <w:t>These results are for limited and have demonstrative constraints.</w:t>
      </w:r>
      <w:r w:rsidRPr="005B4916">
        <w:t xml:space="preserve"> </w:t>
      </w:r>
      <w:r w:rsidRPr="005B4916">
        <w:rPr>
          <w:rFonts w:ascii="LM Roman 10" w:hAnsi="LM Roman 10"/>
          <w:sz w:val="20"/>
        </w:rPr>
        <w:t>Success rate is shared just for giving an idea to readers</w:t>
      </w:r>
      <w:r>
        <w:rPr>
          <w:rFonts w:ascii="LM Roman 10" w:hAnsi="LM Roman 10"/>
          <w:sz w:val="20"/>
        </w:rPr>
        <w:t xml:space="preserve">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288FB6A"/>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embedSystemFonts/>
  <w:mirrorMargins/>
  <w:proofState w:spelling="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tawFAIcRyQktAAAA"/>
  </w:docVars>
  <w:rsids>
    <w:rsidRoot w:val="009303D9"/>
    <w:rsid w:val="000020C1"/>
    <w:rsid w:val="00003842"/>
    <w:rsid w:val="000038FF"/>
    <w:rsid w:val="00004927"/>
    <w:rsid w:val="00005676"/>
    <w:rsid w:val="00006575"/>
    <w:rsid w:val="0000696A"/>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D2E"/>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6262"/>
    <w:rsid w:val="0007649D"/>
    <w:rsid w:val="000768C7"/>
    <w:rsid w:val="000809B9"/>
    <w:rsid w:val="0008220A"/>
    <w:rsid w:val="00082358"/>
    <w:rsid w:val="00082D08"/>
    <w:rsid w:val="00083A4A"/>
    <w:rsid w:val="000842C2"/>
    <w:rsid w:val="0008435F"/>
    <w:rsid w:val="00084476"/>
    <w:rsid w:val="000859FF"/>
    <w:rsid w:val="000861FB"/>
    <w:rsid w:val="00086658"/>
    <w:rsid w:val="0008683B"/>
    <w:rsid w:val="00086F85"/>
    <w:rsid w:val="000901A5"/>
    <w:rsid w:val="00090BD4"/>
    <w:rsid w:val="00091C87"/>
    <w:rsid w:val="00091E7E"/>
    <w:rsid w:val="000930DE"/>
    <w:rsid w:val="00093C38"/>
    <w:rsid w:val="0009447A"/>
    <w:rsid w:val="00094824"/>
    <w:rsid w:val="0009553B"/>
    <w:rsid w:val="000963E6"/>
    <w:rsid w:val="00096D84"/>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10A9"/>
    <w:rsid w:val="000E3486"/>
    <w:rsid w:val="000E368A"/>
    <w:rsid w:val="000E390C"/>
    <w:rsid w:val="000E40B7"/>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0FD4"/>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3097"/>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09E"/>
    <w:rsid w:val="002A0657"/>
    <w:rsid w:val="002A06D8"/>
    <w:rsid w:val="002A3764"/>
    <w:rsid w:val="002A44DD"/>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2BA"/>
    <w:rsid w:val="002C6E95"/>
    <w:rsid w:val="002C7AAE"/>
    <w:rsid w:val="002D0B53"/>
    <w:rsid w:val="002D264A"/>
    <w:rsid w:val="002D2DD6"/>
    <w:rsid w:val="002D3C0A"/>
    <w:rsid w:val="002D45C3"/>
    <w:rsid w:val="002D5A33"/>
    <w:rsid w:val="002D5D93"/>
    <w:rsid w:val="002D6308"/>
    <w:rsid w:val="002D6693"/>
    <w:rsid w:val="002D79FA"/>
    <w:rsid w:val="002E2ACD"/>
    <w:rsid w:val="002E2C68"/>
    <w:rsid w:val="002E3350"/>
    <w:rsid w:val="002E40BB"/>
    <w:rsid w:val="002E5DCF"/>
    <w:rsid w:val="002E62D5"/>
    <w:rsid w:val="002E6AAA"/>
    <w:rsid w:val="002E7876"/>
    <w:rsid w:val="002F01AE"/>
    <w:rsid w:val="002F1FBC"/>
    <w:rsid w:val="002F2D5D"/>
    <w:rsid w:val="002F3FAD"/>
    <w:rsid w:val="002F687F"/>
    <w:rsid w:val="002F78A6"/>
    <w:rsid w:val="00300C1B"/>
    <w:rsid w:val="00300C45"/>
    <w:rsid w:val="00301120"/>
    <w:rsid w:val="003026F3"/>
    <w:rsid w:val="003032FD"/>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5E"/>
    <w:rsid w:val="003151CC"/>
    <w:rsid w:val="00316724"/>
    <w:rsid w:val="0031699B"/>
    <w:rsid w:val="00316E6A"/>
    <w:rsid w:val="00317F3C"/>
    <w:rsid w:val="003205AF"/>
    <w:rsid w:val="003216C1"/>
    <w:rsid w:val="00321EBC"/>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2FA"/>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2EB"/>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4FFE"/>
    <w:rsid w:val="003B5411"/>
    <w:rsid w:val="003B5DAA"/>
    <w:rsid w:val="003B6653"/>
    <w:rsid w:val="003B78ED"/>
    <w:rsid w:val="003C004F"/>
    <w:rsid w:val="003C00A8"/>
    <w:rsid w:val="003C11FE"/>
    <w:rsid w:val="003C1ABA"/>
    <w:rsid w:val="003C2D55"/>
    <w:rsid w:val="003C38B5"/>
    <w:rsid w:val="003C4AAD"/>
    <w:rsid w:val="003C4E4C"/>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5392"/>
    <w:rsid w:val="004163BA"/>
    <w:rsid w:val="0041664A"/>
    <w:rsid w:val="0041726E"/>
    <w:rsid w:val="0042075F"/>
    <w:rsid w:val="00420D82"/>
    <w:rsid w:val="00421432"/>
    <w:rsid w:val="00421B47"/>
    <w:rsid w:val="004222F7"/>
    <w:rsid w:val="0042289B"/>
    <w:rsid w:val="00422F62"/>
    <w:rsid w:val="00423167"/>
    <w:rsid w:val="00423F37"/>
    <w:rsid w:val="0042421A"/>
    <w:rsid w:val="00424961"/>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5219"/>
    <w:rsid w:val="004454F8"/>
    <w:rsid w:val="0044677F"/>
    <w:rsid w:val="00446C58"/>
    <w:rsid w:val="004473F1"/>
    <w:rsid w:val="00447680"/>
    <w:rsid w:val="00447B58"/>
    <w:rsid w:val="00450B44"/>
    <w:rsid w:val="00451C91"/>
    <w:rsid w:val="00452656"/>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228"/>
    <w:rsid w:val="0046587C"/>
    <w:rsid w:val="00466164"/>
    <w:rsid w:val="00466F5B"/>
    <w:rsid w:val="0047059A"/>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870D8"/>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B6EC9"/>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1FCF"/>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5DE"/>
    <w:rsid w:val="00551B7F"/>
    <w:rsid w:val="005525C2"/>
    <w:rsid w:val="00553265"/>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17F7"/>
    <w:rsid w:val="005B1F93"/>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3F2F"/>
    <w:rsid w:val="005C4037"/>
    <w:rsid w:val="005D06A6"/>
    <w:rsid w:val="005D0E79"/>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DCD"/>
    <w:rsid w:val="005E531B"/>
    <w:rsid w:val="005E5F03"/>
    <w:rsid w:val="005E68CA"/>
    <w:rsid w:val="005E6966"/>
    <w:rsid w:val="005E6A06"/>
    <w:rsid w:val="005E7B8D"/>
    <w:rsid w:val="005F2969"/>
    <w:rsid w:val="005F3298"/>
    <w:rsid w:val="005F395B"/>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1523F"/>
    <w:rsid w:val="00621211"/>
    <w:rsid w:val="0062246F"/>
    <w:rsid w:val="00622D3A"/>
    <w:rsid w:val="006236E8"/>
    <w:rsid w:val="006243CE"/>
    <w:rsid w:val="0062462E"/>
    <w:rsid w:val="00624D6C"/>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8D9"/>
    <w:rsid w:val="00655F18"/>
    <w:rsid w:val="00656FCD"/>
    <w:rsid w:val="006571AC"/>
    <w:rsid w:val="00660960"/>
    <w:rsid w:val="006609C9"/>
    <w:rsid w:val="00661580"/>
    <w:rsid w:val="006627A6"/>
    <w:rsid w:val="00663EB8"/>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59BA"/>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B3E"/>
    <w:rsid w:val="006B3CFF"/>
    <w:rsid w:val="006B4082"/>
    <w:rsid w:val="006B4B3F"/>
    <w:rsid w:val="006B505E"/>
    <w:rsid w:val="006B51CE"/>
    <w:rsid w:val="006B55CC"/>
    <w:rsid w:val="006B61CD"/>
    <w:rsid w:val="006C00F1"/>
    <w:rsid w:val="006C0A98"/>
    <w:rsid w:val="006C16EA"/>
    <w:rsid w:val="006C1BF9"/>
    <w:rsid w:val="006C2F93"/>
    <w:rsid w:val="006C390F"/>
    <w:rsid w:val="006C3960"/>
    <w:rsid w:val="006C39E2"/>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2C70"/>
    <w:rsid w:val="00723604"/>
    <w:rsid w:val="00725FF5"/>
    <w:rsid w:val="007263C3"/>
    <w:rsid w:val="00726669"/>
    <w:rsid w:val="00731986"/>
    <w:rsid w:val="00731B1F"/>
    <w:rsid w:val="00732724"/>
    <w:rsid w:val="00732834"/>
    <w:rsid w:val="007339C7"/>
    <w:rsid w:val="00733A67"/>
    <w:rsid w:val="00733B36"/>
    <w:rsid w:val="00734181"/>
    <w:rsid w:val="00734A53"/>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578"/>
    <w:rsid w:val="007449B3"/>
    <w:rsid w:val="007456A1"/>
    <w:rsid w:val="007457EE"/>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67834"/>
    <w:rsid w:val="00770825"/>
    <w:rsid w:val="00770D07"/>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6B39"/>
    <w:rsid w:val="007E735E"/>
    <w:rsid w:val="007F0DFE"/>
    <w:rsid w:val="007F1D73"/>
    <w:rsid w:val="007F1F99"/>
    <w:rsid w:val="007F3FCF"/>
    <w:rsid w:val="007F4097"/>
    <w:rsid w:val="007F42A8"/>
    <w:rsid w:val="007F53DA"/>
    <w:rsid w:val="007F59B6"/>
    <w:rsid w:val="007F67BE"/>
    <w:rsid w:val="007F70AE"/>
    <w:rsid w:val="007F768F"/>
    <w:rsid w:val="007F7BC8"/>
    <w:rsid w:val="0080105F"/>
    <w:rsid w:val="008018CF"/>
    <w:rsid w:val="00801A71"/>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287"/>
    <w:rsid w:val="00821A93"/>
    <w:rsid w:val="00821F99"/>
    <w:rsid w:val="00823327"/>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77BDF"/>
    <w:rsid w:val="00881294"/>
    <w:rsid w:val="00882EBD"/>
    <w:rsid w:val="00885B3F"/>
    <w:rsid w:val="008861A5"/>
    <w:rsid w:val="0088678A"/>
    <w:rsid w:val="0089042D"/>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54D"/>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5279"/>
    <w:rsid w:val="00925728"/>
    <w:rsid w:val="00927E30"/>
    <w:rsid w:val="0093034A"/>
    <w:rsid w:val="009303D9"/>
    <w:rsid w:val="00930800"/>
    <w:rsid w:val="00932697"/>
    <w:rsid w:val="00933C64"/>
    <w:rsid w:val="00934F4A"/>
    <w:rsid w:val="00935836"/>
    <w:rsid w:val="00935A20"/>
    <w:rsid w:val="00935E16"/>
    <w:rsid w:val="0093692E"/>
    <w:rsid w:val="00936AE3"/>
    <w:rsid w:val="00936C53"/>
    <w:rsid w:val="00937527"/>
    <w:rsid w:val="00937962"/>
    <w:rsid w:val="00940307"/>
    <w:rsid w:val="00941F17"/>
    <w:rsid w:val="00942C6B"/>
    <w:rsid w:val="00942E3C"/>
    <w:rsid w:val="00942F83"/>
    <w:rsid w:val="00944ABE"/>
    <w:rsid w:val="0094573F"/>
    <w:rsid w:val="009459D6"/>
    <w:rsid w:val="00945D78"/>
    <w:rsid w:val="00946349"/>
    <w:rsid w:val="009465C5"/>
    <w:rsid w:val="00946EF0"/>
    <w:rsid w:val="009506D9"/>
    <w:rsid w:val="00950BB7"/>
    <w:rsid w:val="00951682"/>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6991"/>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549"/>
    <w:rsid w:val="009928BF"/>
    <w:rsid w:val="00992D62"/>
    <w:rsid w:val="00993F6C"/>
    <w:rsid w:val="00994DF0"/>
    <w:rsid w:val="00995717"/>
    <w:rsid w:val="00997AC1"/>
    <w:rsid w:val="009A00CE"/>
    <w:rsid w:val="009A1E30"/>
    <w:rsid w:val="009A2E20"/>
    <w:rsid w:val="009A35B7"/>
    <w:rsid w:val="009A364D"/>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3629"/>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269F2"/>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753"/>
    <w:rsid w:val="00A47D16"/>
    <w:rsid w:val="00A51531"/>
    <w:rsid w:val="00A52BE5"/>
    <w:rsid w:val="00A52DAA"/>
    <w:rsid w:val="00A53824"/>
    <w:rsid w:val="00A5506C"/>
    <w:rsid w:val="00A56643"/>
    <w:rsid w:val="00A57312"/>
    <w:rsid w:val="00A57395"/>
    <w:rsid w:val="00A574E4"/>
    <w:rsid w:val="00A577D9"/>
    <w:rsid w:val="00A60263"/>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6F89"/>
    <w:rsid w:val="00A8784C"/>
    <w:rsid w:val="00A87E17"/>
    <w:rsid w:val="00A90C74"/>
    <w:rsid w:val="00A915ED"/>
    <w:rsid w:val="00A92250"/>
    <w:rsid w:val="00A92D48"/>
    <w:rsid w:val="00A933AC"/>
    <w:rsid w:val="00A93793"/>
    <w:rsid w:val="00A93F80"/>
    <w:rsid w:val="00A9412A"/>
    <w:rsid w:val="00A9474D"/>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20AE"/>
    <w:rsid w:val="00AC32DF"/>
    <w:rsid w:val="00AC6AC3"/>
    <w:rsid w:val="00AC7038"/>
    <w:rsid w:val="00AC741C"/>
    <w:rsid w:val="00AD111A"/>
    <w:rsid w:val="00AD263E"/>
    <w:rsid w:val="00AD3276"/>
    <w:rsid w:val="00AD4093"/>
    <w:rsid w:val="00AD43C1"/>
    <w:rsid w:val="00AD4661"/>
    <w:rsid w:val="00AD5A55"/>
    <w:rsid w:val="00AD5D16"/>
    <w:rsid w:val="00AD6588"/>
    <w:rsid w:val="00AD68A9"/>
    <w:rsid w:val="00AE1B28"/>
    <w:rsid w:val="00AE3127"/>
    <w:rsid w:val="00AE3409"/>
    <w:rsid w:val="00AE4706"/>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02C"/>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A7B"/>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B7F38"/>
    <w:rsid w:val="00BC0F27"/>
    <w:rsid w:val="00BC10B7"/>
    <w:rsid w:val="00BC2602"/>
    <w:rsid w:val="00BC2AF2"/>
    <w:rsid w:val="00BC3420"/>
    <w:rsid w:val="00BC4994"/>
    <w:rsid w:val="00BC5D0F"/>
    <w:rsid w:val="00BC789F"/>
    <w:rsid w:val="00BD1002"/>
    <w:rsid w:val="00BD2E58"/>
    <w:rsid w:val="00BD521B"/>
    <w:rsid w:val="00BD5502"/>
    <w:rsid w:val="00BD56C3"/>
    <w:rsid w:val="00BD6565"/>
    <w:rsid w:val="00BD6876"/>
    <w:rsid w:val="00BE025D"/>
    <w:rsid w:val="00BE06D2"/>
    <w:rsid w:val="00BE06D6"/>
    <w:rsid w:val="00BE0D00"/>
    <w:rsid w:val="00BE19F1"/>
    <w:rsid w:val="00BE1E72"/>
    <w:rsid w:val="00BE451C"/>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330"/>
    <w:rsid w:val="00BF2DA3"/>
    <w:rsid w:val="00BF3460"/>
    <w:rsid w:val="00BF3AF2"/>
    <w:rsid w:val="00BF53A6"/>
    <w:rsid w:val="00BF5FF6"/>
    <w:rsid w:val="00C00565"/>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2EC"/>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4A23"/>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7DE"/>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3A"/>
    <w:rsid w:val="00C634E0"/>
    <w:rsid w:val="00C637DA"/>
    <w:rsid w:val="00C63993"/>
    <w:rsid w:val="00C639A0"/>
    <w:rsid w:val="00C64B27"/>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460C"/>
    <w:rsid w:val="00C864D2"/>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E4624"/>
    <w:rsid w:val="00CF0E27"/>
    <w:rsid w:val="00CF182C"/>
    <w:rsid w:val="00CF252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60166"/>
    <w:rsid w:val="00D604C9"/>
    <w:rsid w:val="00D6239A"/>
    <w:rsid w:val="00D632BE"/>
    <w:rsid w:val="00D63D87"/>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87305"/>
    <w:rsid w:val="00D92592"/>
    <w:rsid w:val="00D933C8"/>
    <w:rsid w:val="00D93979"/>
    <w:rsid w:val="00D94537"/>
    <w:rsid w:val="00D94D56"/>
    <w:rsid w:val="00D952AF"/>
    <w:rsid w:val="00D97507"/>
    <w:rsid w:val="00DA0C04"/>
    <w:rsid w:val="00DA217B"/>
    <w:rsid w:val="00DA21BC"/>
    <w:rsid w:val="00DA24CB"/>
    <w:rsid w:val="00DA302A"/>
    <w:rsid w:val="00DA3CF5"/>
    <w:rsid w:val="00DA3CFC"/>
    <w:rsid w:val="00DA4C1D"/>
    <w:rsid w:val="00DA5D11"/>
    <w:rsid w:val="00DA67F0"/>
    <w:rsid w:val="00DA701C"/>
    <w:rsid w:val="00DB09E7"/>
    <w:rsid w:val="00DB1585"/>
    <w:rsid w:val="00DB2254"/>
    <w:rsid w:val="00DB2A34"/>
    <w:rsid w:val="00DB3317"/>
    <w:rsid w:val="00DB3A0C"/>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6C6"/>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954"/>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C8B"/>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7E5B"/>
    <w:rsid w:val="00EA1FAE"/>
    <w:rsid w:val="00EA30F3"/>
    <w:rsid w:val="00EA3103"/>
    <w:rsid w:val="00EA6148"/>
    <w:rsid w:val="00EA6851"/>
    <w:rsid w:val="00EA78C6"/>
    <w:rsid w:val="00EB0BBA"/>
    <w:rsid w:val="00EB1B24"/>
    <w:rsid w:val="00EB1BD1"/>
    <w:rsid w:val="00EB47CB"/>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27E99"/>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465A"/>
    <w:rsid w:val="00F548E8"/>
    <w:rsid w:val="00F556E3"/>
    <w:rsid w:val="00F563BB"/>
    <w:rsid w:val="00F56740"/>
    <w:rsid w:val="00F56CF1"/>
    <w:rsid w:val="00F573E5"/>
    <w:rsid w:val="00F60E20"/>
    <w:rsid w:val="00F626E4"/>
    <w:rsid w:val="00F627DA"/>
    <w:rsid w:val="00F62B93"/>
    <w:rsid w:val="00F65D43"/>
    <w:rsid w:val="00F65FBA"/>
    <w:rsid w:val="00F67F54"/>
    <w:rsid w:val="00F71A23"/>
    <w:rsid w:val="00F71D75"/>
    <w:rsid w:val="00F7288F"/>
    <w:rsid w:val="00F729FA"/>
    <w:rsid w:val="00F7302D"/>
    <w:rsid w:val="00F73501"/>
    <w:rsid w:val="00F735ED"/>
    <w:rsid w:val="00F74BEE"/>
    <w:rsid w:val="00F75071"/>
    <w:rsid w:val="00F757F3"/>
    <w:rsid w:val="00F764A7"/>
    <w:rsid w:val="00F77270"/>
    <w:rsid w:val="00F77D21"/>
    <w:rsid w:val="00F830CE"/>
    <w:rsid w:val="00F83385"/>
    <w:rsid w:val="00F8470F"/>
    <w:rsid w:val="00F8489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04"/>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393"/>
    <w:rsid w:val="00FC2A45"/>
    <w:rsid w:val="00FC3F3F"/>
    <w:rsid w:val="00FC439D"/>
    <w:rsid w:val="00FC4B06"/>
    <w:rsid w:val="00FC4FD2"/>
    <w:rsid w:val="00FC568C"/>
    <w:rsid w:val="00FC60D4"/>
    <w:rsid w:val="00FC62E9"/>
    <w:rsid w:val="00FC7248"/>
    <w:rsid w:val="00FC7622"/>
    <w:rsid w:val="00FD001D"/>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 w:type="table" w:customStyle="1" w:styleId="KlavuzuTablo4-Vurgu11">
    <w:name w:val="Kılavuzu Tablo 4 - Vurgu 11"/>
    <w:basedOn w:val="NormalTablo"/>
    <w:next w:val="KlavuzuTablo4-Vurgu1"/>
    <w:uiPriority w:val="49"/>
    <w:rsid w:val="009F3629"/>
    <w:pPr>
      <w:spacing w:after="0"/>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ural-ms-thesis.docx" TargetMode="External"/><Relationship Id="rId18" Type="http://schemas.openxmlformats.org/officeDocument/2006/relationships/hyperlink" Target="file:///C:\Users\Ozgur\source\repos\MSThesis\thesis\ozgur-ural-ms-thesis.docx" TargetMode="External"/><Relationship Id="rId26" Type="http://schemas.microsoft.com/office/2007/relationships/hdphoto" Target="media/hdphoto1.wdp"/><Relationship Id="rId39" Type="http://schemas.openxmlformats.org/officeDocument/2006/relationships/image" Target="media/image11.png"/><Relationship Id="rId21" Type="http://schemas.openxmlformats.org/officeDocument/2006/relationships/footer" Target="footer1.xml"/><Relationship Id="rId34" Type="http://schemas.microsoft.com/office/2007/relationships/hdphoto" Target="media/hdphoto5.wdp"/><Relationship Id="rId42" Type="http://schemas.openxmlformats.org/officeDocument/2006/relationships/image" Target="media/image13.png"/><Relationship Id="rId47" Type="http://schemas.openxmlformats.org/officeDocument/2006/relationships/image" Target="media/image18.png"/><Relationship Id="rId50" Type="http://schemas.microsoft.com/office/2007/relationships/hdphoto" Target="media/hdphoto9.wdp"/><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file:///C:\Users\Ozgur\source\repos\MSThesis\thesis\ozgur-ural-ms-thesis.docx" TargetMode="External"/><Relationship Id="rId29" Type="http://schemas.openxmlformats.org/officeDocument/2006/relationships/image" Target="media/image6.png"/><Relationship Id="rId11" Type="http://schemas.openxmlformats.org/officeDocument/2006/relationships/hyperlink" Target="file:///C:\Users\Ozgur\source\repos\MSThesis\thesis\ozgur-ural-ms-thesis.docx" TargetMode="External"/><Relationship Id="rId24" Type="http://schemas.openxmlformats.org/officeDocument/2006/relationships/image" Target="media/image3.png"/><Relationship Id="rId32" Type="http://schemas.microsoft.com/office/2007/relationships/hdphoto" Target="media/hdphoto4.wdp"/><Relationship Id="rId37" Type="http://schemas.openxmlformats.org/officeDocument/2006/relationships/image" Target="media/image10.png"/><Relationship Id="rId40" Type="http://schemas.microsoft.com/office/2007/relationships/hdphoto" Target="media/hdphoto8.wdp"/><Relationship Id="rId45" Type="http://schemas.openxmlformats.org/officeDocument/2006/relationships/image" Target="media/image16.png"/><Relationship Id="rId53" Type="http://schemas.openxmlformats.org/officeDocument/2006/relationships/image" Target="media/image21.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microsoft.com/office/2007/relationships/hdphoto" Target="media/hdphoto13.wdp"/><Relationship Id="rId5" Type="http://schemas.openxmlformats.org/officeDocument/2006/relationships/webSettings" Target="webSettings.xml"/><Relationship Id="rId61" Type="http://schemas.openxmlformats.org/officeDocument/2006/relationships/image" Target="media/image28.png"/><Relationship Id="rId82" Type="http://schemas.openxmlformats.org/officeDocument/2006/relationships/theme" Target="theme/theme1.xml"/><Relationship Id="rId10" Type="http://schemas.openxmlformats.org/officeDocument/2006/relationships/hyperlink" Target="file:///C:\Users\Ozgur\source\repos\MSThesis\thesis\ozgur-ural-ms-thesis.docx" TargetMode="External"/><Relationship Id="rId19" Type="http://schemas.openxmlformats.org/officeDocument/2006/relationships/hyperlink" Target="file:///C:\Users\Ozgur\source\repos\MSThesis\thesis\ozgur-ural-ms-thesis.docx" TargetMode="External"/><Relationship Id="rId31" Type="http://schemas.openxmlformats.org/officeDocument/2006/relationships/image" Target="media/image7.png"/><Relationship Id="rId44" Type="http://schemas.openxmlformats.org/officeDocument/2006/relationships/image" Target="media/image15.png"/><Relationship Id="rId52" Type="http://schemas.microsoft.com/office/2007/relationships/hdphoto" Target="media/hdphoto10.wdp"/><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Ozgur\source\repos\MSThesis\thesis\ozgur-ural-ms-thesis.docx" TargetMode="External"/><Relationship Id="rId14" Type="http://schemas.openxmlformats.org/officeDocument/2006/relationships/hyperlink" Target="file:///C:\Users\Ozgur\source\repos\MSThesis\thesis\ozgur-ural-ms-thesis.docx" TargetMode="External"/><Relationship Id="rId22" Type="http://schemas.openxmlformats.org/officeDocument/2006/relationships/image" Target="media/image1.png"/><Relationship Id="rId27" Type="http://schemas.openxmlformats.org/officeDocument/2006/relationships/image" Target="media/image5.png"/><Relationship Id="rId30" Type="http://schemas.microsoft.com/office/2007/relationships/hdphoto" Target="media/hdphoto3.wdp"/><Relationship Id="rId35" Type="http://schemas.openxmlformats.org/officeDocument/2006/relationships/image" Target="media/image9.png"/><Relationship Id="rId43" Type="http://schemas.openxmlformats.org/officeDocument/2006/relationships/image" Target="media/image14.png"/><Relationship Id="rId48" Type="http://schemas.openxmlformats.org/officeDocument/2006/relationships/footer" Target="footer2.xml"/><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image" Target="media/image36.png"/><Relationship Id="rId77" Type="http://schemas.microsoft.com/office/2007/relationships/hdphoto" Target="media/hdphoto12.wdp"/><Relationship Id="rId8" Type="http://schemas.openxmlformats.org/officeDocument/2006/relationships/hyperlink" Target="file:///C:\Users\Ozgur\source\repos\MSThesis\thesis\ozgur-ural-ms-thesis.docx" TargetMode="External"/><Relationship Id="rId51" Type="http://schemas.openxmlformats.org/officeDocument/2006/relationships/image" Target="media/image20.png"/><Relationship Id="rId72" Type="http://schemas.openxmlformats.org/officeDocument/2006/relationships/image" Target="media/image39.png"/><Relationship Id="rId80" Type="http://schemas.openxmlformats.org/officeDocument/2006/relationships/image" Target="media/image45.emf"/><Relationship Id="rId3" Type="http://schemas.openxmlformats.org/officeDocument/2006/relationships/styles" Target="styles.xml"/><Relationship Id="rId12" Type="http://schemas.openxmlformats.org/officeDocument/2006/relationships/hyperlink" Target="file:///C:\Users\Ozgur\source\repos\MSThesis\thesis\ozgur-ural-ms-thesis.docx" TargetMode="External"/><Relationship Id="rId17" Type="http://schemas.openxmlformats.org/officeDocument/2006/relationships/hyperlink" Target="file:///C:\Users\Ozgur\source\repos\MSThesis\thesis\ozgur-ural-ms-thesis.docx" TargetMode="External"/><Relationship Id="rId25" Type="http://schemas.openxmlformats.org/officeDocument/2006/relationships/image" Target="media/image4.png"/><Relationship Id="rId33" Type="http://schemas.openxmlformats.org/officeDocument/2006/relationships/image" Target="media/image8.png"/><Relationship Id="rId38" Type="http://schemas.microsoft.com/office/2007/relationships/hdphoto" Target="media/hdphoto7.wdp"/><Relationship Id="rId46" Type="http://schemas.openxmlformats.org/officeDocument/2006/relationships/image" Target="media/image17.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file:///C:\Users\Ozgur\source\repos\MSThesis\thesis\ozgur-ural-ms-thesis.docx" TargetMode="External"/><Relationship Id="rId41" Type="http://schemas.openxmlformats.org/officeDocument/2006/relationships/image" Target="media/image12.png"/><Relationship Id="rId54" Type="http://schemas.microsoft.com/office/2007/relationships/hdphoto" Target="media/hdphoto11.wdp"/><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ural-ms-thesis.docx" TargetMode="External"/><Relationship Id="rId23" Type="http://schemas.openxmlformats.org/officeDocument/2006/relationships/image" Target="media/image2.png"/><Relationship Id="rId28" Type="http://schemas.microsoft.com/office/2007/relationships/hdphoto" Target="media/hdphoto2.wdp"/><Relationship Id="rId36" Type="http://schemas.microsoft.com/office/2007/relationships/hdphoto" Target="media/hdphoto6.wdp"/><Relationship Id="rId49" Type="http://schemas.openxmlformats.org/officeDocument/2006/relationships/image" Target="media/image19.png"/><Relationship Id="rId5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9F8058B9-B981-4CA2-AB01-2B0481DE6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20988</Words>
  <Characters>119636</Characters>
  <Application>Microsoft Office Word</Application>
  <DocSecurity>0</DocSecurity>
  <Lines>996</Lines>
  <Paragraphs>280</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40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6-30T17:58:00Z</dcterms:created>
  <dcterms:modified xsi:type="dcterms:W3CDTF">2019-09-05T10:34:00Z</dcterms:modified>
</cp:coreProperties>
</file>